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76169FD" w:rsidR="006E4797" w:rsidRPr="00D03ADE" w:rsidRDefault="00551D82" w:rsidP="00D03ADE">
      <w:pPr>
        <w:pBdr>
          <w:top w:val="nil"/>
          <w:left w:val="nil"/>
          <w:bottom w:val="nil"/>
          <w:right w:val="nil"/>
          <w:between w:val="nil"/>
        </w:pBdr>
      </w:pPr>
      <w:r w:rsidRPr="00D03ADE">
        <w:rPr>
          <w:b/>
          <w:bCs/>
        </w:rPr>
        <w:t>TITLE:</w:t>
      </w:r>
      <w:r w:rsidRPr="00D03ADE">
        <w:t xml:space="preserve"> </w:t>
      </w:r>
    </w:p>
    <w:p w14:paraId="46B9FE84" w14:textId="43CE131B" w:rsidR="5623EF39" w:rsidRPr="00D03ADE" w:rsidRDefault="5623EF39" w:rsidP="00D03ADE">
      <w:pPr>
        <w:spacing w:line="259" w:lineRule="auto"/>
      </w:pPr>
      <w:r w:rsidRPr="00D03ADE">
        <w:t xml:space="preserve">Automating Aggregate Quantification in </w:t>
      </w:r>
      <w:r w:rsidRPr="00D03ADE">
        <w:rPr>
          <w:i/>
          <w:iCs/>
        </w:rPr>
        <w:t>Caenorhabditis elegans</w:t>
      </w:r>
      <w:r w:rsidRPr="00D03ADE">
        <w:t xml:space="preserve"> </w:t>
      </w:r>
    </w:p>
    <w:p w14:paraId="06C0C87E" w14:textId="77777777" w:rsidR="006E4797" w:rsidRPr="00D03ADE" w:rsidRDefault="006E4797" w:rsidP="00D03ADE">
      <w:pPr>
        <w:rPr>
          <w:b/>
        </w:rPr>
      </w:pPr>
    </w:p>
    <w:p w14:paraId="2CD8481E" w14:textId="0F2BDC64" w:rsidR="006E4797" w:rsidRPr="00D03ADE" w:rsidRDefault="00551D82" w:rsidP="00D03ADE">
      <w:r w:rsidRPr="00D03ADE">
        <w:rPr>
          <w:b/>
          <w:bCs/>
        </w:rPr>
        <w:t xml:space="preserve">AUTHORS AND AFFILIATIONS: </w:t>
      </w:r>
    </w:p>
    <w:p w14:paraId="157C3FFB" w14:textId="38D3F410" w:rsidR="28B7BB3A" w:rsidRPr="004F6B0C" w:rsidRDefault="28B7BB3A" w:rsidP="00D03ADE">
      <w:pPr>
        <w:spacing w:line="259" w:lineRule="auto"/>
      </w:pPr>
      <w:r w:rsidRPr="004F6B0C">
        <w:t>Alfonso</w:t>
      </w:r>
      <w:r w:rsidR="0039179C" w:rsidRPr="004F6B0C">
        <w:t xml:space="preserve"> S.</w:t>
      </w:r>
      <w:r w:rsidR="004F784F" w:rsidRPr="004F6B0C">
        <w:t xml:space="preserve"> Vaziriyan-Sani</w:t>
      </w:r>
      <w:r w:rsidR="008A7E6A" w:rsidRPr="004F6B0C">
        <w:rPr>
          <w:vertAlign w:val="superscript"/>
        </w:rPr>
        <w:t>1</w:t>
      </w:r>
      <w:r w:rsidRPr="004F6B0C">
        <w:t>, Robert</w:t>
      </w:r>
      <w:r w:rsidR="004F784F" w:rsidRPr="004F6B0C">
        <w:t xml:space="preserve"> </w:t>
      </w:r>
      <w:r w:rsidR="00ED3649" w:rsidRPr="004F6B0C">
        <w:t xml:space="preserve">D. </w:t>
      </w:r>
      <w:r w:rsidR="004F784F" w:rsidRPr="004F6B0C">
        <w:t>Handy</w:t>
      </w:r>
      <w:r w:rsidR="008A7E6A" w:rsidRPr="004F6B0C">
        <w:rPr>
          <w:vertAlign w:val="superscript"/>
        </w:rPr>
        <w:t>1</w:t>
      </w:r>
      <w:r w:rsidRPr="004F6B0C">
        <w:t xml:space="preserve">, </w:t>
      </w:r>
      <w:r w:rsidR="00CC5072" w:rsidRPr="004F6B0C">
        <w:t xml:space="preserve">Alyssa </w:t>
      </w:r>
      <w:r w:rsidR="006814B6" w:rsidRPr="004F6B0C">
        <w:t xml:space="preserve">C. </w:t>
      </w:r>
      <w:r w:rsidR="00CC5072" w:rsidRPr="004F6B0C">
        <w:t>Walker</w:t>
      </w:r>
      <w:r w:rsidR="00CC5072" w:rsidRPr="004F6B0C">
        <w:rPr>
          <w:vertAlign w:val="superscript"/>
        </w:rPr>
        <w:t>1</w:t>
      </w:r>
      <w:r w:rsidR="00CC5072" w:rsidRPr="004F6B0C">
        <w:t>,</w:t>
      </w:r>
      <w:r w:rsidR="00E6203B" w:rsidRPr="004F6B0C">
        <w:t xml:space="preserve"> Carol Navya Pagolu</w:t>
      </w:r>
      <w:r w:rsidR="00F87152" w:rsidRPr="004F6B0C">
        <w:rPr>
          <w:vertAlign w:val="superscript"/>
        </w:rPr>
        <w:t>1,</w:t>
      </w:r>
      <w:r w:rsidR="00E6203B" w:rsidRPr="004F6B0C">
        <w:rPr>
          <w:vertAlign w:val="superscript"/>
        </w:rPr>
        <w:t>2</w:t>
      </w:r>
      <w:r w:rsidR="00E6203B" w:rsidRPr="004F6B0C">
        <w:t>, Samantha</w:t>
      </w:r>
      <w:r w:rsidR="0039179C" w:rsidRPr="004F6B0C">
        <w:t xml:space="preserve"> M.</w:t>
      </w:r>
      <w:r w:rsidR="00E6203B" w:rsidRPr="004F6B0C">
        <w:t xml:space="preserve"> Enslow</w:t>
      </w:r>
      <w:r w:rsidR="00E6203B" w:rsidRPr="004F6B0C">
        <w:rPr>
          <w:vertAlign w:val="superscript"/>
        </w:rPr>
        <w:t>1</w:t>
      </w:r>
      <w:r w:rsidR="00E6203B" w:rsidRPr="004F6B0C">
        <w:t>,</w:t>
      </w:r>
      <w:r w:rsidR="00CC5072" w:rsidRPr="004F6B0C">
        <w:t xml:space="preserve"> </w:t>
      </w:r>
      <w:r w:rsidRPr="004F6B0C">
        <w:t>Daniel</w:t>
      </w:r>
      <w:r w:rsidR="004F784F" w:rsidRPr="004F6B0C">
        <w:t xml:space="preserve"> M. Czyż</w:t>
      </w:r>
      <w:r w:rsidR="008A7E6A" w:rsidRPr="004F6B0C">
        <w:rPr>
          <w:vertAlign w:val="superscript"/>
        </w:rPr>
        <w:t>1</w:t>
      </w:r>
    </w:p>
    <w:p w14:paraId="1976DE46" w14:textId="32AC0054" w:rsidR="006E4797" w:rsidRPr="00D03ADE" w:rsidRDefault="006E4797" w:rsidP="00D03ADE"/>
    <w:p w14:paraId="0B957827" w14:textId="41F5D0C6" w:rsidR="00A05C8E" w:rsidRPr="00D03ADE" w:rsidRDefault="00A05C8E" w:rsidP="00D03ADE">
      <w:r w:rsidRPr="00D03ADE">
        <w:rPr>
          <w:vertAlign w:val="superscript"/>
        </w:rPr>
        <w:t>1</w:t>
      </w:r>
      <w:r w:rsidRPr="00D03ADE">
        <w:t xml:space="preserve">Department of Microbiology and Cell Science, </w:t>
      </w:r>
      <w:r w:rsidR="00D637F7" w:rsidRPr="00D03ADE">
        <w:t xml:space="preserve">University of Florida, Gainesville, Florida, </w:t>
      </w:r>
      <w:r w:rsidR="00CC5072" w:rsidRPr="00D03ADE">
        <w:t>USA</w:t>
      </w:r>
    </w:p>
    <w:p w14:paraId="35A61418" w14:textId="59ABB271" w:rsidR="00E6203B" w:rsidRPr="00D03ADE" w:rsidRDefault="00E6203B" w:rsidP="00D03ADE">
      <w:r w:rsidRPr="00D03ADE">
        <w:rPr>
          <w:vertAlign w:val="superscript"/>
        </w:rPr>
        <w:t>2</w:t>
      </w:r>
      <w:r w:rsidRPr="00D03ADE">
        <w:t>Department of Computer and Information Science and Engineering, University of Florida, Gainesville, Florida, USA</w:t>
      </w:r>
    </w:p>
    <w:p w14:paraId="05E11A78" w14:textId="61222F85" w:rsidR="00A05C8E" w:rsidRPr="00D03ADE" w:rsidRDefault="00A05C8E" w:rsidP="00D03ADE"/>
    <w:p w14:paraId="7785DAA1" w14:textId="018E5AE7" w:rsidR="00E26D76" w:rsidRPr="00D03ADE" w:rsidRDefault="00E26D76" w:rsidP="00D03ADE">
      <w:r w:rsidRPr="00D03ADE">
        <w:t>Email addresses</w:t>
      </w:r>
      <w:r w:rsidR="00ED08C7" w:rsidRPr="00D03ADE">
        <w:t xml:space="preserve"> of co-authors:</w:t>
      </w:r>
    </w:p>
    <w:p w14:paraId="5BCBDDC0" w14:textId="5A627C3E" w:rsidR="00E26D76" w:rsidRPr="00D03ADE" w:rsidRDefault="00E26D76" w:rsidP="00D03ADE">
      <w:r w:rsidRPr="00D03ADE">
        <w:t>Alfonso S. Vaziriyan-Sani</w:t>
      </w:r>
      <w:r w:rsidR="00ED08C7" w:rsidRPr="00D03ADE">
        <w:tab/>
        <w:t>(</w:t>
      </w:r>
      <w:r w:rsidRPr="00D03ADE">
        <w:t>alfonso452@ufl.edu</w:t>
      </w:r>
      <w:r w:rsidR="00ED08C7" w:rsidRPr="00D03ADE">
        <w:t>)</w:t>
      </w:r>
    </w:p>
    <w:p w14:paraId="34B0F175" w14:textId="14C15A63" w:rsidR="00E26D76" w:rsidRPr="00D03ADE" w:rsidRDefault="00E26D76" w:rsidP="00D03ADE">
      <w:r w:rsidRPr="00D03ADE">
        <w:t>Robert D. Handy</w:t>
      </w:r>
      <w:r w:rsidR="00ED08C7" w:rsidRPr="00D03ADE">
        <w:tab/>
      </w:r>
      <w:r w:rsidR="00ED08C7" w:rsidRPr="00D03ADE">
        <w:tab/>
        <w:t>(</w:t>
      </w:r>
      <w:r w:rsidRPr="00D03ADE">
        <w:t>handyrobert@ufl.edu</w:t>
      </w:r>
      <w:r w:rsidR="00ED08C7" w:rsidRPr="00D03ADE">
        <w:t>)</w:t>
      </w:r>
    </w:p>
    <w:p w14:paraId="5674CD64" w14:textId="07A81ADF" w:rsidR="00E26D76" w:rsidRPr="00D03ADE" w:rsidRDefault="00E26D76" w:rsidP="00D03ADE">
      <w:r w:rsidRPr="00D03ADE">
        <w:t>Alyssa C. Walker</w:t>
      </w:r>
      <w:r w:rsidR="00ED08C7" w:rsidRPr="00D03ADE">
        <w:tab/>
      </w:r>
      <w:r w:rsidR="00ED08C7" w:rsidRPr="00D03ADE">
        <w:tab/>
        <w:t>(</w:t>
      </w:r>
      <w:r w:rsidRPr="00D03ADE">
        <w:t>awalk1@ufl.edu</w:t>
      </w:r>
      <w:r w:rsidR="00ED08C7" w:rsidRPr="00D03ADE">
        <w:t>)</w:t>
      </w:r>
    </w:p>
    <w:p w14:paraId="2F5C371A" w14:textId="7E32798C" w:rsidR="00E26D76" w:rsidRPr="00D03ADE" w:rsidRDefault="00E26D76" w:rsidP="00D03ADE">
      <w:r w:rsidRPr="00D03ADE">
        <w:t>Carol Navya Pagolu</w:t>
      </w:r>
      <w:r w:rsidR="00ED08C7" w:rsidRPr="00D03ADE">
        <w:tab/>
      </w:r>
      <w:r w:rsidR="00ED08C7" w:rsidRPr="00D03ADE">
        <w:tab/>
        <w:t>(</w:t>
      </w:r>
      <w:r w:rsidRPr="00D03ADE">
        <w:t>cpagolu@ufl.edu</w:t>
      </w:r>
      <w:r w:rsidR="00ED08C7" w:rsidRPr="00D03ADE">
        <w:t>)</w:t>
      </w:r>
    </w:p>
    <w:p w14:paraId="4E8DA41A" w14:textId="7F2AD84D" w:rsidR="00E26D76" w:rsidRPr="00D03ADE" w:rsidRDefault="00E26D76" w:rsidP="00D03ADE">
      <w:r w:rsidRPr="00D03ADE">
        <w:t>Samantha M. Enslow</w:t>
      </w:r>
      <w:r w:rsidR="00ED08C7" w:rsidRPr="00D03ADE">
        <w:tab/>
      </w:r>
      <w:r w:rsidR="00ED08C7" w:rsidRPr="00D03ADE">
        <w:tab/>
        <w:t>(</w:t>
      </w:r>
      <w:r w:rsidRPr="00D03ADE">
        <w:t>samanthaenslow@ufl.edu</w:t>
      </w:r>
      <w:r w:rsidR="00ED08C7" w:rsidRPr="00D03ADE">
        <w:t>)</w:t>
      </w:r>
    </w:p>
    <w:p w14:paraId="07947803" w14:textId="7CBB432F" w:rsidR="00ED08C7" w:rsidRPr="00D03ADE" w:rsidRDefault="00ED08C7" w:rsidP="00D03ADE">
      <w:r w:rsidRPr="00D03ADE">
        <w:t xml:space="preserve">Daniel M. Czyż </w:t>
      </w:r>
      <w:r w:rsidRPr="00D03ADE">
        <w:tab/>
      </w:r>
      <w:r w:rsidRPr="00D03ADE">
        <w:tab/>
        <w:t>(dczyz@ufl.edu)</w:t>
      </w:r>
    </w:p>
    <w:p w14:paraId="65CEC004" w14:textId="7C0AF67B" w:rsidR="00E26D76" w:rsidRPr="00D03ADE" w:rsidRDefault="00E26D76" w:rsidP="00D03ADE">
      <w:pPr>
        <w:rPr>
          <w:b/>
          <w:bCs/>
        </w:rPr>
      </w:pPr>
    </w:p>
    <w:p w14:paraId="106C21BF" w14:textId="3AD605EA" w:rsidR="00ED08C7" w:rsidRPr="00D03ADE" w:rsidRDefault="00ED08C7" w:rsidP="00D03ADE">
      <w:r w:rsidRPr="00D03ADE">
        <w:t>Corresponding author:</w:t>
      </w:r>
    </w:p>
    <w:p w14:paraId="1F5750EA" w14:textId="737ED0AA" w:rsidR="00ED08C7" w:rsidRPr="00D03ADE" w:rsidRDefault="00ED08C7" w:rsidP="00D03ADE">
      <w:r w:rsidRPr="00D03ADE">
        <w:t xml:space="preserve">Daniel M. Czyż </w:t>
      </w:r>
      <w:r w:rsidRPr="00D03ADE">
        <w:tab/>
      </w:r>
      <w:r w:rsidRPr="00D03ADE">
        <w:tab/>
        <w:t>(dczyz@ufl.edu)</w:t>
      </w:r>
    </w:p>
    <w:p w14:paraId="4B9ED9EC" w14:textId="77777777" w:rsidR="00ED08C7" w:rsidRPr="00D03ADE" w:rsidRDefault="00ED08C7" w:rsidP="00D03ADE"/>
    <w:p w14:paraId="0039DB42" w14:textId="20B294C3" w:rsidR="006E4797" w:rsidRPr="00D03ADE" w:rsidRDefault="00551D82" w:rsidP="00D03ADE">
      <w:pPr>
        <w:pBdr>
          <w:top w:val="nil"/>
          <w:left w:val="nil"/>
          <w:bottom w:val="nil"/>
          <w:right w:val="nil"/>
          <w:between w:val="nil"/>
        </w:pBdr>
      </w:pPr>
      <w:r w:rsidRPr="00D03ADE">
        <w:rPr>
          <w:b/>
          <w:bCs/>
        </w:rPr>
        <w:t>KEYWORDS:</w:t>
      </w:r>
      <w:r w:rsidRPr="00D03ADE">
        <w:t xml:space="preserve"> </w:t>
      </w:r>
    </w:p>
    <w:p w14:paraId="1A2C543E" w14:textId="06AE8150" w:rsidR="5E3F8754" w:rsidRPr="00D03ADE" w:rsidRDefault="5E3F8754" w:rsidP="00D03ADE">
      <w:pPr>
        <w:spacing w:line="259" w:lineRule="auto"/>
      </w:pPr>
      <w:r w:rsidRPr="00D03ADE">
        <w:t>C. elegans, proteostasis, polyglutamine, aggregation</w:t>
      </w:r>
    </w:p>
    <w:p w14:paraId="141ABDE5" w14:textId="77777777" w:rsidR="006E4797" w:rsidRPr="00D03ADE" w:rsidRDefault="006E4797" w:rsidP="00D03ADE">
      <w:pPr>
        <w:pBdr>
          <w:top w:val="nil"/>
          <w:left w:val="nil"/>
          <w:bottom w:val="nil"/>
          <w:right w:val="nil"/>
          <w:between w:val="nil"/>
        </w:pBdr>
      </w:pPr>
    </w:p>
    <w:p w14:paraId="60F3B8D4" w14:textId="7E01CBA9" w:rsidR="006E4797" w:rsidRPr="00D03ADE" w:rsidRDefault="00551D82" w:rsidP="00D03ADE">
      <w:r w:rsidRPr="00D03ADE">
        <w:rPr>
          <w:b/>
          <w:bCs/>
        </w:rPr>
        <w:t>SUMMARY:</w:t>
      </w:r>
      <w:r w:rsidRPr="00D03ADE">
        <w:t xml:space="preserve"> </w:t>
      </w:r>
    </w:p>
    <w:p w14:paraId="2FED82AB" w14:textId="1CA496EF" w:rsidR="3F3D88F1" w:rsidRPr="00D03ADE" w:rsidRDefault="004D4CA0" w:rsidP="00D03ADE">
      <w:pPr>
        <w:spacing w:line="259" w:lineRule="auto"/>
      </w:pPr>
      <w:r w:rsidRPr="00D03ADE">
        <w:t xml:space="preserve">The following protocol describes </w:t>
      </w:r>
      <w:r w:rsidR="788065FC" w:rsidRPr="00D03ADE">
        <w:t>the development</w:t>
      </w:r>
      <w:r w:rsidR="01986332" w:rsidRPr="00D03ADE">
        <w:t xml:space="preserve"> and optimization of</w:t>
      </w:r>
      <w:r w:rsidR="76FED5FA" w:rsidRPr="00D03ADE">
        <w:t xml:space="preserve"> </w:t>
      </w:r>
      <w:r w:rsidR="3F3D88F1" w:rsidRPr="00D03ADE">
        <w:t xml:space="preserve">a high-throughput workflow for worm culturing, fluorescence imaging, and automated </w:t>
      </w:r>
      <w:r w:rsidR="009C64DB" w:rsidRPr="00D03ADE">
        <w:t xml:space="preserve">image processing to </w:t>
      </w:r>
      <w:r w:rsidR="002819A2" w:rsidRPr="00D03ADE">
        <w:t>quantify polyglutamine aggregates as an assessment of changes in proteostasis</w:t>
      </w:r>
      <w:r w:rsidR="3F3D88F1" w:rsidRPr="00D03ADE">
        <w:t>.</w:t>
      </w:r>
      <w:r w:rsidR="00BE3E54" w:rsidRPr="00D03ADE">
        <w:t xml:space="preserve"> </w:t>
      </w:r>
    </w:p>
    <w:p w14:paraId="74EFC8D7" w14:textId="77777777" w:rsidR="006E4797" w:rsidRPr="00D03ADE" w:rsidRDefault="006E4797" w:rsidP="00D03ADE"/>
    <w:p w14:paraId="2DF8E628" w14:textId="25EF15E5" w:rsidR="006E4797" w:rsidRPr="00D03ADE" w:rsidRDefault="00551D82" w:rsidP="00D03ADE">
      <w:r w:rsidRPr="00D03ADE">
        <w:rPr>
          <w:b/>
          <w:bCs/>
        </w:rPr>
        <w:t>ABSTRACT:</w:t>
      </w:r>
      <w:r w:rsidRPr="00D03ADE">
        <w:t xml:space="preserve"> </w:t>
      </w:r>
    </w:p>
    <w:p w14:paraId="03F9DCA2" w14:textId="6C89A48C" w:rsidR="45F66403" w:rsidRPr="00D03ADE" w:rsidRDefault="45F66403" w:rsidP="00D03ADE">
      <w:pPr>
        <w:pStyle w:val="NoSpacing"/>
        <w:spacing w:line="257" w:lineRule="auto"/>
      </w:pPr>
      <w:r w:rsidRPr="00D03ADE">
        <w:t>A rise in the prevalence of neurodegenerative</w:t>
      </w:r>
      <w:r w:rsidR="000A0639" w:rsidRPr="00D03ADE">
        <w:t xml:space="preserve"> protein conformational</w:t>
      </w:r>
      <w:r w:rsidRPr="00D03ADE">
        <w:t xml:space="preserve"> disease</w:t>
      </w:r>
      <w:r w:rsidR="006429C1" w:rsidRPr="00D03ADE">
        <w:t>s</w:t>
      </w:r>
      <w:r w:rsidRPr="00D03ADE">
        <w:t xml:space="preserve"> </w:t>
      </w:r>
      <w:r w:rsidR="003C49C0" w:rsidRPr="00D03ADE">
        <w:t xml:space="preserve">(PCDs) </w:t>
      </w:r>
      <w:r w:rsidRPr="00D03ADE">
        <w:t xml:space="preserve">has </w:t>
      </w:r>
      <w:r w:rsidR="53411426" w:rsidRPr="00D03ADE">
        <w:t xml:space="preserve">fostered </w:t>
      </w:r>
      <w:r w:rsidR="00D03ADE" w:rsidRPr="00D03ADE">
        <w:t xml:space="preserve">a </w:t>
      </w:r>
      <w:r w:rsidRPr="00D03ADE">
        <w:t xml:space="preserve">great interest in this subject over the years. This increased attention has called for the diversification and improvement of animal models capable of </w:t>
      </w:r>
      <w:r w:rsidR="004300F7" w:rsidRPr="00D03ADE">
        <w:t>reproducing</w:t>
      </w:r>
      <w:r w:rsidRPr="00D03ADE">
        <w:t xml:space="preserve"> </w:t>
      </w:r>
      <w:r w:rsidR="00D826A4" w:rsidRPr="00D03ADE">
        <w:t xml:space="preserve">disease </w:t>
      </w:r>
      <w:r w:rsidR="006664AB" w:rsidRPr="00D03ADE">
        <w:t>phenotypes</w:t>
      </w:r>
      <w:r w:rsidRPr="00D03ADE">
        <w:t xml:space="preserve"> observed in human</w:t>
      </w:r>
      <w:r w:rsidR="7A963723" w:rsidRPr="00D03ADE">
        <w:t>s</w:t>
      </w:r>
      <w:r w:rsidR="00B63EB5" w:rsidRPr="00D03ADE">
        <w:t xml:space="preserve"> with PCDs</w:t>
      </w:r>
      <w:r w:rsidRPr="00D03ADE">
        <w:t>. Though m</w:t>
      </w:r>
      <w:r w:rsidR="5CFD9C57" w:rsidRPr="00D03ADE">
        <w:t>urine</w:t>
      </w:r>
      <w:r w:rsidRPr="00D03ADE">
        <w:t xml:space="preserve"> models </w:t>
      </w:r>
      <w:r w:rsidR="353C1D6D" w:rsidRPr="00D03ADE">
        <w:t>have</w:t>
      </w:r>
      <w:r w:rsidRPr="00D03ADE">
        <w:t xml:space="preserve"> proven invaluable, th</w:t>
      </w:r>
      <w:r w:rsidR="006429C1" w:rsidRPr="00D03ADE">
        <w:t>ey</w:t>
      </w:r>
      <w:r w:rsidRPr="00D03ADE">
        <w:t xml:space="preserve"> </w:t>
      </w:r>
      <w:r w:rsidR="006429C1" w:rsidRPr="00D03ADE">
        <w:t xml:space="preserve">are expensive and </w:t>
      </w:r>
      <w:r w:rsidR="008941EB" w:rsidRPr="00D03ADE">
        <w:t>are</w:t>
      </w:r>
      <w:r w:rsidRPr="00D03ADE">
        <w:t xml:space="preserve"> </w:t>
      </w:r>
      <w:r w:rsidR="006429C1" w:rsidRPr="00D03ADE">
        <w:t xml:space="preserve">associated with </w:t>
      </w:r>
      <w:r w:rsidR="74DB4746" w:rsidRPr="00D03ADE">
        <w:t>laborious</w:t>
      </w:r>
      <w:r w:rsidR="004300F7" w:rsidRPr="00D03ADE">
        <w:t>,</w:t>
      </w:r>
      <w:r w:rsidRPr="00D03ADE">
        <w:t xml:space="preserve"> </w:t>
      </w:r>
      <w:r w:rsidR="006429C1" w:rsidRPr="00D03ADE">
        <w:t>low-throughput methods.</w:t>
      </w:r>
      <w:r w:rsidRPr="00D03ADE">
        <w:t xml:space="preserve"> </w:t>
      </w:r>
      <w:r w:rsidR="00B56762" w:rsidRPr="00D03ADE">
        <w:t>U</w:t>
      </w:r>
      <w:r w:rsidR="006429C1" w:rsidRPr="00D03ADE">
        <w:t xml:space="preserve">se of the </w:t>
      </w:r>
      <w:r w:rsidR="006429C1" w:rsidRPr="00D03ADE">
        <w:rPr>
          <w:i/>
          <w:iCs/>
        </w:rPr>
        <w:t>Caenorhabditis elegans</w:t>
      </w:r>
      <w:r w:rsidR="006429C1" w:rsidRPr="00D03ADE">
        <w:t xml:space="preserve"> </w:t>
      </w:r>
      <w:r w:rsidR="00EE5B34" w:rsidRPr="00D03ADE">
        <w:t xml:space="preserve">nematode </w:t>
      </w:r>
      <w:r w:rsidR="006429C1" w:rsidRPr="00D03ADE">
        <w:t xml:space="preserve">model to study </w:t>
      </w:r>
      <w:r w:rsidR="003C49C0" w:rsidRPr="00D03ADE">
        <w:t>PCDs</w:t>
      </w:r>
      <w:r w:rsidR="006429C1" w:rsidRPr="00D03ADE">
        <w:t xml:space="preserve"> </w:t>
      </w:r>
      <w:r w:rsidRPr="00D03ADE">
        <w:t>has been justified by their relative ease of maintenance, low cost, and rapid generation time</w:t>
      </w:r>
      <w:r w:rsidR="006429C1" w:rsidRPr="00D03ADE">
        <w:t>, which allow for high-throughput application</w:t>
      </w:r>
      <w:r w:rsidR="00474352" w:rsidRPr="00D03ADE">
        <w:t>s</w:t>
      </w:r>
      <w:r w:rsidRPr="00D03ADE">
        <w:t xml:space="preserve">. </w:t>
      </w:r>
      <w:r w:rsidR="002B6E92" w:rsidRPr="00D03ADE">
        <w:t xml:space="preserve">Additionally, </w:t>
      </w:r>
      <w:r w:rsidR="001E4029" w:rsidRPr="00D03ADE">
        <w:t xml:space="preserve">high conservation </w:t>
      </w:r>
      <w:r w:rsidR="00D430F3" w:rsidRPr="00D03ADE">
        <w:t>between</w:t>
      </w:r>
      <w:r w:rsidR="009B48A9" w:rsidRPr="00D03ADE">
        <w:t xml:space="preserve"> the</w:t>
      </w:r>
      <w:r w:rsidR="00D430F3" w:rsidRPr="00D03ADE">
        <w:t xml:space="preserve"> </w:t>
      </w:r>
      <w:r w:rsidR="00D430F3" w:rsidRPr="00D03ADE">
        <w:rPr>
          <w:i/>
          <w:iCs/>
        </w:rPr>
        <w:t>C. elegans</w:t>
      </w:r>
      <w:r w:rsidR="00D430F3" w:rsidRPr="00D03ADE">
        <w:t xml:space="preserve"> and human genomes make</w:t>
      </w:r>
      <w:r w:rsidR="009B48A9" w:rsidRPr="00D03ADE">
        <w:t>s</w:t>
      </w:r>
      <w:r w:rsidR="00D430F3" w:rsidRPr="00D03ADE">
        <w:t xml:space="preserve"> this model an </w:t>
      </w:r>
      <w:r w:rsidR="00553973" w:rsidRPr="00D03ADE">
        <w:t>invaluable</w:t>
      </w:r>
      <w:r w:rsidR="004314CD" w:rsidRPr="00D03ADE">
        <w:t xml:space="preserve"> discovery tool. </w:t>
      </w:r>
      <w:r w:rsidR="00EE5B34" w:rsidRPr="00D03ADE">
        <w:t>Nematodes</w:t>
      </w:r>
      <w:r w:rsidR="006622F8" w:rsidRPr="00D03ADE">
        <w:t xml:space="preserve"> that express</w:t>
      </w:r>
      <w:r w:rsidR="00EE5B34" w:rsidRPr="00D03ADE">
        <w:t xml:space="preserve"> </w:t>
      </w:r>
      <w:r w:rsidR="00F71CF2" w:rsidRPr="00D03ADE">
        <w:t>fluorescently tagged</w:t>
      </w:r>
      <w:r w:rsidR="00354362" w:rsidRPr="00D03ADE">
        <w:t xml:space="preserve"> </w:t>
      </w:r>
      <w:r w:rsidR="00EE5B34" w:rsidRPr="00D03ADE">
        <w:t xml:space="preserve">tissue-specific </w:t>
      </w:r>
      <w:r w:rsidR="00915EA8" w:rsidRPr="00D03ADE">
        <w:t>polyglutamine</w:t>
      </w:r>
      <w:r w:rsidR="003E34E3" w:rsidRPr="00D03ADE">
        <w:t xml:space="preserve"> (</w:t>
      </w:r>
      <w:r w:rsidR="0014031B" w:rsidRPr="00D03ADE">
        <w:t>polyQ</w:t>
      </w:r>
      <w:r w:rsidR="003E34E3" w:rsidRPr="00D03ADE">
        <w:t>)</w:t>
      </w:r>
      <w:r w:rsidR="007B7469" w:rsidRPr="00D03ADE">
        <w:t xml:space="preserve"> tracts</w:t>
      </w:r>
      <w:r w:rsidR="00354362" w:rsidRPr="00D03ADE">
        <w:t xml:space="preserve"> exhibit age- and </w:t>
      </w:r>
      <w:r w:rsidR="00D72D19" w:rsidRPr="00D03ADE">
        <w:t>polyQ</w:t>
      </w:r>
      <w:r w:rsidR="00375A49" w:rsidRPr="00D03ADE">
        <w:t xml:space="preserve"> </w:t>
      </w:r>
      <w:r w:rsidR="003E34E3" w:rsidRPr="00D03ADE">
        <w:t>length</w:t>
      </w:r>
      <w:r w:rsidR="00375A49" w:rsidRPr="00D03ADE">
        <w:t>-</w:t>
      </w:r>
      <w:r w:rsidR="00354362" w:rsidRPr="00D03ADE">
        <w:t>dependent aggregation characterized by fluorescent foci.</w:t>
      </w:r>
      <w:r w:rsidR="00D93807" w:rsidRPr="00D03ADE">
        <w:t xml:space="preserve"> </w:t>
      </w:r>
      <w:r w:rsidR="00346D2D" w:rsidRPr="00D03ADE">
        <w:t xml:space="preserve">Such reporters are often </w:t>
      </w:r>
      <w:r w:rsidR="003C1BD5" w:rsidRPr="00D03ADE">
        <w:t xml:space="preserve">employed </w:t>
      </w:r>
      <w:r w:rsidR="00346D2D" w:rsidRPr="00D03ADE">
        <w:t>as prox</w:t>
      </w:r>
      <w:r w:rsidR="003C1BD5" w:rsidRPr="00D03ADE">
        <w:t>ies</w:t>
      </w:r>
      <w:r w:rsidR="00346D2D" w:rsidRPr="00D03ADE">
        <w:t xml:space="preserve"> to monitor </w:t>
      </w:r>
      <w:r w:rsidR="00346D2D" w:rsidRPr="00D03ADE">
        <w:lastRenderedPageBreak/>
        <w:t>changes</w:t>
      </w:r>
      <w:r w:rsidR="003C1BD5" w:rsidRPr="00D03ADE">
        <w:t xml:space="preserve"> in prot</w:t>
      </w:r>
      <w:r w:rsidR="00765496" w:rsidRPr="00D03ADE">
        <w:t>eostasis</w:t>
      </w:r>
      <w:r w:rsidR="003C1BD5" w:rsidRPr="00D03ADE">
        <w:t xml:space="preserve"> across tissues.</w:t>
      </w:r>
      <w:r w:rsidR="00354362" w:rsidRPr="00D03ADE">
        <w:t xml:space="preserve"> </w:t>
      </w:r>
      <w:r w:rsidR="00E22CC0" w:rsidRPr="00D03ADE">
        <w:t xml:space="preserve">Manual </w:t>
      </w:r>
      <w:r w:rsidR="00001571" w:rsidRPr="00D03ADE">
        <w:t xml:space="preserve">aggregate </w:t>
      </w:r>
      <w:r w:rsidR="22FADE8F" w:rsidRPr="00D03ADE">
        <w:t xml:space="preserve">quantification </w:t>
      </w:r>
      <w:r w:rsidRPr="00D03ADE">
        <w:t>is</w:t>
      </w:r>
      <w:r w:rsidR="0037582A" w:rsidRPr="00D03ADE">
        <w:t xml:space="preserve"> time</w:t>
      </w:r>
      <w:r w:rsidR="00FC2508" w:rsidRPr="00D03ADE">
        <w:t>-</w:t>
      </w:r>
      <w:r w:rsidR="0037582A" w:rsidRPr="00D03ADE">
        <w:t>consuming</w:t>
      </w:r>
      <w:r w:rsidR="1A21256E" w:rsidRPr="00D03ADE">
        <w:t>,</w:t>
      </w:r>
      <w:r w:rsidR="4938F72D" w:rsidRPr="00D03ADE">
        <w:t xml:space="preserve"> </w:t>
      </w:r>
      <w:r w:rsidR="002923FF" w:rsidRPr="00D03ADE">
        <w:t>limiting</w:t>
      </w:r>
      <w:r w:rsidR="00AF4808" w:rsidRPr="00D03ADE">
        <w:t xml:space="preserve"> </w:t>
      </w:r>
      <w:r w:rsidR="00562D05" w:rsidRPr="00D03ADE">
        <w:t xml:space="preserve">the </w:t>
      </w:r>
      <w:r w:rsidR="009107A8" w:rsidRPr="00D03ADE">
        <w:t xml:space="preserve">experimental </w:t>
      </w:r>
      <w:r w:rsidR="003C7DBE" w:rsidRPr="00D03ADE">
        <w:t>throughput</w:t>
      </w:r>
      <w:r w:rsidRPr="00D03ADE">
        <w:t xml:space="preserve">. Furthermore, </w:t>
      </w:r>
      <w:r w:rsidR="00793E65" w:rsidRPr="00D03ADE">
        <w:t xml:space="preserve">manual foci </w:t>
      </w:r>
      <w:r w:rsidR="00AA2559" w:rsidRPr="00D03ADE">
        <w:t xml:space="preserve">quantification </w:t>
      </w:r>
      <w:r w:rsidR="37944B16" w:rsidRPr="00D03ADE">
        <w:t xml:space="preserve">can </w:t>
      </w:r>
      <w:r w:rsidRPr="00D03ADE">
        <w:t>introduce bias</w:t>
      </w:r>
      <w:r w:rsidR="105F77D2" w:rsidRPr="00D03ADE">
        <w:t>,</w:t>
      </w:r>
      <w:r w:rsidRPr="00D03ADE">
        <w:t xml:space="preserve"> as aggregate identification</w:t>
      </w:r>
      <w:r w:rsidR="000E7402" w:rsidRPr="00D03ADE">
        <w:t xml:space="preserve"> can be</w:t>
      </w:r>
      <w:r w:rsidRPr="00D03ADE">
        <w:t xml:space="preserve"> </w:t>
      </w:r>
      <w:r w:rsidR="05D216FE" w:rsidRPr="00D03ADE">
        <w:t>highly subjective</w:t>
      </w:r>
      <w:r w:rsidRPr="00D03ADE">
        <w:t xml:space="preserve">. Herein, </w:t>
      </w:r>
      <w:r w:rsidR="00896795" w:rsidRPr="00D03ADE">
        <w:t xml:space="preserve">a </w:t>
      </w:r>
      <w:r w:rsidR="00BB41B3" w:rsidRPr="00D03ADE">
        <w:t>pipeline consisting</w:t>
      </w:r>
      <w:r w:rsidR="00685F81" w:rsidRPr="00D03ADE">
        <w:t xml:space="preserve"> of </w:t>
      </w:r>
      <w:r w:rsidR="0028093C" w:rsidRPr="00D03ADE">
        <w:t xml:space="preserve">worm culturing, </w:t>
      </w:r>
      <w:r w:rsidR="005F2011" w:rsidRPr="00D03ADE">
        <w:t xml:space="preserve">image acquisition, and data processing </w:t>
      </w:r>
      <w:r w:rsidR="00F14B26" w:rsidRPr="00D03ADE">
        <w:t xml:space="preserve">was standardized </w:t>
      </w:r>
      <w:r w:rsidR="00F815CC" w:rsidRPr="00D03ADE">
        <w:t>to</w:t>
      </w:r>
      <w:r w:rsidR="00C44081" w:rsidRPr="00D03ADE">
        <w:t xml:space="preserve"> </w:t>
      </w:r>
      <w:r w:rsidR="00756D26" w:rsidRPr="00D03ADE">
        <w:t xml:space="preserve">support high-throughput </w:t>
      </w:r>
      <w:r w:rsidR="00882260" w:rsidRPr="00D03ADE">
        <w:t>aggregate quantification</w:t>
      </w:r>
      <w:r w:rsidR="000C2DCA" w:rsidRPr="00D03ADE">
        <w:t xml:space="preserve"> </w:t>
      </w:r>
      <w:r w:rsidR="00384AB5" w:rsidRPr="00D03ADE">
        <w:t xml:space="preserve">using </w:t>
      </w:r>
      <w:r w:rsidR="00384AB5" w:rsidRPr="00D03ADE">
        <w:rPr>
          <w:i/>
          <w:iCs/>
        </w:rPr>
        <w:t>C. elegans</w:t>
      </w:r>
      <w:r w:rsidR="00384AB5" w:rsidRPr="00D03ADE">
        <w:t xml:space="preserve"> that express intestine-specific </w:t>
      </w:r>
      <w:r w:rsidR="0014031B" w:rsidRPr="00D03ADE">
        <w:t>polyQ</w:t>
      </w:r>
      <w:r w:rsidR="00882260" w:rsidRPr="00D03ADE">
        <w:t xml:space="preserve">. </w:t>
      </w:r>
      <w:r w:rsidR="34FFDD52" w:rsidRPr="00D03ADE">
        <w:t>By implementing</w:t>
      </w:r>
      <w:r w:rsidR="009B7C51" w:rsidRPr="00D03ADE">
        <w:t xml:space="preserve"> </w:t>
      </w:r>
      <w:r w:rsidR="005E467C" w:rsidRPr="00D03ADE">
        <w:t xml:space="preserve">a </w:t>
      </w:r>
      <w:r w:rsidR="00D7117B" w:rsidRPr="00D03ADE">
        <w:rPr>
          <w:i/>
          <w:iCs/>
        </w:rPr>
        <w:t>C. elegans</w:t>
      </w:r>
      <w:r w:rsidR="00CE006C" w:rsidRPr="00D03ADE">
        <w:t>-</w:t>
      </w:r>
      <w:r w:rsidR="00D7117B" w:rsidRPr="00D03ADE">
        <w:t>based</w:t>
      </w:r>
      <w:r w:rsidR="00553973" w:rsidRPr="00D03ADE">
        <w:t xml:space="preserve"> </w:t>
      </w:r>
      <w:r w:rsidR="008E65C5" w:rsidRPr="00D03ADE">
        <w:t>image processing</w:t>
      </w:r>
      <w:r w:rsidR="00AF4808" w:rsidRPr="00D03ADE">
        <w:t xml:space="preserve"> </w:t>
      </w:r>
      <w:r w:rsidR="00553973" w:rsidRPr="00D03ADE">
        <w:t xml:space="preserve">pipeline </w:t>
      </w:r>
      <w:r w:rsidR="00CE006C" w:rsidRPr="00D03ADE">
        <w:t xml:space="preserve">using </w:t>
      </w:r>
      <w:r w:rsidR="00553973" w:rsidRPr="00D03ADE">
        <w:t>CellProfiler</w:t>
      </w:r>
      <w:r w:rsidR="005F4F27" w:rsidRPr="00D03ADE">
        <w:t>,</w:t>
      </w:r>
      <w:r w:rsidR="007A6956" w:rsidRPr="00D03ADE">
        <w:t xml:space="preserve"> </w:t>
      </w:r>
      <w:r w:rsidR="005F4F27" w:rsidRPr="00D03ADE">
        <w:t xml:space="preserve">an </w:t>
      </w:r>
      <w:r w:rsidR="007A6956" w:rsidRPr="00D03ADE">
        <w:t xml:space="preserve">image </w:t>
      </w:r>
      <w:r w:rsidR="005F4F27" w:rsidRPr="00D03ADE">
        <w:t>analysis</w:t>
      </w:r>
      <w:r w:rsidR="007A6956" w:rsidRPr="00D03ADE">
        <w:t xml:space="preserve"> software</w:t>
      </w:r>
      <w:r w:rsidRPr="00D03ADE">
        <w:t xml:space="preserve">, </w:t>
      </w:r>
      <w:r w:rsidR="00026A60" w:rsidRPr="00D03ADE">
        <w:t xml:space="preserve">this method </w:t>
      </w:r>
      <w:r w:rsidRPr="00D03ADE">
        <w:t>ha</w:t>
      </w:r>
      <w:r w:rsidR="00026A60" w:rsidRPr="00D03ADE">
        <w:t>s been</w:t>
      </w:r>
      <w:r w:rsidRPr="00D03ADE">
        <w:t xml:space="preserve"> </w:t>
      </w:r>
      <w:r w:rsidR="00D7117B" w:rsidRPr="00D03ADE">
        <w:t>optimized</w:t>
      </w:r>
      <w:r w:rsidRPr="00D03ADE">
        <w:t xml:space="preserve"> </w:t>
      </w:r>
      <w:r w:rsidR="69A6F2C6" w:rsidRPr="00D03ADE">
        <w:t>to</w:t>
      </w:r>
      <w:r w:rsidRPr="00D03ADE">
        <w:t xml:space="preserve"> </w:t>
      </w:r>
      <w:r w:rsidR="00C879E5" w:rsidRPr="00D03ADE">
        <w:t xml:space="preserve">separate and </w:t>
      </w:r>
      <w:r w:rsidRPr="00D03ADE">
        <w:t>identify</w:t>
      </w:r>
      <w:r w:rsidR="00C879E5" w:rsidRPr="00D03ADE">
        <w:t xml:space="preserve"> </w:t>
      </w:r>
      <w:r w:rsidRPr="00D03ADE">
        <w:t xml:space="preserve">individual worms and </w:t>
      </w:r>
      <w:r w:rsidR="00C879E5" w:rsidRPr="00D03ADE">
        <w:t xml:space="preserve">enumerate </w:t>
      </w:r>
      <w:r w:rsidRPr="00D03ADE">
        <w:t xml:space="preserve">their respective aggregates. Though </w:t>
      </w:r>
      <w:r w:rsidR="00BC24D9" w:rsidRPr="00D03ADE">
        <w:t>the</w:t>
      </w:r>
      <w:r w:rsidRPr="00D03ADE">
        <w:t xml:space="preserve"> concept of automation is not entirely unique,</w:t>
      </w:r>
      <w:r w:rsidR="00291F2D" w:rsidRPr="00D03ADE">
        <w:t xml:space="preserve"> the need to standardize such procedures </w:t>
      </w:r>
      <w:r w:rsidR="00C87720" w:rsidRPr="00D03ADE">
        <w:t>for reproducibility, elimination of bias</w:t>
      </w:r>
      <w:r w:rsidR="00607D70" w:rsidRPr="00D03ADE">
        <w:t xml:space="preserve"> </w:t>
      </w:r>
      <w:r w:rsidR="002B7721" w:rsidRPr="00D03ADE">
        <w:t>from</w:t>
      </w:r>
      <w:r w:rsidR="00607D70" w:rsidRPr="00D03ADE">
        <w:t xml:space="preserve"> manual counting</w:t>
      </w:r>
      <w:r w:rsidR="00C87720" w:rsidRPr="00D03ADE">
        <w:t xml:space="preserve">, and </w:t>
      </w:r>
      <w:r w:rsidR="009371BB" w:rsidRPr="00D03ADE">
        <w:t xml:space="preserve">increase </w:t>
      </w:r>
      <w:r w:rsidR="00C87720" w:rsidRPr="00D03ADE">
        <w:t>throughput is high</w:t>
      </w:r>
      <w:r w:rsidRPr="00D03ADE">
        <w:t xml:space="preserve">. </w:t>
      </w:r>
      <w:r w:rsidR="00026A60" w:rsidRPr="00D03ADE">
        <w:t>It is</w:t>
      </w:r>
      <w:r w:rsidRPr="00D03ADE">
        <w:t xml:space="preserve"> anticipate</w:t>
      </w:r>
      <w:r w:rsidR="00026A60" w:rsidRPr="00D03ADE">
        <w:t>d</w:t>
      </w:r>
      <w:r w:rsidRPr="00D03ADE">
        <w:t xml:space="preserve"> that these methods can drastically simplify the screening process of large </w:t>
      </w:r>
      <w:r w:rsidR="00871452" w:rsidRPr="00D03ADE">
        <w:t>bacterial, genomic</w:t>
      </w:r>
      <w:r w:rsidR="001953BE" w:rsidRPr="00D03ADE">
        <w:t xml:space="preserve">, or drug </w:t>
      </w:r>
      <w:r w:rsidRPr="00D03ADE">
        <w:t xml:space="preserve">libraries using the </w:t>
      </w:r>
      <w:r w:rsidRPr="00D03ADE">
        <w:rPr>
          <w:i/>
          <w:iCs/>
        </w:rPr>
        <w:t xml:space="preserve">C. elegans </w:t>
      </w:r>
      <w:r w:rsidRPr="00D03ADE">
        <w:t>model.</w:t>
      </w:r>
    </w:p>
    <w:p w14:paraId="3A6FEE5B" w14:textId="77777777" w:rsidR="00B63EB5" w:rsidRPr="00D03ADE" w:rsidRDefault="00B63EB5" w:rsidP="00D03ADE">
      <w:pPr>
        <w:pStyle w:val="NoSpacing"/>
      </w:pPr>
    </w:p>
    <w:p w14:paraId="0646E204" w14:textId="6027C3A3" w:rsidR="006E4797" w:rsidRPr="00D03ADE" w:rsidRDefault="00551D82" w:rsidP="00D03ADE">
      <w:r w:rsidRPr="00D03ADE">
        <w:rPr>
          <w:b/>
        </w:rPr>
        <w:t>INTRODUCTION:</w:t>
      </w:r>
      <w:r w:rsidRPr="00D03ADE">
        <w:t xml:space="preserve"> </w:t>
      </w:r>
    </w:p>
    <w:p w14:paraId="4DFB2289" w14:textId="30EF4BAB" w:rsidR="006E4797" w:rsidRPr="00D03ADE" w:rsidRDefault="00BD708D" w:rsidP="00D03ADE">
      <w:pPr>
        <w:spacing w:line="257" w:lineRule="auto"/>
        <w:rPr>
          <w:rFonts w:eastAsia="Times New Roman"/>
        </w:rPr>
      </w:pPr>
      <w:r w:rsidRPr="00D03ADE">
        <w:rPr>
          <w:rFonts w:eastAsia="Times New Roman"/>
        </w:rPr>
        <w:t>Age-dependent n</w:t>
      </w:r>
      <w:r w:rsidR="5866F179" w:rsidRPr="00D03ADE">
        <w:rPr>
          <w:rFonts w:eastAsia="Times New Roman"/>
        </w:rPr>
        <w:t>eurodegenerative</w:t>
      </w:r>
      <w:r w:rsidR="00AF7DC4" w:rsidRPr="00D03ADE">
        <w:rPr>
          <w:rFonts w:eastAsia="Times New Roman"/>
        </w:rPr>
        <w:t xml:space="preserve"> protein conformational diseases (PCDs)</w:t>
      </w:r>
      <w:r w:rsidR="00D5735A" w:rsidRPr="00D03ADE">
        <w:rPr>
          <w:rFonts w:eastAsia="Times New Roman"/>
        </w:rPr>
        <w:t xml:space="preserve"> such as Alzheimer’s</w:t>
      </w:r>
      <w:r w:rsidR="00C41C1B" w:rsidRPr="00D03ADE">
        <w:rPr>
          <w:rFonts w:eastAsia="Times New Roman"/>
        </w:rPr>
        <w:t>, Parkinson’s</w:t>
      </w:r>
      <w:r w:rsidR="00AB7DDD" w:rsidRPr="00D03ADE">
        <w:rPr>
          <w:rFonts w:eastAsia="Times New Roman"/>
        </w:rPr>
        <w:t>,</w:t>
      </w:r>
      <w:r w:rsidR="00C41C1B" w:rsidRPr="00D03ADE">
        <w:rPr>
          <w:rFonts w:eastAsia="Times New Roman"/>
        </w:rPr>
        <w:t xml:space="preserve"> </w:t>
      </w:r>
      <w:r w:rsidR="00B63EB5" w:rsidRPr="00D03ADE">
        <w:rPr>
          <w:rFonts w:eastAsia="Times New Roman"/>
        </w:rPr>
        <w:t xml:space="preserve">and </w:t>
      </w:r>
      <w:r w:rsidR="000B6577" w:rsidRPr="00D03ADE">
        <w:rPr>
          <w:rFonts w:eastAsia="Times New Roman"/>
        </w:rPr>
        <w:t>Huntington’s</w:t>
      </w:r>
      <w:r w:rsidR="004C0390" w:rsidRPr="00D03ADE">
        <w:rPr>
          <w:rFonts w:eastAsia="Times New Roman"/>
        </w:rPr>
        <w:t xml:space="preserve"> </w:t>
      </w:r>
      <w:r w:rsidR="00CA49FA" w:rsidRPr="00D03ADE">
        <w:rPr>
          <w:rFonts w:eastAsia="Times New Roman"/>
        </w:rPr>
        <w:t>disease</w:t>
      </w:r>
      <w:r w:rsidR="00B63EB5" w:rsidRPr="00D03ADE">
        <w:rPr>
          <w:rFonts w:eastAsia="Times New Roman"/>
        </w:rPr>
        <w:t>s</w:t>
      </w:r>
      <w:r w:rsidR="000B6577" w:rsidRPr="00D03ADE">
        <w:rPr>
          <w:rFonts w:eastAsia="Times New Roman"/>
        </w:rPr>
        <w:t xml:space="preserve">, </w:t>
      </w:r>
      <w:r w:rsidR="00C41C1B" w:rsidRPr="00D03ADE">
        <w:rPr>
          <w:rFonts w:eastAsia="Times New Roman"/>
        </w:rPr>
        <w:t>or amyotrophic lateral sclerosis,</w:t>
      </w:r>
      <w:r w:rsidR="00AF7DC4" w:rsidRPr="00D03ADE">
        <w:rPr>
          <w:rFonts w:eastAsia="Times New Roman"/>
        </w:rPr>
        <w:t xml:space="preserve"> </w:t>
      </w:r>
      <w:r w:rsidR="002E1566" w:rsidRPr="00D03ADE">
        <w:rPr>
          <w:rFonts w:eastAsia="Times New Roman"/>
        </w:rPr>
        <w:t>are characterized by</w:t>
      </w:r>
      <w:r w:rsidR="00AF7DC4" w:rsidRPr="00D03ADE">
        <w:rPr>
          <w:rFonts w:eastAsia="Times New Roman"/>
        </w:rPr>
        <w:t xml:space="preserve"> </w:t>
      </w:r>
      <w:r w:rsidR="00C41C1B" w:rsidRPr="00D03ADE">
        <w:rPr>
          <w:rFonts w:eastAsia="Times New Roman"/>
        </w:rPr>
        <w:t>protein misfolding</w:t>
      </w:r>
      <w:r w:rsidR="000D7C92" w:rsidRPr="00D03ADE">
        <w:rPr>
          <w:rFonts w:eastAsia="Times New Roman"/>
        </w:rPr>
        <w:t xml:space="preserve"> that leads to aggregation</w:t>
      </w:r>
      <w:r w:rsidR="00EA67F8" w:rsidRPr="00D03ADE">
        <w:rPr>
          <w:rFonts w:eastAsia="Times New Roman"/>
        </w:rPr>
        <w:t>, cell death, and tissue degeneration</w:t>
      </w:r>
      <w:hyperlink w:anchor="_ENREF_1" w:tooltip="Soto, 2003 #15115" w:history="1">
        <w:r w:rsidR="00411312" w:rsidRPr="00D03ADE">
          <w:rPr>
            <w:rFonts w:eastAsia="Times New Roman"/>
            <w:vertAlign w:val="superscript"/>
          </w:rPr>
          <w:fldChar w:fldCharType="begin"/>
        </w:r>
        <w:r w:rsidR="00411312" w:rsidRPr="00D03ADE">
          <w:rPr>
            <w:rFonts w:eastAsia="Times New Roman"/>
            <w:vertAlign w:val="superscript"/>
          </w:rPr>
          <w:instrText xml:space="preserve"> ADDIN EN.CITE &lt;EndNote&gt;&lt;Cite&gt;&lt;Author&gt;Soto&lt;/Author&gt;&lt;Year&gt;2003&lt;/Year&gt;&lt;RecNum&gt;15115&lt;/RecNum&gt;&lt;DisplayText&gt;&lt;style face="superscript"&gt;1&lt;/style&gt;&lt;/DisplayText&gt;&lt;record&gt;&lt;rec-number&gt;15115&lt;/rec-number&gt;&lt;foreign-keys&gt;&lt;key app="EN" db-id="w90ffpfrozwp5ieavs9x9pstwawfxsa2pwvp"&gt;15115&lt;/key&gt;&lt;/foreign-keys&gt;&lt;ref-type name="Journal Article"&gt;17&lt;/ref-type&gt;&lt;contributors&gt;&lt;authors&gt;&lt;author&gt;Soto, Claudio&lt;/author&gt;&lt;/authors&gt;&lt;/contributors&gt;&lt;titles&gt;&lt;title&gt;Unfolding the role of protein misfolding in neurodegenerative diseases&lt;/title&gt;&lt;secondary-title&gt;Nature Reviews Neuroscience&lt;/secondary-title&gt;&lt;/titles&gt;&lt;periodical&gt;&lt;full-title&gt;Nature Reviews Neuroscience&lt;/full-title&gt;&lt;/periodical&gt;&lt;pages&gt;49-60&lt;/pages&gt;&lt;volume&gt;4&lt;/volume&gt;&lt;number&gt;1&lt;/number&gt;&lt;dates&gt;&lt;year&gt;2003&lt;/year&gt;&lt;pub-dates&gt;&lt;date&gt;2003/01/01&lt;/date&gt;&lt;/pub-dates&gt;&lt;/dates&gt;&lt;isbn&gt;1471-0048&lt;/isbn&gt;&lt;urls&gt;&lt;related-urls&gt;&lt;url&gt;https://doi.org/10.1038/nrn1007&lt;/url&gt;&lt;/related-urls&gt;&lt;/urls&gt;&lt;electronic-resource-num&gt;10.1038/nrn1007&lt;/electronic-resource-num&gt;&lt;/record&gt;&lt;/Cite&gt;&lt;/EndNote&gt;</w:instrText>
        </w:r>
        <w:r w:rsidR="00411312" w:rsidRPr="00D03ADE">
          <w:rPr>
            <w:rFonts w:eastAsia="Times New Roman"/>
            <w:vertAlign w:val="superscript"/>
          </w:rPr>
          <w:fldChar w:fldCharType="separate"/>
        </w:r>
        <w:r w:rsidR="00411312" w:rsidRPr="00D03ADE">
          <w:rPr>
            <w:rFonts w:eastAsia="Times New Roman"/>
            <w:noProof/>
            <w:vertAlign w:val="superscript"/>
          </w:rPr>
          <w:t>1</w:t>
        </w:r>
        <w:r w:rsidR="00411312" w:rsidRPr="00D03ADE">
          <w:rPr>
            <w:rFonts w:eastAsia="Times New Roman"/>
            <w:vertAlign w:val="superscript"/>
          </w:rPr>
          <w:fldChar w:fldCharType="end"/>
        </w:r>
      </w:hyperlink>
      <w:r w:rsidR="5866F179" w:rsidRPr="00D03ADE">
        <w:rPr>
          <w:rFonts w:eastAsia="Times New Roman"/>
        </w:rPr>
        <w:t xml:space="preserve">. </w:t>
      </w:r>
      <w:r w:rsidR="003C4106" w:rsidRPr="00D03ADE">
        <w:rPr>
          <w:rFonts w:eastAsia="Times New Roman"/>
        </w:rPr>
        <w:t>While protein</w:t>
      </w:r>
      <w:r w:rsidR="00625E8C" w:rsidRPr="00D03ADE">
        <w:rPr>
          <w:rFonts w:eastAsia="Times New Roman"/>
        </w:rPr>
        <w:t xml:space="preserve"> </w:t>
      </w:r>
      <w:r w:rsidR="00055449" w:rsidRPr="00D03ADE">
        <w:rPr>
          <w:rFonts w:eastAsia="Times New Roman"/>
        </w:rPr>
        <w:t>misfolding</w:t>
      </w:r>
      <w:r w:rsidR="00625E8C" w:rsidRPr="00D03ADE">
        <w:rPr>
          <w:rFonts w:eastAsia="Times New Roman"/>
        </w:rPr>
        <w:t xml:space="preserve"> </w:t>
      </w:r>
      <w:r w:rsidR="00920BAB" w:rsidRPr="00D03ADE">
        <w:rPr>
          <w:rFonts w:eastAsia="Times New Roman"/>
        </w:rPr>
        <w:t xml:space="preserve">is </w:t>
      </w:r>
      <w:r w:rsidR="008C564E" w:rsidRPr="00D03ADE">
        <w:rPr>
          <w:rFonts w:eastAsia="Times New Roman"/>
        </w:rPr>
        <w:t xml:space="preserve">recognized as </w:t>
      </w:r>
      <w:r w:rsidR="00920BAB" w:rsidRPr="00D03ADE">
        <w:rPr>
          <w:rFonts w:eastAsia="Times New Roman"/>
        </w:rPr>
        <w:t>the culprit</w:t>
      </w:r>
      <w:r w:rsidR="00E75283" w:rsidRPr="00D03ADE">
        <w:rPr>
          <w:rFonts w:eastAsia="Times New Roman"/>
        </w:rPr>
        <w:t>, the</w:t>
      </w:r>
      <w:r w:rsidR="006F777D" w:rsidRPr="00D03ADE">
        <w:rPr>
          <w:rFonts w:eastAsia="Times New Roman"/>
        </w:rPr>
        <w:t xml:space="preserve"> etiology of these diseases is not clear. As such</w:t>
      </w:r>
      <w:r w:rsidR="5866F179" w:rsidRPr="00D03ADE">
        <w:rPr>
          <w:rFonts w:eastAsia="Times New Roman"/>
        </w:rPr>
        <w:t xml:space="preserve">, </w:t>
      </w:r>
      <w:r w:rsidR="00850625" w:rsidRPr="00D03ADE">
        <w:rPr>
          <w:rFonts w:eastAsia="Times New Roman"/>
        </w:rPr>
        <w:t xml:space="preserve">the development </w:t>
      </w:r>
      <w:r w:rsidR="006F7E04" w:rsidRPr="00D03ADE">
        <w:rPr>
          <w:rFonts w:eastAsia="Times New Roman"/>
        </w:rPr>
        <w:t xml:space="preserve">of </w:t>
      </w:r>
      <w:r w:rsidR="5866F179" w:rsidRPr="00D03ADE">
        <w:rPr>
          <w:rFonts w:eastAsia="Times New Roman"/>
        </w:rPr>
        <w:t xml:space="preserve">effective therapies </w:t>
      </w:r>
      <w:r w:rsidR="006F7E04" w:rsidRPr="00D03ADE">
        <w:rPr>
          <w:rFonts w:eastAsia="Times New Roman"/>
        </w:rPr>
        <w:t xml:space="preserve">has been hindered by the lack of </w:t>
      </w:r>
      <w:r w:rsidR="5866F179" w:rsidRPr="00D03ADE">
        <w:rPr>
          <w:rFonts w:eastAsia="Times New Roman"/>
        </w:rPr>
        <w:t>knowledge regarding the factors and conditions that contribute to disease</w:t>
      </w:r>
      <w:r w:rsidR="002D612F" w:rsidRPr="00D03ADE">
        <w:rPr>
          <w:rFonts w:eastAsia="Times New Roman"/>
        </w:rPr>
        <w:t xml:space="preserve"> onset and</w:t>
      </w:r>
      <w:r w:rsidR="5866F179" w:rsidRPr="00D03ADE">
        <w:rPr>
          <w:rFonts w:eastAsia="Times New Roman"/>
        </w:rPr>
        <w:t xml:space="preserve"> progression. </w:t>
      </w:r>
      <w:r w:rsidR="004D145B" w:rsidRPr="00D03ADE">
        <w:rPr>
          <w:rFonts w:eastAsia="Times New Roman"/>
        </w:rPr>
        <w:t xml:space="preserve">Recent studies suggest </w:t>
      </w:r>
      <w:r w:rsidR="5866F179" w:rsidRPr="00D03ADE">
        <w:rPr>
          <w:rFonts w:eastAsia="Times New Roman"/>
        </w:rPr>
        <w:t xml:space="preserve">that changes in the microbiome </w:t>
      </w:r>
      <w:r w:rsidR="002D2598" w:rsidRPr="00D03ADE">
        <w:rPr>
          <w:rFonts w:eastAsia="Times New Roman"/>
        </w:rPr>
        <w:t xml:space="preserve">influence </w:t>
      </w:r>
      <w:r w:rsidR="006E116D" w:rsidRPr="00D03ADE">
        <w:rPr>
          <w:rFonts w:eastAsia="Times New Roman"/>
        </w:rPr>
        <w:t xml:space="preserve">the onset, progression, and severity of </w:t>
      </w:r>
      <w:r w:rsidR="5866F179" w:rsidRPr="00D03ADE">
        <w:rPr>
          <w:rFonts w:eastAsia="Times New Roman"/>
        </w:rPr>
        <w:t>PCD</w:t>
      </w:r>
      <w:r w:rsidR="00B63EB5" w:rsidRPr="00D03ADE">
        <w:rPr>
          <w:rFonts w:eastAsia="Times New Roman"/>
        </w:rPr>
        <w:t>s</w:t>
      </w:r>
      <w:hyperlink w:anchor="_ENREF_2" w:tooltip="Fang, 2020 #15116" w:history="1">
        <w:r w:rsidR="00411312" w:rsidRPr="00D03ADE">
          <w:rPr>
            <w:rFonts w:eastAsia="Times New Roman"/>
          </w:rPr>
          <w:fldChar w:fldCharType="begin">
            <w:fldData xml:space="preserve">PEVuZE5vdGU+PENpdGU+PEF1dGhvcj5GYW5nPC9BdXRob3I+PFllYXI+MjAyMDwvWWVhcj48UmVj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</w:fldData>
          </w:fldChar>
        </w:r>
        <w:r w:rsidR="00411312" w:rsidRPr="00D03ADE">
          <w:rPr>
            <w:rFonts w:eastAsia="Times New Roman"/>
          </w:rPr>
          <w:instrText xml:space="preserve"> ADDIN EN.CITE </w:instrText>
        </w:r>
        <w:r w:rsidR="00411312" w:rsidRPr="00D03ADE">
          <w:rPr>
            <w:rFonts w:eastAsia="Times New Roman"/>
          </w:rPr>
          <w:fldChar w:fldCharType="begin">
            <w:fldData xml:space="preserve">PEVuZE5vdGU+PENpdGU+PEF1dGhvcj5GYW5nPC9BdXRob3I+PFllYXI+MjAyMDwvWWVhcj48UmVj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</w:fldData>
          </w:fldChar>
        </w:r>
        <w:r w:rsidR="00411312" w:rsidRPr="00D03ADE">
          <w:rPr>
            <w:rFonts w:eastAsia="Times New Roman"/>
          </w:rPr>
          <w:instrText xml:space="preserve"> ADDIN EN.CITE.DATA </w:instrText>
        </w:r>
        <w:r w:rsidR="00411312" w:rsidRPr="00D03ADE">
          <w:rPr>
            <w:rFonts w:eastAsia="Times New Roman"/>
          </w:rPr>
        </w:r>
        <w:r w:rsidR="00411312" w:rsidRPr="00D03ADE">
          <w:rPr>
            <w:rFonts w:eastAsia="Times New Roman"/>
          </w:rPr>
          <w:fldChar w:fldCharType="end"/>
        </w:r>
        <w:r w:rsidR="00411312" w:rsidRPr="00D03ADE">
          <w:rPr>
            <w:rFonts w:eastAsia="Times New Roman"/>
          </w:rPr>
        </w:r>
        <w:r w:rsidR="00411312" w:rsidRPr="00D03ADE">
          <w:rPr>
            <w:rFonts w:eastAsia="Times New Roman"/>
          </w:rPr>
          <w:fldChar w:fldCharType="separate"/>
        </w:r>
        <w:r w:rsidR="00411312" w:rsidRPr="00D03ADE">
          <w:rPr>
            <w:rFonts w:eastAsia="Times New Roman"/>
            <w:noProof/>
            <w:vertAlign w:val="superscript"/>
          </w:rPr>
          <w:t>2</w:t>
        </w:r>
        <w:r w:rsidR="00ED08C7" w:rsidRPr="00D03ADE">
          <w:rPr>
            <w:rFonts w:eastAsia="Times New Roman"/>
            <w:noProof/>
            <w:vertAlign w:val="superscript"/>
          </w:rPr>
          <w:t>–</w:t>
        </w:r>
        <w:r w:rsidR="00411312" w:rsidRPr="00D03ADE">
          <w:rPr>
            <w:rFonts w:eastAsia="Times New Roman"/>
            <w:noProof/>
            <w:vertAlign w:val="superscript"/>
          </w:rPr>
          <w:t>4</w:t>
        </w:r>
        <w:r w:rsidR="00411312" w:rsidRPr="00D03ADE">
          <w:rPr>
            <w:rFonts w:eastAsia="Times New Roman"/>
          </w:rPr>
          <w:fldChar w:fldCharType="end"/>
        </w:r>
      </w:hyperlink>
      <w:r w:rsidR="5866F179" w:rsidRPr="00D03ADE">
        <w:rPr>
          <w:rFonts w:eastAsia="Times New Roman"/>
        </w:rPr>
        <w:t xml:space="preserve">. </w:t>
      </w:r>
      <w:r w:rsidR="00B87336" w:rsidRPr="00D03ADE">
        <w:rPr>
          <w:rFonts w:eastAsia="Times New Roman"/>
        </w:rPr>
        <w:t xml:space="preserve">However, the complexity of </w:t>
      </w:r>
      <w:r w:rsidR="004E5103" w:rsidRPr="00D03ADE">
        <w:rPr>
          <w:rFonts w:eastAsia="Times New Roman"/>
        </w:rPr>
        <w:t xml:space="preserve">the human, or even murine, microbiome </w:t>
      </w:r>
      <w:r w:rsidR="004D3BF3" w:rsidRPr="00D03ADE">
        <w:rPr>
          <w:rFonts w:eastAsia="Times New Roman"/>
        </w:rPr>
        <w:t>makes it d</w:t>
      </w:r>
      <w:r w:rsidR="00B47002" w:rsidRPr="00D03ADE">
        <w:rPr>
          <w:rFonts w:eastAsia="Times New Roman"/>
        </w:rPr>
        <w:t xml:space="preserve">ifficult to conduct studies that would reveal the exact </w:t>
      </w:r>
      <w:r w:rsidR="00EB1C7B" w:rsidRPr="00D03ADE">
        <w:rPr>
          <w:rFonts w:eastAsia="Times New Roman"/>
        </w:rPr>
        <w:t>influence</w:t>
      </w:r>
      <w:r w:rsidR="006E48D9" w:rsidRPr="00D03ADE">
        <w:rPr>
          <w:rFonts w:eastAsia="Times New Roman"/>
        </w:rPr>
        <w:t xml:space="preserve"> of</w:t>
      </w:r>
      <w:r w:rsidR="00EB1C7B" w:rsidRPr="00D03ADE">
        <w:rPr>
          <w:rFonts w:eastAsia="Times New Roman"/>
        </w:rPr>
        <w:t xml:space="preserve"> microbes</w:t>
      </w:r>
      <w:r w:rsidR="006E48D9" w:rsidRPr="00D03ADE">
        <w:rPr>
          <w:rFonts w:eastAsia="Times New Roman"/>
        </w:rPr>
        <w:t xml:space="preserve"> </w:t>
      </w:r>
      <w:r w:rsidR="00EB1C7B" w:rsidRPr="00D03ADE">
        <w:rPr>
          <w:rFonts w:eastAsia="Times New Roman"/>
        </w:rPr>
        <w:t>on the</w:t>
      </w:r>
      <w:r w:rsidR="00AF038C" w:rsidRPr="00D03ADE">
        <w:rPr>
          <w:rFonts w:eastAsia="Times New Roman"/>
        </w:rPr>
        <w:t>ir</w:t>
      </w:r>
      <w:r w:rsidR="00EB1C7B" w:rsidRPr="00D03ADE">
        <w:rPr>
          <w:rFonts w:eastAsia="Times New Roman"/>
        </w:rPr>
        <w:t xml:space="preserve"> host.</w:t>
      </w:r>
      <w:r w:rsidR="00DE38E9" w:rsidRPr="00D03ADE">
        <w:rPr>
          <w:rFonts w:eastAsia="Times New Roman"/>
        </w:rPr>
        <w:t xml:space="preserve"> Therefore, simple</w:t>
      </w:r>
      <w:r w:rsidR="446E0D2D" w:rsidRPr="00D03ADE">
        <w:rPr>
          <w:rFonts w:eastAsia="Times New Roman"/>
        </w:rPr>
        <w:t>r</w:t>
      </w:r>
      <w:r w:rsidR="00DE38E9" w:rsidRPr="00D03ADE">
        <w:rPr>
          <w:rFonts w:eastAsia="Times New Roman"/>
        </w:rPr>
        <w:t xml:space="preserve"> organisms</w:t>
      </w:r>
      <w:r w:rsidR="008E39D4" w:rsidRPr="00D03ADE">
        <w:rPr>
          <w:rFonts w:eastAsia="Times New Roman"/>
        </w:rPr>
        <w:t xml:space="preserve">, such as </w:t>
      </w:r>
      <w:r w:rsidR="008E39D4" w:rsidRPr="00D03ADE">
        <w:rPr>
          <w:rFonts w:eastAsia="Times New Roman"/>
          <w:i/>
          <w:iCs/>
        </w:rPr>
        <w:t>C</w:t>
      </w:r>
      <w:r w:rsidR="00721FA0" w:rsidRPr="00D03ADE">
        <w:rPr>
          <w:rFonts w:eastAsia="Times New Roman"/>
          <w:i/>
          <w:iCs/>
        </w:rPr>
        <w:t>aenorhabditis</w:t>
      </w:r>
      <w:r w:rsidR="008E39D4" w:rsidRPr="00D03ADE">
        <w:rPr>
          <w:rFonts w:eastAsia="Times New Roman"/>
          <w:i/>
          <w:iCs/>
        </w:rPr>
        <w:t xml:space="preserve"> elegans</w:t>
      </w:r>
      <w:r w:rsidR="008E39D4" w:rsidRPr="00D03ADE">
        <w:rPr>
          <w:rFonts w:eastAsia="Times New Roman"/>
        </w:rPr>
        <w:t>,</w:t>
      </w:r>
      <w:r w:rsidR="00DE38E9" w:rsidRPr="00D03ADE">
        <w:rPr>
          <w:rFonts w:eastAsia="Times New Roman"/>
        </w:rPr>
        <w:t xml:space="preserve"> </w:t>
      </w:r>
      <w:r w:rsidR="7D70B523" w:rsidRPr="00D03ADE">
        <w:rPr>
          <w:rFonts w:eastAsia="Times New Roman"/>
        </w:rPr>
        <w:t>are</w:t>
      </w:r>
      <w:r w:rsidR="00DE38E9" w:rsidRPr="00D03ADE">
        <w:rPr>
          <w:rFonts w:eastAsia="Times New Roman"/>
        </w:rPr>
        <w:t xml:space="preserve"> often used as </w:t>
      </w:r>
      <w:r w:rsidR="00B2317B" w:rsidRPr="00D03ADE">
        <w:rPr>
          <w:rFonts w:eastAsia="Times New Roman"/>
        </w:rPr>
        <w:t xml:space="preserve">a </w:t>
      </w:r>
      <w:r w:rsidR="00167D86" w:rsidRPr="00D03ADE">
        <w:rPr>
          <w:rFonts w:eastAsia="Times New Roman"/>
        </w:rPr>
        <w:t>d</w:t>
      </w:r>
      <w:r w:rsidR="008E39D4" w:rsidRPr="00D03ADE">
        <w:rPr>
          <w:rFonts w:eastAsia="Times New Roman"/>
        </w:rPr>
        <w:t xml:space="preserve">iscovery </w:t>
      </w:r>
      <w:r w:rsidR="005C149D" w:rsidRPr="00D03ADE">
        <w:rPr>
          <w:rFonts w:eastAsia="Times New Roman"/>
        </w:rPr>
        <w:t>tool</w:t>
      </w:r>
      <w:hyperlink w:anchor="_ENREF_5" w:tooltip="Mondal, 2016 #15122" w:history="1">
        <w:r w:rsidR="00411312" w:rsidRPr="00D03ADE">
          <w:rPr>
            <w:rFonts w:eastAsia="Times New Roman"/>
          </w:rPr>
          <w:fldChar w:fldCharType="begin">
            <w:fldData xml:space="preserve">PEVuZE5vdGU+PENpdGU+PEF1dGhvcj5Nb25kYWw8L0F1dGhvcj48WWVhcj4yMDE2PC9ZZWFyPjxS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zNDY2PC9wYWdlcz48dm9sdW1lPjk8L3ZvbHVtZT48bnVtYmVyPjQ8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</w:fldData>
          </w:fldChar>
        </w:r>
        <w:r w:rsidR="00411312" w:rsidRPr="00D03ADE">
          <w:rPr>
            <w:rFonts w:eastAsia="Times New Roman"/>
          </w:rPr>
          <w:instrText xml:space="preserve"> ADDIN EN.CITE </w:instrText>
        </w:r>
        <w:r w:rsidR="00411312" w:rsidRPr="00D03ADE">
          <w:rPr>
            <w:rFonts w:eastAsia="Times New Roman"/>
          </w:rPr>
          <w:fldChar w:fldCharType="begin">
            <w:fldData xml:space="preserve">PEVuZE5vdGU+PENpdGU+PEF1dGhvcj5Nb25kYWw8L0F1dGhvcj48WWVhcj4yMDE2PC9ZZWFyPjxS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zNDY2PC9wYWdlcz48dm9sdW1lPjk8L3ZvbHVtZT48bnVtYmVyPjQ8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</w:fldData>
          </w:fldChar>
        </w:r>
        <w:r w:rsidR="00411312" w:rsidRPr="00D03ADE">
          <w:rPr>
            <w:rFonts w:eastAsia="Times New Roman"/>
          </w:rPr>
          <w:instrText xml:space="preserve"> ADDIN EN.CITE.DATA </w:instrText>
        </w:r>
        <w:r w:rsidR="00411312" w:rsidRPr="00D03ADE">
          <w:rPr>
            <w:rFonts w:eastAsia="Times New Roman"/>
          </w:rPr>
        </w:r>
        <w:r w:rsidR="00411312" w:rsidRPr="00D03ADE">
          <w:rPr>
            <w:rFonts w:eastAsia="Times New Roman"/>
          </w:rPr>
          <w:fldChar w:fldCharType="end"/>
        </w:r>
        <w:r w:rsidR="00411312" w:rsidRPr="00D03ADE">
          <w:rPr>
            <w:rFonts w:eastAsia="Times New Roman"/>
          </w:rPr>
        </w:r>
        <w:r w:rsidR="00411312" w:rsidRPr="00D03ADE">
          <w:rPr>
            <w:rFonts w:eastAsia="Times New Roman"/>
          </w:rPr>
          <w:fldChar w:fldCharType="separate"/>
        </w:r>
        <w:r w:rsidR="00411312" w:rsidRPr="00D03ADE">
          <w:rPr>
            <w:rFonts w:eastAsia="Times New Roman"/>
            <w:noProof/>
            <w:vertAlign w:val="superscript"/>
          </w:rPr>
          <w:t>5</w:t>
        </w:r>
        <w:r w:rsidR="00ED08C7" w:rsidRPr="00D03ADE">
          <w:rPr>
            <w:rFonts w:eastAsia="Times New Roman"/>
            <w:noProof/>
            <w:vertAlign w:val="superscript"/>
          </w:rPr>
          <w:t>–</w:t>
        </w:r>
        <w:r w:rsidR="00411312" w:rsidRPr="00D03ADE">
          <w:rPr>
            <w:rFonts w:eastAsia="Times New Roman"/>
            <w:noProof/>
            <w:vertAlign w:val="superscript"/>
          </w:rPr>
          <w:t>8</w:t>
        </w:r>
        <w:r w:rsidR="00411312" w:rsidRPr="00D03ADE">
          <w:rPr>
            <w:rFonts w:eastAsia="Times New Roman"/>
          </w:rPr>
          <w:fldChar w:fldCharType="end"/>
        </w:r>
      </w:hyperlink>
      <w:hyperlink w:anchor="_ENREF_5" w:tooltip="Mondal, 2016 #15122" w:history="1"/>
      <w:r w:rsidR="008E39D4" w:rsidRPr="00D03ADE">
        <w:rPr>
          <w:rFonts w:eastAsia="Times New Roman"/>
        </w:rPr>
        <w:t>.</w:t>
      </w:r>
      <w:r w:rsidR="00EB1C7B" w:rsidRPr="00D03ADE">
        <w:rPr>
          <w:rFonts w:eastAsia="Times New Roman"/>
        </w:rPr>
        <w:t xml:space="preserve"> </w:t>
      </w:r>
      <w:r w:rsidR="000912A9" w:rsidRPr="00D03ADE">
        <w:rPr>
          <w:rFonts w:eastAsia="Times New Roman"/>
        </w:rPr>
        <w:t>Recent</w:t>
      </w:r>
      <w:r w:rsidR="00844B68" w:rsidRPr="00D03ADE">
        <w:rPr>
          <w:rFonts w:eastAsia="Times New Roman"/>
        </w:rPr>
        <w:t xml:space="preserve"> studies</w:t>
      </w:r>
      <w:r w:rsidR="00215553" w:rsidRPr="00D03ADE">
        <w:rPr>
          <w:rFonts w:eastAsia="Times New Roman"/>
        </w:rPr>
        <w:t xml:space="preserve"> have employed </w:t>
      </w:r>
      <w:r w:rsidR="00215553" w:rsidRPr="00D03ADE">
        <w:rPr>
          <w:rFonts w:eastAsia="Times New Roman"/>
          <w:i/>
          <w:iCs/>
        </w:rPr>
        <w:t>C. elegans</w:t>
      </w:r>
      <w:r w:rsidR="00215553" w:rsidRPr="00D03ADE">
        <w:rPr>
          <w:rFonts w:eastAsia="Times New Roman"/>
        </w:rPr>
        <w:t xml:space="preserve"> to investigate the effect of bacteria on host proteostasis</w:t>
      </w:r>
      <w:r w:rsidR="003A244D" w:rsidRPr="00D03ADE">
        <w:rPr>
          <w:rFonts w:eastAsia="Times New Roman"/>
        </w:rPr>
        <w:t xml:space="preserve"> and disease pathogenesis</w:t>
      </w:r>
      <w:r w:rsidR="00EC078A" w:rsidRPr="00D03ADE">
        <w:rPr>
          <w:rFonts w:eastAsia="Times New Roman"/>
          <w:vertAlign w:val="superscript"/>
        </w:rPr>
        <w:fldChar w:fldCharType="begin">
          <w:fldData xml:space="preserve">PEVuZE5vdGU+PENpdGU+PEF1dGhvcj5XYWxrZXI8L0F1dGhvcj48WWVhcj4yMDIxPC9ZZWFyPjxS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MzY3LTM4MC5lNzwvcGFnZXM+PHZvbHVtZT4zMDwvdm9sdW1lPjxudW1iZXI+Mjwv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</w:fldData>
        </w:fldChar>
      </w:r>
      <w:r w:rsidR="000560F3" w:rsidRPr="00D03ADE">
        <w:rPr>
          <w:rFonts w:eastAsia="Times New Roman"/>
          <w:vertAlign w:val="superscript"/>
        </w:rPr>
        <w:instrText xml:space="preserve"> ADDIN EN.CITE </w:instrText>
      </w:r>
      <w:r w:rsidR="000560F3" w:rsidRPr="00D03ADE">
        <w:rPr>
          <w:rFonts w:eastAsia="Times New Roman"/>
          <w:vertAlign w:val="superscript"/>
        </w:rPr>
        <w:fldChar w:fldCharType="begin">
          <w:fldData xml:space="preserve">PEVuZE5vdGU+PENpdGU+PEF1dGhvcj5XYWxrZXI8L0F1dGhvcj48WWVhcj4yMDIxPC9ZZWFyPjxS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MzY3LTM4MC5lNzwvcGFnZXM+PHZvbHVtZT4zMDwvdm9sdW1lPjxudW1iZXI+Mjwv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</w:fldData>
        </w:fldChar>
      </w:r>
      <w:r w:rsidR="000560F3" w:rsidRPr="00D03ADE">
        <w:rPr>
          <w:rFonts w:eastAsia="Times New Roman"/>
          <w:vertAlign w:val="superscript"/>
        </w:rPr>
        <w:instrText xml:space="preserve"> ADDIN EN.CITE.DATA </w:instrText>
      </w:r>
      <w:r w:rsidR="000560F3" w:rsidRPr="00D03ADE">
        <w:rPr>
          <w:rFonts w:eastAsia="Times New Roman"/>
          <w:vertAlign w:val="superscript"/>
        </w:rPr>
      </w:r>
      <w:r w:rsidR="000560F3" w:rsidRPr="00D03ADE">
        <w:rPr>
          <w:rFonts w:eastAsia="Times New Roman"/>
          <w:vertAlign w:val="superscript"/>
        </w:rPr>
        <w:fldChar w:fldCharType="end"/>
      </w:r>
      <w:r w:rsidR="00EC078A" w:rsidRPr="00D03ADE">
        <w:rPr>
          <w:rFonts w:eastAsia="Times New Roman"/>
          <w:vertAlign w:val="superscript"/>
        </w:rPr>
      </w:r>
      <w:r w:rsidR="00EC078A" w:rsidRPr="00D03ADE">
        <w:rPr>
          <w:rFonts w:eastAsia="Times New Roman"/>
          <w:vertAlign w:val="superscript"/>
        </w:rPr>
        <w:fldChar w:fldCharType="separate"/>
      </w:r>
      <w:hyperlink w:anchor="_ENREF_9" w:tooltip="Walker, 2021 #15117" w:history="1">
        <w:r w:rsidR="00411312" w:rsidRPr="00D03ADE">
          <w:rPr>
            <w:rFonts w:eastAsia="Times New Roman"/>
            <w:noProof/>
            <w:vertAlign w:val="superscript"/>
          </w:rPr>
          <w:t>9</w:t>
        </w:r>
      </w:hyperlink>
      <w:r w:rsidR="000560F3" w:rsidRPr="00D03ADE">
        <w:rPr>
          <w:rFonts w:eastAsia="Times New Roman"/>
          <w:noProof/>
          <w:vertAlign w:val="superscript"/>
        </w:rPr>
        <w:t>,</w:t>
      </w:r>
      <w:hyperlink w:anchor="_ENREF_10" w:tooltip="Goya, 2020 #15126" w:history="1">
        <w:r w:rsidR="00411312" w:rsidRPr="00D03ADE">
          <w:rPr>
            <w:rFonts w:eastAsia="Times New Roman"/>
            <w:noProof/>
            <w:vertAlign w:val="superscript"/>
          </w:rPr>
          <w:t>10</w:t>
        </w:r>
      </w:hyperlink>
      <w:r w:rsidR="00EC078A" w:rsidRPr="00D03ADE">
        <w:rPr>
          <w:rFonts w:eastAsia="Times New Roman"/>
          <w:vertAlign w:val="superscript"/>
        </w:rPr>
        <w:fldChar w:fldCharType="end"/>
      </w:r>
      <w:r w:rsidR="5866F179" w:rsidRPr="00D03ADE">
        <w:rPr>
          <w:rFonts w:eastAsia="Times New Roman"/>
        </w:rPr>
        <w:t xml:space="preserve">. </w:t>
      </w:r>
      <w:r w:rsidR="00040AF6" w:rsidRPr="00D03ADE">
        <w:rPr>
          <w:rFonts w:eastAsia="Times New Roman"/>
        </w:rPr>
        <w:t>Bacterial colonization</w:t>
      </w:r>
      <w:r w:rsidR="005F41E1" w:rsidRPr="00D03ADE">
        <w:rPr>
          <w:rFonts w:eastAsia="Times New Roman"/>
        </w:rPr>
        <w:t>, hormesis,</w:t>
      </w:r>
      <w:r w:rsidR="00CD3FD6" w:rsidRPr="00D03ADE">
        <w:rPr>
          <w:rFonts w:eastAsia="Times New Roman"/>
        </w:rPr>
        <w:t xml:space="preserve"> and</w:t>
      </w:r>
      <w:r w:rsidR="005F41E1" w:rsidRPr="00D03ADE">
        <w:rPr>
          <w:rFonts w:eastAsia="Times New Roman"/>
        </w:rPr>
        <w:t xml:space="preserve"> </w:t>
      </w:r>
      <w:r w:rsidR="00234058" w:rsidRPr="00D03ADE">
        <w:rPr>
          <w:rFonts w:eastAsia="Times New Roman"/>
        </w:rPr>
        <w:t xml:space="preserve">genomic changes are among exemplar conditions that </w:t>
      </w:r>
      <w:r w:rsidR="00F06FA9" w:rsidRPr="00D03ADE">
        <w:rPr>
          <w:rFonts w:eastAsia="Times New Roman"/>
        </w:rPr>
        <w:t xml:space="preserve">affect </w:t>
      </w:r>
      <w:r w:rsidR="00D03ADE" w:rsidRPr="00D03ADE">
        <w:rPr>
          <w:rFonts w:eastAsia="Times New Roman"/>
        </w:rPr>
        <w:t xml:space="preserve">the </w:t>
      </w:r>
      <w:r w:rsidR="00F06FA9" w:rsidRPr="00D03ADE">
        <w:rPr>
          <w:rFonts w:eastAsia="Times New Roman"/>
        </w:rPr>
        <w:t>aggregation of polyglutamine (</w:t>
      </w:r>
      <w:r w:rsidR="0014031B" w:rsidRPr="00D03ADE">
        <w:rPr>
          <w:rFonts w:eastAsia="Times New Roman"/>
        </w:rPr>
        <w:t>polyQ</w:t>
      </w:r>
      <w:r w:rsidR="00F06FA9" w:rsidRPr="00D03ADE">
        <w:rPr>
          <w:rFonts w:eastAsia="Times New Roman"/>
        </w:rPr>
        <w:t>) tracts</w:t>
      </w:r>
      <w:r w:rsidR="00CC6DF0" w:rsidRPr="00D03ADE">
        <w:rPr>
          <w:rFonts w:eastAsia="Times New Roman"/>
        </w:rPr>
        <w:fldChar w:fldCharType="begin">
          <w:fldData xml:space="preserve">PEVuZE5vdGU+PENpdGU+PEF1dGhvcj5LdW1zdGE8L0F1dGhvcj48WWVhcj4yMDE3PC9ZZWFyPjxS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</w:fldData>
        </w:fldChar>
      </w:r>
      <w:r w:rsidR="000560F3" w:rsidRPr="00D03ADE">
        <w:rPr>
          <w:rFonts w:eastAsia="Times New Roman"/>
        </w:rPr>
        <w:instrText xml:space="preserve"> ADDIN EN.CITE </w:instrText>
      </w:r>
      <w:r w:rsidR="000560F3" w:rsidRPr="00D03ADE">
        <w:rPr>
          <w:rFonts w:eastAsia="Times New Roman"/>
        </w:rPr>
        <w:fldChar w:fldCharType="begin">
          <w:fldData xml:space="preserve">PEVuZE5vdGU+PENpdGU+PEF1dGhvcj5LdW1zdGE8L0F1dGhvcj48WWVhcj4yMDE3PC9ZZWFyPjxS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</w:fldData>
        </w:fldChar>
      </w:r>
      <w:r w:rsidR="000560F3" w:rsidRPr="00D03ADE">
        <w:rPr>
          <w:rFonts w:eastAsia="Times New Roman"/>
        </w:rPr>
        <w:instrText xml:space="preserve"> ADDIN EN.CITE.DATA </w:instrText>
      </w:r>
      <w:r w:rsidR="000560F3" w:rsidRPr="00D03ADE">
        <w:rPr>
          <w:rFonts w:eastAsia="Times New Roman"/>
        </w:rPr>
      </w:r>
      <w:r w:rsidR="000560F3" w:rsidRPr="00D03ADE">
        <w:rPr>
          <w:rFonts w:eastAsia="Times New Roman"/>
        </w:rPr>
        <w:fldChar w:fldCharType="end"/>
      </w:r>
      <w:r w:rsidR="00CC6DF0" w:rsidRPr="00D03ADE">
        <w:rPr>
          <w:rFonts w:eastAsia="Times New Roman"/>
        </w:rPr>
      </w:r>
      <w:r w:rsidR="00CC6DF0" w:rsidRPr="00D03ADE">
        <w:rPr>
          <w:rFonts w:eastAsia="Times New Roman"/>
        </w:rPr>
        <w:fldChar w:fldCharType="separate"/>
      </w:r>
      <w:hyperlink w:anchor="_ENREF_9" w:tooltip="Walker, 2021 #15117" w:history="1">
        <w:r w:rsidR="00411312" w:rsidRPr="00D03ADE">
          <w:rPr>
            <w:rFonts w:eastAsia="Times New Roman"/>
            <w:noProof/>
            <w:vertAlign w:val="superscript"/>
          </w:rPr>
          <w:t>9</w:t>
        </w:r>
      </w:hyperlink>
      <w:r w:rsidR="000560F3" w:rsidRPr="00D03ADE">
        <w:rPr>
          <w:rFonts w:eastAsia="Times New Roman"/>
          <w:noProof/>
          <w:vertAlign w:val="superscript"/>
        </w:rPr>
        <w:t>,</w:t>
      </w:r>
      <w:hyperlink w:anchor="_ENREF_11" w:tooltip="Kumsta, 2017 #15127" w:history="1">
        <w:r w:rsidR="00411312" w:rsidRPr="00D03ADE">
          <w:rPr>
            <w:rFonts w:eastAsia="Times New Roman"/>
            <w:noProof/>
            <w:vertAlign w:val="superscript"/>
          </w:rPr>
          <w:t>11</w:t>
        </w:r>
      </w:hyperlink>
      <w:r w:rsidR="000560F3" w:rsidRPr="00D03ADE">
        <w:rPr>
          <w:rFonts w:eastAsia="Times New Roman"/>
          <w:noProof/>
          <w:vertAlign w:val="superscript"/>
        </w:rPr>
        <w:t>,</w:t>
      </w:r>
      <w:hyperlink w:anchor="_ENREF_12" w:tooltip="Prahlad, 2011 #15128" w:history="1">
        <w:r w:rsidR="00411312" w:rsidRPr="00D03ADE">
          <w:rPr>
            <w:rFonts w:eastAsia="Times New Roman"/>
            <w:noProof/>
            <w:vertAlign w:val="superscript"/>
          </w:rPr>
          <w:t>12</w:t>
        </w:r>
      </w:hyperlink>
      <w:r w:rsidR="00CC6DF0" w:rsidRPr="00D03ADE">
        <w:rPr>
          <w:rFonts w:eastAsia="Times New Roman"/>
        </w:rPr>
        <w:fldChar w:fldCharType="end"/>
      </w:r>
      <w:r w:rsidR="00162E07" w:rsidRPr="00D03ADE">
        <w:rPr>
          <w:rFonts w:eastAsia="Times New Roman"/>
        </w:rPr>
        <w:t xml:space="preserve">. </w:t>
      </w:r>
      <w:r w:rsidR="00514C88" w:rsidRPr="00D03ADE">
        <w:rPr>
          <w:rFonts w:eastAsia="Times New Roman"/>
        </w:rPr>
        <w:t xml:space="preserve">Additionally, these </w:t>
      </w:r>
      <w:r w:rsidR="5866F179" w:rsidRPr="00D03ADE">
        <w:rPr>
          <w:rFonts w:eastAsia="Times New Roman"/>
        </w:rPr>
        <w:t xml:space="preserve">misfolded protein clusters </w:t>
      </w:r>
      <w:r w:rsidR="00514C88" w:rsidRPr="00D03ADE">
        <w:rPr>
          <w:rFonts w:eastAsia="Times New Roman"/>
        </w:rPr>
        <w:t>exhibit</w:t>
      </w:r>
      <w:r w:rsidR="00DD2A68" w:rsidRPr="00D03ADE">
        <w:rPr>
          <w:rFonts w:eastAsia="Times New Roman"/>
        </w:rPr>
        <w:t xml:space="preserve"> </w:t>
      </w:r>
      <w:r w:rsidR="0014031B" w:rsidRPr="00D03ADE">
        <w:rPr>
          <w:rFonts w:eastAsia="Times New Roman"/>
        </w:rPr>
        <w:t>polyQ</w:t>
      </w:r>
      <w:r w:rsidR="00DD2A68" w:rsidRPr="00D03ADE">
        <w:rPr>
          <w:rFonts w:eastAsia="Times New Roman"/>
        </w:rPr>
        <w:t>-length and</w:t>
      </w:r>
      <w:r w:rsidR="00514C88" w:rsidRPr="00D03ADE">
        <w:rPr>
          <w:rFonts w:eastAsia="Times New Roman"/>
        </w:rPr>
        <w:t xml:space="preserve"> </w:t>
      </w:r>
      <w:r w:rsidR="5866F179" w:rsidRPr="00D03ADE">
        <w:rPr>
          <w:rFonts w:eastAsia="Times New Roman"/>
        </w:rPr>
        <w:t>age</w:t>
      </w:r>
      <w:r w:rsidR="009330A5" w:rsidRPr="00D03ADE">
        <w:rPr>
          <w:rFonts w:eastAsia="Times New Roman"/>
        </w:rPr>
        <w:t>-</w:t>
      </w:r>
      <w:r w:rsidR="5866F179" w:rsidRPr="00D03ADE">
        <w:rPr>
          <w:rFonts w:eastAsia="Times New Roman"/>
        </w:rPr>
        <w:t>dependent accumulation within the host</w:t>
      </w:r>
      <w:r w:rsidR="00C118B1" w:rsidRPr="00D03ADE">
        <w:rPr>
          <w:rFonts w:eastAsia="Times New Roman"/>
        </w:rPr>
        <w:t xml:space="preserve"> </w:t>
      </w:r>
      <w:r w:rsidR="006B7142" w:rsidRPr="00D03ADE">
        <w:rPr>
          <w:rFonts w:eastAsia="Times New Roman"/>
        </w:rPr>
        <w:t>and are associated with</w:t>
      </w:r>
      <w:r w:rsidR="5866F179" w:rsidRPr="00D03ADE">
        <w:rPr>
          <w:rFonts w:eastAsia="Times New Roman"/>
        </w:rPr>
        <w:t xml:space="preserve"> impaired motility</w:t>
      </w:r>
      <w:r w:rsidR="00B37E6E" w:rsidRPr="00D03ADE">
        <w:rPr>
          <w:rFonts w:eastAsia="Times New Roman"/>
        </w:rPr>
        <w:fldChar w:fldCharType="begin">
          <w:fldData xml:space="preserve">PEVuZE5vdGU+PENpdGU+PEF1dGhvcj5Nb2hyaS1TaGlvbWk8L0F1dGhvcj48WWVhcj4yMDA4PC9Z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</w:fldData>
        </w:fldChar>
      </w:r>
      <w:r w:rsidR="000560F3" w:rsidRPr="00D03ADE">
        <w:rPr>
          <w:rFonts w:eastAsia="Times New Roman"/>
        </w:rPr>
        <w:instrText xml:space="preserve"> ADDIN EN.CITE </w:instrText>
      </w:r>
      <w:r w:rsidR="000560F3" w:rsidRPr="00D03ADE">
        <w:rPr>
          <w:rFonts w:eastAsia="Times New Roman"/>
        </w:rPr>
        <w:fldChar w:fldCharType="begin">
          <w:fldData xml:space="preserve">PEVuZE5vdGU+PENpdGU+PEF1dGhvcj5Nb2hyaS1TaGlvbWk8L0F1dGhvcj48WWVhcj4yMDA4PC9Z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</w:fldData>
        </w:fldChar>
      </w:r>
      <w:r w:rsidR="000560F3" w:rsidRPr="00D03ADE">
        <w:rPr>
          <w:rFonts w:eastAsia="Times New Roman"/>
        </w:rPr>
        <w:instrText xml:space="preserve"> ADDIN EN.CITE.DATA </w:instrText>
      </w:r>
      <w:r w:rsidR="000560F3" w:rsidRPr="00D03ADE">
        <w:rPr>
          <w:rFonts w:eastAsia="Times New Roman"/>
        </w:rPr>
      </w:r>
      <w:r w:rsidR="000560F3" w:rsidRPr="00D03ADE">
        <w:rPr>
          <w:rFonts w:eastAsia="Times New Roman"/>
        </w:rPr>
        <w:fldChar w:fldCharType="end"/>
      </w:r>
      <w:r w:rsidR="00B37E6E" w:rsidRPr="00D03ADE">
        <w:rPr>
          <w:rFonts w:eastAsia="Times New Roman"/>
        </w:rPr>
      </w:r>
      <w:r w:rsidR="00B37E6E" w:rsidRPr="00D03ADE">
        <w:rPr>
          <w:rFonts w:eastAsia="Times New Roman"/>
        </w:rPr>
        <w:fldChar w:fldCharType="separate"/>
      </w:r>
      <w:hyperlink w:anchor="_ENREF_9" w:tooltip="Walker, 2021 #15117" w:history="1">
        <w:r w:rsidR="00411312" w:rsidRPr="00D03ADE">
          <w:rPr>
            <w:rFonts w:eastAsia="Times New Roman"/>
            <w:noProof/>
            <w:vertAlign w:val="superscript"/>
          </w:rPr>
          <w:t>9</w:t>
        </w:r>
      </w:hyperlink>
      <w:r w:rsidR="000560F3" w:rsidRPr="00D03ADE">
        <w:rPr>
          <w:rFonts w:eastAsia="Times New Roman"/>
          <w:noProof/>
          <w:vertAlign w:val="superscript"/>
        </w:rPr>
        <w:t>,</w:t>
      </w:r>
      <w:hyperlink w:anchor="_ENREF_13" w:tooltip="Mohri-Shiomi, 2008 #15129" w:history="1">
        <w:r w:rsidR="00411312" w:rsidRPr="00D03ADE">
          <w:rPr>
            <w:rFonts w:eastAsia="Times New Roman"/>
            <w:noProof/>
            <w:vertAlign w:val="superscript"/>
          </w:rPr>
          <w:t>13</w:t>
        </w:r>
      </w:hyperlink>
      <w:r w:rsidR="00B37E6E" w:rsidRPr="00D03ADE">
        <w:rPr>
          <w:rFonts w:eastAsia="Times New Roman"/>
        </w:rPr>
        <w:fldChar w:fldCharType="end"/>
      </w:r>
      <w:r w:rsidR="5866F179" w:rsidRPr="00D03ADE">
        <w:rPr>
          <w:rFonts w:eastAsia="Times New Roman"/>
        </w:rPr>
        <w:t xml:space="preserve">. </w:t>
      </w:r>
      <w:r w:rsidR="00854C42" w:rsidRPr="00D03ADE">
        <w:rPr>
          <w:rFonts w:eastAsia="Times New Roman"/>
        </w:rPr>
        <w:t>The</w:t>
      </w:r>
      <w:r w:rsidR="5866F179" w:rsidRPr="00D03ADE">
        <w:rPr>
          <w:rFonts w:eastAsia="Times New Roman"/>
        </w:rPr>
        <w:t xml:space="preserve"> relatively simple approach of quantif</w:t>
      </w:r>
      <w:r w:rsidR="00773225" w:rsidRPr="00D03ADE">
        <w:rPr>
          <w:rFonts w:eastAsia="Times New Roman"/>
        </w:rPr>
        <w:t>ying</w:t>
      </w:r>
      <w:r w:rsidR="5866F179" w:rsidRPr="00D03ADE">
        <w:rPr>
          <w:rFonts w:eastAsia="Times New Roman"/>
        </w:rPr>
        <w:t xml:space="preserve"> fluorescently labeled puncta can generate </w:t>
      </w:r>
      <w:r w:rsidR="009C7462" w:rsidRPr="00D03ADE">
        <w:rPr>
          <w:rFonts w:eastAsia="Times New Roman"/>
        </w:rPr>
        <w:t>important</w:t>
      </w:r>
      <w:r w:rsidR="5866F179" w:rsidRPr="00D03ADE">
        <w:rPr>
          <w:rFonts w:eastAsia="Times New Roman"/>
        </w:rPr>
        <w:t xml:space="preserve"> data </w:t>
      </w:r>
      <w:r w:rsidR="00AB201A" w:rsidRPr="00D03ADE">
        <w:rPr>
          <w:rFonts w:eastAsia="Times New Roman"/>
        </w:rPr>
        <w:t xml:space="preserve">on conditions, factors, or drugs </w:t>
      </w:r>
      <w:r w:rsidR="002A6A44" w:rsidRPr="00D03ADE">
        <w:rPr>
          <w:rFonts w:eastAsia="Times New Roman"/>
        </w:rPr>
        <w:t>that affect</w:t>
      </w:r>
      <w:r w:rsidR="00AB201A" w:rsidRPr="00D03ADE">
        <w:rPr>
          <w:rFonts w:eastAsia="Times New Roman"/>
        </w:rPr>
        <w:t xml:space="preserve"> protein </w:t>
      </w:r>
      <w:r w:rsidR="009B5412" w:rsidRPr="00D03ADE">
        <w:rPr>
          <w:rFonts w:eastAsia="Times New Roman"/>
        </w:rPr>
        <w:t>folding and aggregation</w:t>
      </w:r>
      <w:r w:rsidR="5866F179" w:rsidRPr="00D03ADE">
        <w:rPr>
          <w:rFonts w:eastAsia="Times New Roman"/>
        </w:rPr>
        <w:t xml:space="preserve">. </w:t>
      </w:r>
    </w:p>
    <w:p w14:paraId="47F4CEAC" w14:textId="77777777" w:rsidR="00ED08C7" w:rsidRPr="00D03ADE" w:rsidRDefault="00ED08C7" w:rsidP="00D03ADE">
      <w:pPr>
        <w:spacing w:line="257" w:lineRule="auto"/>
      </w:pPr>
    </w:p>
    <w:p w14:paraId="5ECE054E" w14:textId="377F9CC4" w:rsidR="006E4797" w:rsidRPr="00D03ADE" w:rsidRDefault="5866F179" w:rsidP="00D03ADE">
      <w:pPr>
        <w:spacing w:line="257" w:lineRule="auto"/>
        <w:rPr>
          <w:rFonts w:eastAsia="Times New Roman"/>
        </w:rPr>
      </w:pPr>
      <w:r w:rsidRPr="00D03ADE">
        <w:rPr>
          <w:rFonts w:eastAsia="Times New Roman"/>
        </w:rPr>
        <w:t xml:space="preserve">Though quantification of fluorescent puncta has proven to be a reliable and relatively simple procedure, the challenge remains to develop a protocol </w:t>
      </w:r>
      <w:r w:rsidR="008D1A88" w:rsidRPr="00D03ADE">
        <w:rPr>
          <w:rFonts w:eastAsia="Times New Roman"/>
        </w:rPr>
        <w:t>that would</w:t>
      </w:r>
      <w:r w:rsidRPr="00D03ADE">
        <w:rPr>
          <w:rFonts w:eastAsia="Times New Roman"/>
        </w:rPr>
        <w:t xml:space="preserve"> facilitate large</w:t>
      </w:r>
      <w:r w:rsidR="008D1A88" w:rsidRPr="00D03ADE">
        <w:rPr>
          <w:rFonts w:eastAsia="Times New Roman"/>
        </w:rPr>
        <w:t>-</w:t>
      </w:r>
      <w:r w:rsidRPr="00D03ADE">
        <w:rPr>
          <w:rFonts w:eastAsia="Times New Roman"/>
        </w:rPr>
        <w:t>scale screening of</w:t>
      </w:r>
      <w:r w:rsidR="004C37A0" w:rsidRPr="00D03ADE">
        <w:rPr>
          <w:rFonts w:eastAsia="Times New Roman"/>
        </w:rPr>
        <w:t xml:space="preserve"> </w:t>
      </w:r>
      <w:r w:rsidRPr="00D03ADE">
        <w:rPr>
          <w:rFonts w:eastAsia="Times New Roman"/>
        </w:rPr>
        <w:t>compounds</w:t>
      </w:r>
      <w:r w:rsidR="004C37A0" w:rsidRPr="00D03ADE">
        <w:rPr>
          <w:rFonts w:eastAsia="Times New Roman"/>
        </w:rPr>
        <w:t>,</w:t>
      </w:r>
      <w:r w:rsidRPr="00D03ADE">
        <w:rPr>
          <w:rFonts w:eastAsia="Times New Roman"/>
        </w:rPr>
        <w:t xml:space="preserve"> bacteria</w:t>
      </w:r>
      <w:r w:rsidR="00E034DF" w:rsidRPr="00D03ADE">
        <w:rPr>
          <w:rFonts w:eastAsia="Times New Roman"/>
        </w:rPr>
        <w:t>, or conditions that affect protein aggregation</w:t>
      </w:r>
      <w:r w:rsidRPr="00D03ADE">
        <w:rPr>
          <w:rFonts w:eastAsia="Times New Roman"/>
        </w:rPr>
        <w:t xml:space="preserve">. </w:t>
      </w:r>
      <w:r w:rsidR="00850815" w:rsidRPr="00D03ADE">
        <w:rPr>
          <w:rFonts w:eastAsia="Times New Roman"/>
        </w:rPr>
        <w:t>T</w:t>
      </w:r>
      <w:r w:rsidRPr="00D03ADE">
        <w:rPr>
          <w:rFonts w:eastAsia="Times New Roman"/>
        </w:rPr>
        <w:t xml:space="preserve">he concept of </w:t>
      </w:r>
      <w:r w:rsidR="00A13445" w:rsidRPr="00D03ADE">
        <w:rPr>
          <w:rFonts w:eastAsia="Times New Roman"/>
        </w:rPr>
        <w:t xml:space="preserve">automated </w:t>
      </w:r>
      <w:r w:rsidR="00A13445" w:rsidRPr="00D03ADE">
        <w:rPr>
          <w:rFonts w:eastAsia="Times New Roman"/>
          <w:i/>
          <w:iCs/>
        </w:rPr>
        <w:t>C. elegans</w:t>
      </w:r>
      <w:r w:rsidR="00A13445" w:rsidRPr="00D03ADE">
        <w:rPr>
          <w:rFonts w:eastAsia="Times New Roman"/>
        </w:rPr>
        <w:t xml:space="preserve"> image processing and</w:t>
      </w:r>
      <w:r w:rsidRPr="00D03ADE">
        <w:rPr>
          <w:rFonts w:eastAsia="Times New Roman"/>
        </w:rPr>
        <w:t xml:space="preserve"> </w:t>
      </w:r>
      <w:r w:rsidR="00465F10" w:rsidRPr="00D03ADE">
        <w:rPr>
          <w:rFonts w:eastAsia="Times New Roman"/>
        </w:rPr>
        <w:t xml:space="preserve">puncta </w:t>
      </w:r>
      <w:r w:rsidRPr="00D03ADE">
        <w:rPr>
          <w:rFonts w:eastAsia="Times New Roman"/>
        </w:rPr>
        <w:t>quantification is not entirely novel</w:t>
      </w:r>
      <w:r w:rsidR="00203B53" w:rsidRPr="00D03ADE">
        <w:rPr>
          <w:rFonts w:eastAsia="Times New Roman"/>
        </w:rPr>
        <w:t>,</w:t>
      </w:r>
      <w:r w:rsidR="001176BE" w:rsidRPr="00D03ADE">
        <w:rPr>
          <w:rFonts w:eastAsia="Times New Roman"/>
        </w:rPr>
        <w:t xml:space="preserve"> </w:t>
      </w:r>
      <w:r w:rsidR="00465F10" w:rsidRPr="00D03ADE">
        <w:rPr>
          <w:rFonts w:eastAsia="Times New Roman"/>
        </w:rPr>
        <w:t>as a number of practical support tools have been developed</w:t>
      </w:r>
      <w:r w:rsidR="00B37E6E" w:rsidRPr="00D03ADE">
        <w:rPr>
          <w:rFonts w:eastAsia="Times New Roman"/>
          <w:vertAlign w:val="superscript"/>
        </w:rPr>
        <w:fldChar w:fldCharType="begin">
          <w:fldData xml:space="preserve">PEVuZE5vdGU+PENpdGU+PEF1dGhvcj5IYWtpbTwvQXV0aG9yPjxZZWFyPjIwMTg8L1llYXI+PFJl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NzE0LTcxNjwvcGFnZXM+PHZvbHVtZT45PC92b2x1bWU+PG51bWJlcj43PC9udW1i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==
</w:fldData>
        </w:fldChar>
      </w:r>
      <w:r w:rsidR="000560F3" w:rsidRPr="00D03ADE">
        <w:rPr>
          <w:rFonts w:eastAsia="Times New Roman"/>
          <w:vertAlign w:val="superscript"/>
        </w:rPr>
        <w:instrText xml:space="preserve"> ADDIN EN.CITE </w:instrText>
      </w:r>
      <w:r w:rsidR="000560F3" w:rsidRPr="00D03ADE">
        <w:rPr>
          <w:rFonts w:eastAsia="Times New Roman"/>
          <w:vertAlign w:val="superscript"/>
        </w:rPr>
        <w:fldChar w:fldCharType="begin">
          <w:fldData xml:space="preserve">PEVuZE5vdGU+PENpdGU+PEF1dGhvcj5IYWtpbTwvQXV0aG9yPjxZZWFyPjIwMTg8L1llYXI+PFJl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NzE0LTcxNjwvcGFnZXM+PHZvbHVtZT45PC92b2x1bWU+PG51bWJlcj43PC9udW1i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==
</w:fldData>
        </w:fldChar>
      </w:r>
      <w:r w:rsidR="000560F3" w:rsidRPr="00D03ADE">
        <w:rPr>
          <w:rFonts w:eastAsia="Times New Roman"/>
          <w:vertAlign w:val="superscript"/>
        </w:rPr>
        <w:instrText xml:space="preserve"> ADDIN EN.CITE.DATA </w:instrText>
      </w:r>
      <w:r w:rsidR="000560F3" w:rsidRPr="00D03ADE">
        <w:rPr>
          <w:rFonts w:eastAsia="Times New Roman"/>
          <w:vertAlign w:val="superscript"/>
        </w:rPr>
      </w:r>
      <w:r w:rsidR="000560F3" w:rsidRPr="00D03ADE">
        <w:rPr>
          <w:rFonts w:eastAsia="Times New Roman"/>
          <w:vertAlign w:val="superscript"/>
        </w:rPr>
        <w:fldChar w:fldCharType="end"/>
      </w:r>
      <w:r w:rsidR="00B37E6E" w:rsidRPr="00D03ADE">
        <w:rPr>
          <w:rFonts w:eastAsia="Times New Roman"/>
          <w:vertAlign w:val="superscript"/>
        </w:rPr>
      </w:r>
      <w:r w:rsidR="00B37E6E" w:rsidRPr="00D03ADE">
        <w:rPr>
          <w:rFonts w:eastAsia="Times New Roman"/>
          <w:vertAlign w:val="superscript"/>
        </w:rPr>
        <w:fldChar w:fldCharType="separate"/>
      </w:r>
      <w:hyperlink w:anchor="_ENREF_14" w:tooltip="Hakim, 2018 #15121" w:history="1">
        <w:r w:rsidR="00411312" w:rsidRPr="00D03ADE">
          <w:rPr>
            <w:rFonts w:eastAsia="Times New Roman"/>
            <w:noProof/>
            <w:vertAlign w:val="superscript"/>
          </w:rPr>
          <w:t>14</w:t>
        </w:r>
      </w:hyperlink>
      <w:r w:rsidR="000560F3" w:rsidRPr="00D03ADE">
        <w:rPr>
          <w:rFonts w:eastAsia="Times New Roman"/>
          <w:noProof/>
          <w:vertAlign w:val="superscript"/>
        </w:rPr>
        <w:t>,</w:t>
      </w:r>
      <w:hyperlink w:anchor="_ENREF_15" w:tooltip="Wählby, 2012 #15130" w:history="1">
        <w:r w:rsidR="00411312" w:rsidRPr="00D03ADE">
          <w:rPr>
            <w:rFonts w:eastAsia="Times New Roman"/>
            <w:noProof/>
            <w:vertAlign w:val="superscript"/>
          </w:rPr>
          <w:t>15</w:t>
        </w:r>
      </w:hyperlink>
      <w:r w:rsidR="00B37E6E" w:rsidRPr="00D03ADE">
        <w:rPr>
          <w:rFonts w:eastAsia="Times New Roman"/>
          <w:vertAlign w:val="superscript"/>
        </w:rPr>
        <w:fldChar w:fldCharType="end"/>
      </w:r>
      <w:r w:rsidRPr="00D03ADE">
        <w:rPr>
          <w:rFonts w:eastAsia="Times New Roman"/>
        </w:rPr>
        <w:t>.</w:t>
      </w:r>
      <w:r w:rsidR="00465F10" w:rsidRPr="00D03ADE">
        <w:rPr>
          <w:rFonts w:eastAsia="Times New Roman"/>
        </w:rPr>
        <w:t xml:space="preserve"> </w:t>
      </w:r>
      <w:bookmarkStart w:id="0" w:name="_Hlk80378725"/>
      <w:r w:rsidR="00465F10" w:rsidRPr="00D03ADE">
        <w:rPr>
          <w:rFonts w:eastAsia="Times New Roman"/>
        </w:rPr>
        <w:t xml:space="preserve">However, </w:t>
      </w:r>
      <w:r w:rsidR="000315F4" w:rsidRPr="00D03ADE">
        <w:rPr>
          <w:rFonts w:eastAsia="Times New Roman"/>
        </w:rPr>
        <w:t xml:space="preserve">the integration of culturing, image acquisition, and </w:t>
      </w:r>
      <w:r w:rsidR="00ED4B69" w:rsidRPr="00D03ADE">
        <w:rPr>
          <w:rFonts w:eastAsia="Times New Roman"/>
        </w:rPr>
        <w:t xml:space="preserve">a </w:t>
      </w:r>
      <w:r w:rsidR="000315F4" w:rsidRPr="00D03ADE">
        <w:rPr>
          <w:rFonts w:eastAsia="Times New Roman"/>
        </w:rPr>
        <w:t xml:space="preserve">processing pipeline </w:t>
      </w:r>
      <w:r w:rsidR="00D03ADE" w:rsidRPr="00D03ADE">
        <w:rPr>
          <w:rFonts w:eastAsia="Times New Roman"/>
        </w:rPr>
        <w:t xml:space="preserve">are </w:t>
      </w:r>
      <w:r w:rsidR="007F2645" w:rsidRPr="00D03ADE">
        <w:rPr>
          <w:rFonts w:eastAsia="Times New Roman"/>
        </w:rPr>
        <w:t>essential in eliminating</w:t>
      </w:r>
      <w:r w:rsidR="00907287" w:rsidRPr="00D03ADE">
        <w:rPr>
          <w:rFonts w:eastAsia="Times New Roman"/>
        </w:rPr>
        <w:t xml:space="preserve"> variability in results</w:t>
      </w:r>
      <w:r w:rsidR="00C6159A" w:rsidRPr="00D03ADE">
        <w:rPr>
          <w:rFonts w:eastAsia="Times New Roman"/>
        </w:rPr>
        <w:t xml:space="preserve"> and </w:t>
      </w:r>
      <w:r w:rsidR="00950556" w:rsidRPr="00D03ADE">
        <w:rPr>
          <w:rFonts w:eastAsia="Times New Roman"/>
        </w:rPr>
        <w:t>allowing for</w:t>
      </w:r>
      <w:r w:rsidR="00C6159A" w:rsidRPr="00D03ADE">
        <w:rPr>
          <w:rFonts w:eastAsia="Times New Roman"/>
        </w:rPr>
        <w:t xml:space="preserve"> higher-throughput screens</w:t>
      </w:r>
      <w:r w:rsidR="00907287" w:rsidRPr="00D03ADE">
        <w:rPr>
          <w:rFonts w:eastAsia="Times New Roman"/>
        </w:rPr>
        <w:t>.</w:t>
      </w:r>
      <w:r w:rsidRPr="00D03ADE">
        <w:rPr>
          <w:rFonts w:eastAsia="Times New Roman"/>
        </w:rPr>
        <w:t xml:space="preserve"> </w:t>
      </w:r>
    </w:p>
    <w:p w14:paraId="622CF16F" w14:textId="77777777" w:rsidR="00ED08C7" w:rsidRPr="00D03ADE" w:rsidRDefault="00ED08C7" w:rsidP="00D03ADE">
      <w:pPr>
        <w:spacing w:line="257" w:lineRule="auto"/>
      </w:pPr>
    </w:p>
    <w:bookmarkEnd w:id="0"/>
    <w:p w14:paraId="57B2BBFD" w14:textId="0959B8D5" w:rsidR="006E4797" w:rsidRPr="00D03ADE" w:rsidRDefault="00EA60DB" w:rsidP="00D03ADE">
      <w:pPr>
        <w:spacing w:line="257" w:lineRule="auto"/>
        <w:rPr>
          <w:rFonts w:eastAsia="Times New Roman"/>
        </w:rPr>
      </w:pPr>
      <w:r w:rsidRPr="00D03ADE">
        <w:rPr>
          <w:rFonts w:eastAsia="Times New Roman"/>
        </w:rPr>
        <w:t>As such, t</w:t>
      </w:r>
      <w:r w:rsidR="5866F179" w:rsidRPr="00D03ADE">
        <w:rPr>
          <w:rFonts w:eastAsia="Times New Roman"/>
        </w:rPr>
        <w:t xml:space="preserve">he intent of this manuscript is to </w:t>
      </w:r>
      <w:r w:rsidR="005E3957" w:rsidRPr="00D03ADE">
        <w:rPr>
          <w:rFonts w:eastAsia="Times New Roman"/>
        </w:rPr>
        <w:t>standardize</w:t>
      </w:r>
      <w:r w:rsidR="5866F179" w:rsidRPr="00D03ADE">
        <w:rPr>
          <w:rFonts w:eastAsia="Times New Roman"/>
        </w:rPr>
        <w:t xml:space="preserve"> the procedure used to quantify </w:t>
      </w:r>
      <w:r w:rsidR="0014031B" w:rsidRPr="00D03ADE">
        <w:rPr>
          <w:rFonts w:eastAsia="Times New Roman"/>
        </w:rPr>
        <w:t>polyQ</w:t>
      </w:r>
      <w:r w:rsidR="00562D22" w:rsidRPr="00D03ADE">
        <w:rPr>
          <w:rFonts w:eastAsia="Times New Roman"/>
        </w:rPr>
        <w:t xml:space="preserve"> </w:t>
      </w:r>
      <w:r w:rsidR="5866F179" w:rsidRPr="00D03ADE">
        <w:rPr>
          <w:rFonts w:eastAsia="Times New Roman"/>
        </w:rPr>
        <w:t>aggregat</w:t>
      </w:r>
      <w:r w:rsidR="00CF70F0" w:rsidRPr="00D03ADE">
        <w:rPr>
          <w:rFonts w:eastAsia="Times New Roman"/>
        </w:rPr>
        <w:t xml:space="preserve">ion in </w:t>
      </w:r>
      <w:r w:rsidR="5866F179" w:rsidRPr="00D03ADE">
        <w:rPr>
          <w:rFonts w:eastAsia="Times New Roman"/>
          <w:i/>
          <w:iCs/>
        </w:rPr>
        <w:t>C. elegans</w:t>
      </w:r>
      <w:r w:rsidR="5866F179" w:rsidRPr="00D03ADE">
        <w:rPr>
          <w:rFonts w:eastAsia="Times New Roman"/>
        </w:rPr>
        <w:t xml:space="preserve"> </w:t>
      </w:r>
      <w:r w:rsidR="00566CE9" w:rsidRPr="00D03ADE">
        <w:rPr>
          <w:rFonts w:eastAsia="Times New Roman"/>
        </w:rPr>
        <w:t xml:space="preserve">as a </w:t>
      </w:r>
      <w:r w:rsidR="00F44EB1" w:rsidRPr="00D03ADE">
        <w:rPr>
          <w:rFonts w:eastAsia="Times New Roman"/>
        </w:rPr>
        <w:t xml:space="preserve">proxy to detect changes in proteostasis. </w:t>
      </w:r>
      <w:r w:rsidR="0026663C" w:rsidRPr="00D03ADE">
        <w:rPr>
          <w:rFonts w:eastAsia="Times New Roman"/>
        </w:rPr>
        <w:t xml:space="preserve">This task was accomplished </w:t>
      </w:r>
      <w:r w:rsidR="005F7859" w:rsidRPr="00D03ADE">
        <w:rPr>
          <w:rFonts w:eastAsia="Times New Roman"/>
        </w:rPr>
        <w:lastRenderedPageBreak/>
        <w:t xml:space="preserve">by </w:t>
      </w:r>
      <w:r w:rsidR="00BB4161" w:rsidRPr="00D03ADE">
        <w:rPr>
          <w:rFonts w:eastAsia="Times New Roman"/>
        </w:rPr>
        <w:t>e</w:t>
      </w:r>
      <w:r w:rsidR="00C93DB4" w:rsidRPr="00D03ADE">
        <w:rPr>
          <w:rFonts w:eastAsia="Times New Roman"/>
        </w:rPr>
        <w:t>mploying</w:t>
      </w:r>
      <w:r w:rsidR="5866F179" w:rsidRPr="00D03ADE">
        <w:rPr>
          <w:rFonts w:eastAsia="Times New Roman"/>
        </w:rPr>
        <w:t xml:space="preserve"> Cell</w:t>
      </w:r>
      <w:r w:rsidR="00F555A2" w:rsidRPr="00D03ADE">
        <w:rPr>
          <w:rFonts w:eastAsia="Times New Roman"/>
        </w:rPr>
        <w:t>P</w:t>
      </w:r>
      <w:r w:rsidR="5866F179" w:rsidRPr="00D03ADE">
        <w:rPr>
          <w:rFonts w:eastAsia="Times New Roman"/>
        </w:rPr>
        <w:t>rofiler</w:t>
      </w:r>
      <w:r w:rsidR="00D16482" w:rsidRPr="00D03ADE">
        <w:rPr>
          <w:rFonts w:eastAsia="Times New Roman"/>
        </w:rPr>
        <w:t>, an open-source image analysis software</w:t>
      </w:r>
      <w:hyperlink w:anchor="_ENREF_16" w:tooltip="Jones, 2008 #15310" w:history="1">
        <w:r w:rsidR="00411312" w:rsidRPr="00D03ADE">
          <w:rPr>
            <w:rFonts w:eastAsia="Times New Roman"/>
          </w:rPr>
          <w:fldChar w:fldCharType="begin"/>
        </w:r>
        <w:r w:rsidR="00411312" w:rsidRPr="00D03ADE">
          <w:rPr>
            <w:rFonts w:eastAsia="Times New Roman"/>
          </w:rPr>
          <w:instrText xml:space="preserve"> ADDIN EN.CITE &lt;EndNote&gt;&lt;Cite&gt;&lt;Author&gt;Jones&lt;/Author&gt;&lt;Year&gt;2008&lt;/Year&gt;&lt;RecNum&gt;15310&lt;/RecNum&gt;&lt;DisplayText&gt;&lt;style face="superscript"&gt;16&lt;/style&gt;&lt;/DisplayText&gt;&lt;record&gt;&lt;rec-number&gt;15310&lt;/rec-number&gt;&lt;foreign-keys&gt;&lt;key app="EN" db-id="w90ffpfrozwp5ieavs9x9pstwawfxsa2pwvp"&gt;15310&lt;/key&gt;&lt;/foreign-keys&gt;&lt;ref-type name="Journal Article"&gt;17&lt;/ref-type&gt;&lt;contributors&gt;&lt;authors&gt;&lt;author&gt;Jones, Thouis R.&lt;/author&gt;&lt;author&gt;Kang, In Han&lt;/author&gt;&lt;author&gt;Wheeler, Douglas B.&lt;/author&gt;&lt;author&gt;Lindquist, Robert A.&lt;/author&gt;&lt;author&gt;Papallo, Adam&lt;/author&gt;&lt;author&gt;Sabatini, David M.&lt;/author&gt;&lt;author&gt;Golland, Polina&lt;/author&gt;&lt;author&gt;Carpenter, Anne E.&lt;/author&gt;&lt;/authors&gt;&lt;/contributors&gt;&lt;titles&gt;&lt;title&gt;CellProfiler Analyst: data exploration and analysis software for complex image-based screens&lt;/title&gt;&lt;secondary-title&gt;BMC Bioinformatics&lt;/secondary-title&gt;&lt;/titles&gt;&lt;periodical&gt;&lt;full-title&gt;BMC Bioinformatics&lt;/full-title&gt;&lt;abbr-1&gt;BMC bioinformatics&lt;/abbr-1&gt;&lt;/periodical&gt;&lt;pages&gt;482&lt;/pages&gt;&lt;volume&gt;9&lt;/volume&gt;&lt;number&gt;1&lt;/number&gt;&lt;dates&gt;&lt;year&gt;2008&lt;/year&gt;&lt;pub-dates&gt;&lt;date&gt;2008/11/15&lt;/date&gt;&lt;/pub-dates&gt;&lt;/dates&gt;&lt;isbn&gt;1471-2105&lt;/isbn&gt;&lt;urls&gt;&lt;related-urls&gt;&lt;url&gt;https://doi.org/10.1186/1471-2105-9-482&lt;/url&gt;&lt;/related-urls&gt;&lt;/urls&gt;&lt;electronic-resource-num&gt;10.1186/1471-2105-9-482&lt;/electronic-resource-num&gt;&lt;/record&gt;&lt;/Cite&gt;&lt;/EndNote&gt;</w:instrText>
        </w:r>
        <w:r w:rsidR="00411312" w:rsidRPr="00D03ADE">
          <w:rPr>
            <w:rFonts w:eastAsia="Times New Roman"/>
          </w:rPr>
          <w:fldChar w:fldCharType="separate"/>
        </w:r>
        <w:r w:rsidR="00411312" w:rsidRPr="00D03ADE">
          <w:rPr>
            <w:rFonts w:eastAsia="Times New Roman"/>
            <w:noProof/>
            <w:vertAlign w:val="superscript"/>
          </w:rPr>
          <w:t>16</w:t>
        </w:r>
        <w:r w:rsidR="00411312" w:rsidRPr="00D03ADE">
          <w:rPr>
            <w:rFonts w:eastAsia="Times New Roman"/>
          </w:rPr>
          <w:fldChar w:fldCharType="end"/>
        </w:r>
      </w:hyperlink>
      <w:r w:rsidR="004C3DEC" w:rsidRPr="00D03ADE">
        <w:rPr>
          <w:rFonts w:eastAsia="Times New Roman"/>
        </w:rPr>
        <w:t xml:space="preserve"> </w:t>
      </w:r>
      <w:r w:rsidR="5866F179" w:rsidRPr="00D03ADE">
        <w:rPr>
          <w:rFonts w:eastAsia="Times New Roman"/>
        </w:rPr>
        <w:t>capable of automated worm and aggregate identification</w:t>
      </w:r>
      <w:r w:rsidR="00D03ADE" w:rsidRPr="00D03ADE">
        <w:rPr>
          <w:rFonts w:eastAsia="Times New Roman"/>
        </w:rPr>
        <w:t>,</w:t>
      </w:r>
      <w:r w:rsidR="00B3192A" w:rsidRPr="00D03ADE">
        <w:rPr>
          <w:rFonts w:eastAsia="Times New Roman"/>
        </w:rPr>
        <w:t xml:space="preserve"> </w:t>
      </w:r>
      <w:r w:rsidR="00B31DFA" w:rsidRPr="00D03ADE">
        <w:rPr>
          <w:rFonts w:eastAsia="Times New Roman"/>
        </w:rPr>
        <w:t xml:space="preserve">and is </w:t>
      </w:r>
      <w:r w:rsidR="00C753DE" w:rsidRPr="00D03ADE">
        <w:rPr>
          <w:rFonts w:eastAsia="Times New Roman"/>
        </w:rPr>
        <w:t xml:space="preserve">integrated into a larger </w:t>
      </w:r>
      <w:r w:rsidR="008F63B1" w:rsidRPr="00D03ADE">
        <w:rPr>
          <w:rFonts w:eastAsia="Times New Roman"/>
        </w:rPr>
        <w:t>p</w:t>
      </w:r>
      <w:r w:rsidR="5866F179" w:rsidRPr="00D03ADE">
        <w:rPr>
          <w:rFonts w:eastAsia="Times New Roman"/>
        </w:rPr>
        <w:t>rotocol for culturing worms, acquiring images, and processing data.</w:t>
      </w:r>
    </w:p>
    <w:p w14:paraId="48BA6B0A" w14:textId="130176D5" w:rsidR="006E4797" w:rsidRPr="00D03ADE" w:rsidRDefault="006E4797" w:rsidP="00D03ADE">
      <w:pPr>
        <w:rPr>
          <w:b/>
          <w:bCs/>
        </w:rPr>
      </w:pPr>
    </w:p>
    <w:p w14:paraId="32A92E82" w14:textId="1F1EC822" w:rsidR="006E4797" w:rsidRPr="00D03ADE" w:rsidRDefault="00551D82" w:rsidP="00D03ADE">
      <w:bookmarkStart w:id="1" w:name="_Hlk81307153"/>
      <w:r w:rsidRPr="00D03ADE">
        <w:rPr>
          <w:b/>
        </w:rPr>
        <w:t>PROTOCOL:</w:t>
      </w:r>
      <w:r w:rsidRPr="00D03ADE">
        <w:t xml:space="preserve"> </w:t>
      </w:r>
    </w:p>
    <w:p w14:paraId="7AF089DA" w14:textId="77777777" w:rsidR="00ED08C7" w:rsidRPr="00D03ADE" w:rsidRDefault="00ED08C7" w:rsidP="00D03ADE"/>
    <w:p w14:paraId="3A3F3C02" w14:textId="71A589AB" w:rsidR="00692617" w:rsidRPr="00D03ADE" w:rsidRDefault="008A5320" w:rsidP="00D03ADE">
      <w:r w:rsidRPr="00D03ADE">
        <w:t xml:space="preserve">All procedures followed </w:t>
      </w:r>
      <w:r w:rsidR="007C5522">
        <w:t xml:space="preserve">the </w:t>
      </w:r>
      <w:r w:rsidRPr="00D03ADE">
        <w:t xml:space="preserve">safety guidelines </w:t>
      </w:r>
      <w:r w:rsidR="007E395E" w:rsidRPr="00D03ADE">
        <w:t>that were reviewed and approved by the Institutional Biosafety Committee</w:t>
      </w:r>
      <w:r w:rsidR="007C5522">
        <w:t xml:space="preserve"> of the </w:t>
      </w:r>
      <w:r w:rsidR="007C5522" w:rsidRPr="00D03ADE">
        <w:t>University of Florida</w:t>
      </w:r>
      <w:r w:rsidR="00D41166" w:rsidRPr="00D03ADE">
        <w:t xml:space="preserve">. Appropriate waste biosafety </w:t>
      </w:r>
      <w:r w:rsidR="00A85815" w:rsidRPr="00D03ADE">
        <w:t xml:space="preserve">measures were taken to mitigate the risk of exposure to </w:t>
      </w:r>
      <w:r w:rsidR="00AA75A2" w:rsidRPr="00D03ADE">
        <w:t xml:space="preserve">Biological Safety Level-2 bacteria. </w:t>
      </w:r>
    </w:p>
    <w:p w14:paraId="6083A459" w14:textId="77777777" w:rsidR="00DA01BD" w:rsidRPr="00D03ADE" w:rsidRDefault="00DA01BD" w:rsidP="00D03ADE"/>
    <w:p w14:paraId="5295D01A" w14:textId="19D26BD4" w:rsidR="00692617" w:rsidRPr="00D03ADE" w:rsidRDefault="00ED08C7" w:rsidP="00F110A5">
      <w:r w:rsidRPr="00F110A5">
        <w:t>NOTE:</w:t>
      </w:r>
      <w:r w:rsidRPr="00D03ADE">
        <w:rPr>
          <w:b/>
          <w:bCs/>
        </w:rPr>
        <w:t xml:space="preserve"> </w:t>
      </w:r>
      <w:r w:rsidR="004A73AE" w:rsidRPr="00D03ADE">
        <w:t>For all experiments</w:t>
      </w:r>
      <w:r w:rsidR="00AF4027" w:rsidRPr="00A9442F">
        <w:t>,</w:t>
      </w:r>
      <w:r w:rsidR="004A73AE" w:rsidRPr="00A9442F">
        <w:t xml:space="preserve"> </w:t>
      </w:r>
      <w:r w:rsidR="00A9442F" w:rsidRPr="00A9442F">
        <w:rPr>
          <w:i/>
          <w:iCs/>
        </w:rPr>
        <w:t>C. elegans</w:t>
      </w:r>
      <w:r w:rsidR="00A9442F" w:rsidRPr="00D03ADE">
        <w:rPr>
          <w:b/>
          <w:bCs/>
        </w:rPr>
        <w:t xml:space="preserve"> </w:t>
      </w:r>
      <w:r w:rsidR="00692617" w:rsidRPr="00D03ADE">
        <w:t>must be propagated and maintained on</w:t>
      </w:r>
      <w:r w:rsidR="006C495A" w:rsidRPr="00D03ADE">
        <w:t xml:space="preserve"> nematode growth media (</w:t>
      </w:r>
      <w:r w:rsidR="002923FF" w:rsidRPr="00D03ADE">
        <w:t>NGM</w:t>
      </w:r>
      <w:r w:rsidR="006C495A" w:rsidRPr="00D03ADE">
        <w:t>)</w:t>
      </w:r>
      <w:r w:rsidR="00692617" w:rsidRPr="00D03ADE">
        <w:t xml:space="preserve"> plates seeded</w:t>
      </w:r>
      <w:r w:rsidR="004A73AE" w:rsidRPr="00D03ADE">
        <w:t xml:space="preserve"> </w:t>
      </w:r>
      <w:r w:rsidR="00692617" w:rsidRPr="00D03ADE">
        <w:t xml:space="preserve">with </w:t>
      </w:r>
      <w:r w:rsidR="00692617" w:rsidRPr="00D03ADE">
        <w:rPr>
          <w:i/>
          <w:iCs/>
        </w:rPr>
        <w:t>Escherichia coli</w:t>
      </w:r>
      <w:r w:rsidR="00692617" w:rsidRPr="00D03ADE">
        <w:t xml:space="preserve"> OP50. </w:t>
      </w:r>
    </w:p>
    <w:p w14:paraId="0214188B" w14:textId="77777777" w:rsidR="00467428" w:rsidRPr="00D03ADE" w:rsidRDefault="00467428" w:rsidP="00D03ADE">
      <w:pPr>
        <w:rPr>
          <w:b/>
          <w:bCs/>
        </w:rPr>
      </w:pPr>
    </w:p>
    <w:p w14:paraId="585D6337" w14:textId="27FB9606" w:rsidR="00692617" w:rsidRPr="00F110A5" w:rsidRDefault="00692617" w:rsidP="00F110A5">
      <w:pPr>
        <w:pStyle w:val="ListParagraph"/>
        <w:numPr>
          <w:ilvl w:val="0"/>
          <w:numId w:val="36"/>
        </w:numPr>
        <w:spacing w:after="0"/>
        <w:ind w:left="0" w:firstLine="0"/>
        <w:jc w:val="both"/>
        <w:rPr>
          <w:rFonts w:ascii="Calibri" w:hAnsi="Calibri" w:cs="Calibri"/>
          <w:b/>
          <w:bCs/>
          <w:sz w:val="24"/>
          <w:szCs w:val="24"/>
        </w:rPr>
      </w:pPr>
      <w:r w:rsidRPr="00F110A5">
        <w:rPr>
          <w:rFonts w:ascii="Calibri" w:hAnsi="Calibri" w:cs="Calibri"/>
          <w:b/>
          <w:bCs/>
          <w:sz w:val="24"/>
          <w:szCs w:val="24"/>
        </w:rPr>
        <w:t>Preparation of 10</w:t>
      </w:r>
      <w:r w:rsidR="00553B5A" w:rsidRPr="00F110A5">
        <w:rPr>
          <w:rFonts w:ascii="Calibri" w:hAnsi="Calibri" w:cs="Calibri"/>
          <w:b/>
          <w:bCs/>
          <w:sz w:val="24"/>
          <w:szCs w:val="24"/>
        </w:rPr>
        <w:t xml:space="preserve"> </w:t>
      </w:r>
      <w:r w:rsidRPr="00F110A5">
        <w:rPr>
          <w:rFonts w:ascii="Calibri" w:hAnsi="Calibri" w:cs="Calibri"/>
          <w:b/>
          <w:bCs/>
          <w:sz w:val="24"/>
          <w:szCs w:val="24"/>
        </w:rPr>
        <w:t xml:space="preserve">cm NGM </w:t>
      </w:r>
      <w:r w:rsidR="00E52CE6" w:rsidRPr="00F110A5">
        <w:rPr>
          <w:rFonts w:ascii="Calibri" w:hAnsi="Calibri" w:cs="Calibri"/>
          <w:b/>
          <w:bCs/>
          <w:sz w:val="24"/>
          <w:szCs w:val="24"/>
        </w:rPr>
        <w:t>p</w:t>
      </w:r>
      <w:r w:rsidRPr="00F110A5">
        <w:rPr>
          <w:rFonts w:ascii="Calibri" w:hAnsi="Calibri" w:cs="Calibri"/>
          <w:b/>
          <w:bCs/>
          <w:sz w:val="24"/>
          <w:szCs w:val="24"/>
        </w:rPr>
        <w:t>lates</w:t>
      </w:r>
    </w:p>
    <w:p w14:paraId="27EB3F68" w14:textId="77777777" w:rsidR="008B7D8A" w:rsidRPr="00D03ADE" w:rsidRDefault="008B7D8A" w:rsidP="00F110A5">
      <w:pPr>
        <w:pStyle w:val="ListParagraph"/>
        <w:spacing w:after="0"/>
        <w:ind w:left="0"/>
        <w:jc w:val="both"/>
        <w:rPr>
          <w:rFonts w:ascii="Calibri" w:hAnsi="Calibri" w:cs="Calibri"/>
          <w:b/>
          <w:bCs/>
          <w:sz w:val="24"/>
          <w:szCs w:val="24"/>
        </w:rPr>
      </w:pPr>
    </w:p>
    <w:p w14:paraId="11B412CB" w14:textId="7BAD9138" w:rsidR="00692617" w:rsidRPr="00F110A5" w:rsidRDefault="00ED08C7" w:rsidP="00F110A5">
      <w:pPr>
        <w:pStyle w:val="ListParagraph"/>
        <w:numPr>
          <w:ilvl w:val="1"/>
          <w:numId w:val="36"/>
        </w:numPr>
        <w:spacing w:after="0"/>
        <w:ind w:left="0" w:firstLine="0"/>
        <w:jc w:val="both"/>
        <w:rPr>
          <w:rFonts w:ascii="Calibri" w:hAnsi="Calibri" w:cs="Calibri"/>
          <w:sz w:val="24"/>
          <w:szCs w:val="24"/>
        </w:rPr>
      </w:pPr>
      <w:bookmarkStart w:id="2" w:name="_Hlk71660211"/>
      <w:r w:rsidRPr="00F110A5">
        <w:rPr>
          <w:rFonts w:ascii="Calibri" w:hAnsi="Calibri" w:cs="Calibri"/>
          <w:sz w:val="24"/>
          <w:szCs w:val="24"/>
        </w:rPr>
        <w:t xml:space="preserve"> </w:t>
      </w:r>
      <w:r w:rsidR="00692617" w:rsidRPr="00F110A5">
        <w:rPr>
          <w:rFonts w:ascii="Calibri" w:hAnsi="Calibri" w:cs="Calibri"/>
          <w:sz w:val="24"/>
          <w:szCs w:val="24"/>
        </w:rPr>
        <w:t>Combine 3</w:t>
      </w:r>
      <w:r w:rsidR="000C2DF3" w:rsidRPr="00F110A5">
        <w:rPr>
          <w:rFonts w:ascii="Calibri" w:hAnsi="Calibri" w:cs="Calibri"/>
          <w:sz w:val="24"/>
          <w:szCs w:val="24"/>
        </w:rPr>
        <w:t xml:space="preserve"> </w:t>
      </w:r>
      <w:r w:rsidR="00692617" w:rsidRPr="00F110A5">
        <w:rPr>
          <w:rFonts w:ascii="Calibri" w:hAnsi="Calibri" w:cs="Calibri"/>
          <w:sz w:val="24"/>
          <w:szCs w:val="24"/>
        </w:rPr>
        <w:t xml:space="preserve">g </w:t>
      </w:r>
      <w:r w:rsidR="00D03ADE" w:rsidRPr="00D03ADE">
        <w:rPr>
          <w:rFonts w:ascii="Calibri" w:hAnsi="Calibri" w:cs="Calibri"/>
          <w:sz w:val="24"/>
          <w:szCs w:val="24"/>
        </w:rPr>
        <w:t xml:space="preserve">of </w:t>
      </w:r>
      <w:r w:rsidR="00692617" w:rsidRPr="00F110A5">
        <w:rPr>
          <w:rFonts w:ascii="Calibri" w:hAnsi="Calibri" w:cs="Calibri"/>
          <w:sz w:val="24"/>
          <w:szCs w:val="24"/>
        </w:rPr>
        <w:t>NaCl, 2.5</w:t>
      </w:r>
      <w:r w:rsidR="00DE4169" w:rsidRPr="00F110A5">
        <w:rPr>
          <w:rFonts w:ascii="Calibri" w:hAnsi="Calibri" w:cs="Calibri"/>
          <w:sz w:val="24"/>
          <w:szCs w:val="24"/>
        </w:rPr>
        <w:t xml:space="preserve"> </w:t>
      </w:r>
      <w:r w:rsidR="00692617" w:rsidRPr="00F110A5">
        <w:rPr>
          <w:rFonts w:ascii="Calibri" w:hAnsi="Calibri" w:cs="Calibri"/>
          <w:sz w:val="24"/>
          <w:szCs w:val="24"/>
        </w:rPr>
        <w:t>g</w:t>
      </w:r>
      <w:r w:rsidR="00D03ADE" w:rsidRPr="00D03ADE">
        <w:rPr>
          <w:rFonts w:ascii="Calibri" w:hAnsi="Calibri" w:cs="Calibri"/>
          <w:sz w:val="24"/>
          <w:szCs w:val="24"/>
        </w:rPr>
        <w:t xml:space="preserve"> of</w:t>
      </w:r>
      <w:r w:rsidR="00692617" w:rsidRPr="00F110A5">
        <w:rPr>
          <w:rFonts w:ascii="Calibri" w:hAnsi="Calibri" w:cs="Calibri"/>
          <w:sz w:val="24"/>
          <w:szCs w:val="24"/>
        </w:rPr>
        <w:t xml:space="preserve"> </w:t>
      </w:r>
      <w:r w:rsidR="00CA49FA" w:rsidRPr="00F110A5">
        <w:rPr>
          <w:rFonts w:ascii="Calibri" w:hAnsi="Calibri" w:cs="Calibri"/>
          <w:sz w:val="24"/>
          <w:szCs w:val="24"/>
        </w:rPr>
        <w:t>trypticase</w:t>
      </w:r>
      <w:r w:rsidR="00692617" w:rsidRPr="00F110A5">
        <w:rPr>
          <w:rFonts w:ascii="Calibri" w:hAnsi="Calibri" w:cs="Calibri"/>
          <w:sz w:val="24"/>
          <w:szCs w:val="24"/>
        </w:rPr>
        <w:t>-peptone</w:t>
      </w:r>
      <w:r w:rsidR="00086855" w:rsidRPr="00F110A5">
        <w:rPr>
          <w:rFonts w:ascii="Calibri" w:hAnsi="Calibri" w:cs="Calibri"/>
          <w:sz w:val="24"/>
          <w:szCs w:val="24"/>
        </w:rPr>
        <w:t xml:space="preserve">, and </w:t>
      </w:r>
      <w:r w:rsidR="00692617" w:rsidRPr="00F110A5">
        <w:rPr>
          <w:rFonts w:ascii="Calibri" w:hAnsi="Calibri" w:cs="Calibri"/>
          <w:sz w:val="24"/>
          <w:szCs w:val="24"/>
        </w:rPr>
        <w:t>17</w:t>
      </w:r>
      <w:r w:rsidR="000C2DF3" w:rsidRPr="00F110A5">
        <w:rPr>
          <w:rFonts w:ascii="Calibri" w:hAnsi="Calibri" w:cs="Calibri"/>
          <w:sz w:val="24"/>
          <w:szCs w:val="24"/>
        </w:rPr>
        <w:t xml:space="preserve"> </w:t>
      </w:r>
      <w:r w:rsidR="00692617" w:rsidRPr="00F110A5">
        <w:rPr>
          <w:rFonts w:ascii="Calibri" w:hAnsi="Calibri" w:cs="Calibri"/>
          <w:sz w:val="24"/>
          <w:szCs w:val="24"/>
        </w:rPr>
        <w:t>g</w:t>
      </w:r>
      <w:r w:rsidR="00D03ADE" w:rsidRPr="00D03ADE">
        <w:rPr>
          <w:rFonts w:ascii="Calibri" w:hAnsi="Calibri" w:cs="Calibri"/>
          <w:sz w:val="24"/>
          <w:szCs w:val="24"/>
        </w:rPr>
        <w:t xml:space="preserve"> of</w:t>
      </w:r>
      <w:r w:rsidR="00692617" w:rsidRPr="00F110A5">
        <w:rPr>
          <w:rFonts w:ascii="Calibri" w:hAnsi="Calibri" w:cs="Calibri"/>
          <w:sz w:val="24"/>
          <w:szCs w:val="24"/>
        </w:rPr>
        <w:t xml:space="preserve"> agar</w:t>
      </w:r>
      <w:r w:rsidR="00086855" w:rsidRPr="00F110A5">
        <w:rPr>
          <w:rFonts w:ascii="Calibri" w:hAnsi="Calibri" w:cs="Calibri"/>
          <w:sz w:val="24"/>
          <w:szCs w:val="24"/>
        </w:rPr>
        <w:t xml:space="preserve"> into a 2</w:t>
      </w:r>
      <w:r w:rsidR="0061492A" w:rsidRPr="00F110A5">
        <w:rPr>
          <w:rFonts w:ascii="Calibri" w:hAnsi="Calibri" w:cs="Calibri"/>
          <w:sz w:val="24"/>
          <w:szCs w:val="24"/>
        </w:rPr>
        <w:t xml:space="preserve"> L flask</w:t>
      </w:r>
      <w:r w:rsidR="00692617" w:rsidRPr="00F110A5">
        <w:rPr>
          <w:rFonts w:ascii="Calibri" w:hAnsi="Calibri" w:cs="Calibri"/>
          <w:sz w:val="24"/>
          <w:szCs w:val="24"/>
        </w:rPr>
        <w:t>, and fill to 1</w:t>
      </w:r>
      <w:r w:rsidR="000C2DF3" w:rsidRPr="00F110A5">
        <w:rPr>
          <w:rFonts w:ascii="Calibri" w:hAnsi="Calibri" w:cs="Calibri"/>
          <w:sz w:val="24"/>
          <w:szCs w:val="24"/>
        </w:rPr>
        <w:t xml:space="preserve"> </w:t>
      </w:r>
      <w:r w:rsidR="00692617" w:rsidRPr="00F110A5">
        <w:rPr>
          <w:rFonts w:ascii="Calibri" w:hAnsi="Calibri" w:cs="Calibri"/>
          <w:sz w:val="24"/>
          <w:szCs w:val="24"/>
        </w:rPr>
        <w:t xml:space="preserve">L with </w:t>
      </w:r>
      <w:r w:rsidR="000B50EF" w:rsidRPr="00F110A5">
        <w:rPr>
          <w:rFonts w:ascii="Calibri" w:hAnsi="Calibri" w:cs="Calibri"/>
          <w:sz w:val="24"/>
          <w:szCs w:val="24"/>
        </w:rPr>
        <w:t>double distilled</w:t>
      </w:r>
      <w:r w:rsidR="00692617" w:rsidRPr="00F110A5">
        <w:rPr>
          <w:rFonts w:ascii="Calibri" w:hAnsi="Calibri" w:cs="Calibri"/>
          <w:sz w:val="24"/>
          <w:szCs w:val="24"/>
        </w:rPr>
        <w:t xml:space="preserve"> water</w:t>
      </w:r>
      <w:r w:rsidR="000B50EF" w:rsidRPr="00F110A5">
        <w:rPr>
          <w:rFonts w:ascii="Calibri" w:hAnsi="Calibri" w:cs="Calibri"/>
          <w:sz w:val="24"/>
          <w:szCs w:val="24"/>
        </w:rPr>
        <w:t xml:space="preserve"> (ddH</w:t>
      </w:r>
      <w:r w:rsidR="000B50EF" w:rsidRPr="00F110A5">
        <w:rPr>
          <w:rFonts w:ascii="Calibri" w:hAnsi="Calibri" w:cs="Calibri"/>
          <w:sz w:val="24"/>
          <w:szCs w:val="24"/>
          <w:vertAlign w:val="subscript"/>
        </w:rPr>
        <w:t>2</w:t>
      </w:r>
      <w:r w:rsidR="000B50EF" w:rsidRPr="00F110A5">
        <w:rPr>
          <w:rFonts w:ascii="Calibri" w:hAnsi="Calibri" w:cs="Calibri"/>
          <w:sz w:val="24"/>
          <w:szCs w:val="24"/>
        </w:rPr>
        <w:t>O)</w:t>
      </w:r>
      <w:r w:rsidR="00692617" w:rsidRPr="00F110A5">
        <w:rPr>
          <w:rFonts w:ascii="Calibri" w:hAnsi="Calibri" w:cs="Calibri"/>
          <w:sz w:val="24"/>
          <w:szCs w:val="24"/>
        </w:rPr>
        <w:t>. Add magnetic stir bar prior to autoclaving.</w:t>
      </w:r>
    </w:p>
    <w:p w14:paraId="6762232A" w14:textId="77777777" w:rsidR="008B7D8A" w:rsidRPr="00D03ADE" w:rsidRDefault="008B7D8A" w:rsidP="00F110A5">
      <w:pPr>
        <w:pStyle w:val="ListParagraph"/>
        <w:spacing w:after="0"/>
        <w:ind w:left="0"/>
        <w:jc w:val="both"/>
        <w:rPr>
          <w:rFonts w:ascii="Calibri" w:hAnsi="Calibri" w:cs="Calibri"/>
          <w:sz w:val="24"/>
          <w:szCs w:val="24"/>
        </w:rPr>
      </w:pPr>
    </w:p>
    <w:p w14:paraId="4441B91B" w14:textId="5993A7D8" w:rsidR="00692617" w:rsidRPr="00D03ADE" w:rsidRDefault="00692617"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Autoclave the mixture</w:t>
      </w:r>
      <w:r w:rsidR="00C148D7" w:rsidRPr="00D03ADE">
        <w:rPr>
          <w:rFonts w:ascii="Calibri" w:hAnsi="Calibri" w:cs="Calibri"/>
          <w:sz w:val="24"/>
          <w:szCs w:val="24"/>
        </w:rPr>
        <w:t xml:space="preserve"> </w:t>
      </w:r>
      <w:r w:rsidR="00375A49" w:rsidRPr="00D03ADE">
        <w:rPr>
          <w:rFonts w:ascii="Calibri" w:hAnsi="Calibri" w:cs="Calibri"/>
          <w:sz w:val="24"/>
          <w:szCs w:val="24"/>
        </w:rPr>
        <w:t xml:space="preserve">for 45 min </w:t>
      </w:r>
      <w:r w:rsidR="00C148D7" w:rsidRPr="00D03ADE">
        <w:rPr>
          <w:rFonts w:ascii="Calibri" w:hAnsi="Calibri" w:cs="Calibri"/>
          <w:sz w:val="24"/>
          <w:szCs w:val="24"/>
        </w:rPr>
        <w:t>at 121</w:t>
      </w:r>
      <w:r w:rsidR="00D03ADE" w:rsidRPr="00D03ADE">
        <w:rPr>
          <w:rFonts w:ascii="Calibri" w:hAnsi="Calibri" w:cs="Calibri"/>
          <w:sz w:val="24"/>
          <w:szCs w:val="24"/>
        </w:rPr>
        <w:t xml:space="preserve"> </w:t>
      </w:r>
      <w:r w:rsidR="00C148D7" w:rsidRPr="00D03ADE">
        <w:rPr>
          <w:rFonts w:ascii="Calibri" w:hAnsi="Calibri" w:cs="Calibri"/>
          <w:sz w:val="24"/>
          <w:szCs w:val="24"/>
        </w:rPr>
        <w:t>°C</w:t>
      </w:r>
      <w:r w:rsidR="00375A49" w:rsidRPr="00D03ADE">
        <w:rPr>
          <w:rFonts w:ascii="Calibri" w:hAnsi="Calibri" w:cs="Calibri"/>
          <w:sz w:val="24"/>
          <w:szCs w:val="24"/>
        </w:rPr>
        <w:t xml:space="preserve"> and </w:t>
      </w:r>
      <w:r w:rsidR="00C148D7" w:rsidRPr="00D03ADE">
        <w:rPr>
          <w:rFonts w:ascii="Calibri" w:hAnsi="Calibri" w:cs="Calibri"/>
          <w:sz w:val="24"/>
          <w:szCs w:val="24"/>
        </w:rPr>
        <w:t xml:space="preserve">a pressure of 21 </w:t>
      </w:r>
      <w:r w:rsidR="008A2431" w:rsidRPr="00D03ADE">
        <w:rPr>
          <w:rFonts w:ascii="Calibri" w:hAnsi="Calibri" w:cs="Calibri"/>
          <w:sz w:val="24"/>
          <w:szCs w:val="24"/>
        </w:rPr>
        <w:t>psi</w:t>
      </w:r>
      <w:r w:rsidRPr="00D03ADE">
        <w:rPr>
          <w:rFonts w:ascii="Calibri" w:hAnsi="Calibri" w:cs="Calibri"/>
          <w:sz w:val="24"/>
          <w:szCs w:val="24"/>
        </w:rPr>
        <w:t>.</w:t>
      </w:r>
      <w:r w:rsidR="00D03ADE" w:rsidRPr="00D03ADE">
        <w:rPr>
          <w:rFonts w:ascii="Calibri" w:hAnsi="Calibri" w:cs="Calibri"/>
          <w:sz w:val="24"/>
          <w:szCs w:val="24"/>
        </w:rPr>
        <w:t xml:space="preserve"> Let the mixture cool to 50 °C in a water bath.</w:t>
      </w:r>
    </w:p>
    <w:p w14:paraId="1FBAAFA0" w14:textId="77777777" w:rsidR="008B7D8A" w:rsidRPr="00D03ADE" w:rsidRDefault="008B7D8A" w:rsidP="00F110A5">
      <w:pPr>
        <w:pStyle w:val="ListParagraph"/>
        <w:spacing w:after="0"/>
        <w:ind w:left="0"/>
        <w:jc w:val="both"/>
        <w:rPr>
          <w:rFonts w:ascii="Calibri" w:hAnsi="Calibri" w:cs="Calibri"/>
          <w:sz w:val="24"/>
          <w:szCs w:val="24"/>
        </w:rPr>
      </w:pPr>
    </w:p>
    <w:p w14:paraId="286725F7" w14:textId="35C856FB" w:rsidR="00692617" w:rsidRPr="00D03ADE" w:rsidRDefault="00CE006C"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Using </w:t>
      </w:r>
      <w:r w:rsidR="006D3D04" w:rsidRPr="00D03ADE">
        <w:rPr>
          <w:rFonts w:ascii="Calibri" w:hAnsi="Calibri" w:cs="Calibri"/>
          <w:sz w:val="24"/>
          <w:szCs w:val="24"/>
        </w:rPr>
        <w:t>aseptic</w:t>
      </w:r>
      <w:r w:rsidR="00692617" w:rsidRPr="00D03ADE">
        <w:rPr>
          <w:rFonts w:ascii="Calibri" w:hAnsi="Calibri" w:cs="Calibri"/>
          <w:sz w:val="24"/>
          <w:szCs w:val="24"/>
        </w:rPr>
        <w:t xml:space="preserve"> </w:t>
      </w:r>
      <w:r w:rsidRPr="00D03ADE">
        <w:rPr>
          <w:rFonts w:ascii="Calibri" w:hAnsi="Calibri" w:cs="Calibri"/>
          <w:sz w:val="24"/>
          <w:szCs w:val="24"/>
        </w:rPr>
        <w:t xml:space="preserve">techniques, </w:t>
      </w:r>
      <w:r w:rsidR="00692617" w:rsidRPr="00D03ADE">
        <w:rPr>
          <w:rFonts w:ascii="Calibri" w:hAnsi="Calibri" w:cs="Calibri"/>
          <w:sz w:val="24"/>
          <w:szCs w:val="24"/>
        </w:rPr>
        <w:t>add the following solutions: 1</w:t>
      </w:r>
      <w:r w:rsidR="00DE4169" w:rsidRPr="00D03ADE">
        <w:rPr>
          <w:rFonts w:ascii="Calibri" w:hAnsi="Calibri" w:cs="Calibri"/>
          <w:sz w:val="24"/>
          <w:szCs w:val="24"/>
        </w:rPr>
        <w:t xml:space="preserve"> </w:t>
      </w:r>
      <w:r w:rsidR="00D7117B" w:rsidRPr="00D03ADE">
        <w:rPr>
          <w:rFonts w:ascii="Calibri" w:hAnsi="Calibri" w:cs="Calibri"/>
          <w:sz w:val="24"/>
          <w:szCs w:val="24"/>
        </w:rPr>
        <w:t>mL</w:t>
      </w:r>
      <w:r w:rsidRPr="00D03ADE">
        <w:rPr>
          <w:rFonts w:ascii="Calibri" w:hAnsi="Calibri" w:cs="Calibri"/>
          <w:sz w:val="24"/>
          <w:szCs w:val="24"/>
        </w:rPr>
        <w:t xml:space="preserve"> </w:t>
      </w:r>
      <w:r w:rsidR="00692617" w:rsidRPr="00D03ADE">
        <w:rPr>
          <w:rFonts w:ascii="Calibri" w:hAnsi="Calibri" w:cs="Calibri"/>
          <w:sz w:val="24"/>
          <w:szCs w:val="24"/>
        </w:rPr>
        <w:t>of 1</w:t>
      </w:r>
      <w:r w:rsidR="00D03ADE" w:rsidRPr="00D03ADE">
        <w:rPr>
          <w:rFonts w:ascii="Calibri" w:hAnsi="Calibri" w:cs="Calibri"/>
          <w:sz w:val="24"/>
          <w:szCs w:val="24"/>
        </w:rPr>
        <w:t xml:space="preserve"> </w:t>
      </w:r>
      <w:r w:rsidR="00692617" w:rsidRPr="00D03ADE">
        <w:rPr>
          <w:rFonts w:ascii="Calibri" w:hAnsi="Calibri" w:cs="Calibri"/>
          <w:sz w:val="24"/>
          <w:szCs w:val="24"/>
        </w:rPr>
        <w:t>M CaCl</w:t>
      </w:r>
      <w:r w:rsidR="00692617" w:rsidRPr="00D03ADE">
        <w:rPr>
          <w:rFonts w:ascii="Calibri" w:hAnsi="Calibri" w:cs="Calibri"/>
          <w:sz w:val="24"/>
          <w:szCs w:val="24"/>
          <w:vertAlign w:val="subscript"/>
        </w:rPr>
        <w:t>2</w:t>
      </w:r>
      <w:r w:rsidR="00D03ADE" w:rsidRPr="00D03ADE">
        <w:rPr>
          <w:rFonts w:ascii="Calibri" w:hAnsi="Calibri" w:cs="Calibri"/>
          <w:sz w:val="24"/>
          <w:szCs w:val="24"/>
          <w:vertAlign w:val="subscript"/>
        </w:rPr>
        <w:t>·</w:t>
      </w:r>
      <w:r w:rsidR="009606BD" w:rsidRPr="00D03ADE">
        <w:rPr>
          <w:rFonts w:ascii="Calibri" w:hAnsi="Calibri" w:cs="Calibri"/>
          <w:sz w:val="24"/>
          <w:szCs w:val="24"/>
        </w:rPr>
        <w:t>2H</w:t>
      </w:r>
      <w:r w:rsidR="009606BD" w:rsidRPr="00D03ADE">
        <w:rPr>
          <w:rFonts w:ascii="Calibri" w:hAnsi="Calibri" w:cs="Calibri"/>
          <w:sz w:val="24"/>
          <w:szCs w:val="24"/>
          <w:vertAlign w:val="subscript"/>
        </w:rPr>
        <w:t>2</w:t>
      </w:r>
      <w:r w:rsidR="009606BD" w:rsidRPr="00D03ADE">
        <w:rPr>
          <w:rFonts w:ascii="Calibri" w:hAnsi="Calibri" w:cs="Calibri"/>
          <w:sz w:val="24"/>
          <w:szCs w:val="24"/>
        </w:rPr>
        <w:t>O</w:t>
      </w:r>
      <w:r w:rsidR="00692617" w:rsidRPr="00D03ADE">
        <w:rPr>
          <w:rFonts w:ascii="Calibri" w:hAnsi="Calibri" w:cs="Calibri"/>
          <w:sz w:val="24"/>
          <w:szCs w:val="24"/>
        </w:rPr>
        <w:t>, 1</w:t>
      </w:r>
      <w:r w:rsidR="00DE4169" w:rsidRPr="00D03ADE">
        <w:rPr>
          <w:rFonts w:ascii="Calibri" w:hAnsi="Calibri" w:cs="Calibri"/>
          <w:sz w:val="24"/>
          <w:szCs w:val="24"/>
        </w:rPr>
        <w:t xml:space="preserve"> </w:t>
      </w:r>
      <w:r w:rsidR="00692617" w:rsidRPr="00D03ADE">
        <w:rPr>
          <w:rFonts w:ascii="Calibri" w:hAnsi="Calibri" w:cs="Calibri"/>
          <w:sz w:val="24"/>
          <w:szCs w:val="24"/>
        </w:rPr>
        <w:t>m</w:t>
      </w:r>
      <w:r w:rsidR="00D7117B" w:rsidRPr="00D03ADE">
        <w:rPr>
          <w:rFonts w:ascii="Calibri" w:hAnsi="Calibri" w:cs="Calibri"/>
          <w:sz w:val="24"/>
          <w:szCs w:val="24"/>
        </w:rPr>
        <w:t>L</w:t>
      </w:r>
      <w:r w:rsidR="00692617" w:rsidRPr="00D03ADE">
        <w:rPr>
          <w:rFonts w:ascii="Calibri" w:hAnsi="Calibri" w:cs="Calibri"/>
          <w:sz w:val="24"/>
          <w:szCs w:val="24"/>
        </w:rPr>
        <w:t xml:space="preserve"> of </w:t>
      </w:r>
      <w:r w:rsidR="003E07F9" w:rsidRPr="00D03ADE">
        <w:rPr>
          <w:rFonts w:ascii="Calibri" w:hAnsi="Calibri" w:cs="Calibri"/>
          <w:sz w:val="24"/>
          <w:szCs w:val="24"/>
        </w:rPr>
        <w:t xml:space="preserve">1M </w:t>
      </w:r>
      <w:r w:rsidR="00692617" w:rsidRPr="00D03ADE">
        <w:rPr>
          <w:rFonts w:ascii="Calibri" w:hAnsi="Calibri" w:cs="Calibri"/>
          <w:sz w:val="24"/>
          <w:szCs w:val="24"/>
        </w:rPr>
        <w:t>MgSO</w:t>
      </w:r>
      <w:r w:rsidR="00692617" w:rsidRPr="00D03ADE">
        <w:rPr>
          <w:rFonts w:ascii="Calibri" w:hAnsi="Calibri" w:cs="Calibri"/>
          <w:sz w:val="24"/>
          <w:szCs w:val="24"/>
          <w:vertAlign w:val="subscript"/>
        </w:rPr>
        <w:t>4</w:t>
      </w:r>
      <w:r w:rsidR="00D03ADE" w:rsidRPr="00D03ADE">
        <w:rPr>
          <w:rFonts w:ascii="Calibri" w:hAnsi="Calibri" w:cs="Calibri"/>
          <w:sz w:val="24"/>
          <w:szCs w:val="24"/>
          <w:vertAlign w:val="subscript"/>
        </w:rPr>
        <w:t>·</w:t>
      </w:r>
      <w:r w:rsidR="003E07F9" w:rsidRPr="00D03ADE">
        <w:rPr>
          <w:rFonts w:ascii="Calibri" w:hAnsi="Calibri" w:cs="Calibri"/>
          <w:sz w:val="24"/>
          <w:szCs w:val="24"/>
        </w:rPr>
        <w:t>7H</w:t>
      </w:r>
      <w:r w:rsidR="003E07F9" w:rsidRPr="00D03ADE">
        <w:rPr>
          <w:rFonts w:ascii="Calibri" w:hAnsi="Calibri" w:cs="Calibri"/>
          <w:sz w:val="24"/>
          <w:szCs w:val="24"/>
          <w:vertAlign w:val="subscript"/>
        </w:rPr>
        <w:t>2</w:t>
      </w:r>
      <w:r w:rsidR="003E07F9" w:rsidRPr="00D03ADE">
        <w:rPr>
          <w:rFonts w:ascii="Calibri" w:hAnsi="Calibri" w:cs="Calibri"/>
          <w:sz w:val="24"/>
          <w:szCs w:val="24"/>
        </w:rPr>
        <w:t>O</w:t>
      </w:r>
      <w:r w:rsidR="00692617" w:rsidRPr="00D03ADE">
        <w:rPr>
          <w:rFonts w:ascii="Calibri" w:hAnsi="Calibri" w:cs="Calibri"/>
          <w:sz w:val="24"/>
          <w:szCs w:val="24"/>
        </w:rPr>
        <w:t>, 1</w:t>
      </w:r>
      <w:r w:rsidR="00DE4169" w:rsidRPr="00D03ADE">
        <w:rPr>
          <w:rFonts w:ascii="Calibri" w:hAnsi="Calibri" w:cs="Calibri"/>
          <w:sz w:val="24"/>
          <w:szCs w:val="24"/>
        </w:rPr>
        <w:t xml:space="preserve"> </w:t>
      </w:r>
      <w:r w:rsidR="00692617" w:rsidRPr="00D03ADE">
        <w:rPr>
          <w:rFonts w:ascii="Calibri" w:hAnsi="Calibri" w:cs="Calibri"/>
          <w:sz w:val="24"/>
          <w:szCs w:val="24"/>
        </w:rPr>
        <w:t>m</w:t>
      </w:r>
      <w:r w:rsidR="00D7117B" w:rsidRPr="00D03ADE">
        <w:rPr>
          <w:rFonts w:ascii="Calibri" w:hAnsi="Calibri" w:cs="Calibri"/>
          <w:sz w:val="24"/>
          <w:szCs w:val="24"/>
        </w:rPr>
        <w:t>L</w:t>
      </w:r>
      <w:r w:rsidR="00692617" w:rsidRPr="00D03ADE">
        <w:rPr>
          <w:rFonts w:ascii="Calibri" w:hAnsi="Calibri" w:cs="Calibri"/>
          <w:sz w:val="24"/>
          <w:szCs w:val="24"/>
        </w:rPr>
        <w:t xml:space="preserve"> of 5</w:t>
      </w:r>
      <w:r w:rsidR="00DE4169" w:rsidRPr="00D03ADE">
        <w:rPr>
          <w:rFonts w:ascii="Calibri" w:hAnsi="Calibri" w:cs="Calibri"/>
          <w:sz w:val="24"/>
          <w:szCs w:val="24"/>
        </w:rPr>
        <w:t xml:space="preserve"> </w:t>
      </w:r>
      <w:r w:rsidR="00692617" w:rsidRPr="00D03ADE">
        <w:rPr>
          <w:rFonts w:ascii="Calibri" w:hAnsi="Calibri" w:cs="Calibri"/>
          <w:sz w:val="24"/>
          <w:szCs w:val="24"/>
        </w:rPr>
        <w:t>mg/m</w:t>
      </w:r>
      <w:r w:rsidR="00D7117B" w:rsidRPr="00D03ADE">
        <w:rPr>
          <w:rFonts w:ascii="Calibri" w:hAnsi="Calibri" w:cs="Calibri"/>
          <w:sz w:val="24"/>
          <w:szCs w:val="24"/>
        </w:rPr>
        <w:t>L</w:t>
      </w:r>
      <w:r w:rsidR="00692617" w:rsidRPr="00D03ADE">
        <w:rPr>
          <w:rFonts w:ascii="Calibri" w:hAnsi="Calibri" w:cs="Calibri"/>
          <w:sz w:val="24"/>
          <w:szCs w:val="24"/>
        </w:rPr>
        <w:t xml:space="preserve"> cholesterol </w:t>
      </w:r>
      <w:r w:rsidR="00890B5F" w:rsidRPr="00D03ADE">
        <w:rPr>
          <w:rFonts w:ascii="Calibri" w:hAnsi="Calibri" w:cs="Calibri"/>
          <w:sz w:val="24"/>
          <w:szCs w:val="24"/>
        </w:rPr>
        <w:t xml:space="preserve">dissolved </w:t>
      </w:r>
      <w:r w:rsidR="00692617" w:rsidRPr="00D03ADE">
        <w:rPr>
          <w:rFonts w:ascii="Calibri" w:hAnsi="Calibri" w:cs="Calibri"/>
          <w:sz w:val="24"/>
          <w:szCs w:val="24"/>
        </w:rPr>
        <w:t>in 100% ethanol</w:t>
      </w:r>
      <w:r w:rsidR="00AD42E6" w:rsidRPr="00D03ADE">
        <w:rPr>
          <w:rFonts w:ascii="Calibri" w:hAnsi="Calibri" w:cs="Calibri"/>
          <w:sz w:val="24"/>
          <w:szCs w:val="24"/>
        </w:rPr>
        <w:t xml:space="preserve"> (warmed to room temperature)</w:t>
      </w:r>
      <w:r w:rsidR="00692617" w:rsidRPr="00D03ADE">
        <w:rPr>
          <w:rFonts w:ascii="Calibri" w:hAnsi="Calibri" w:cs="Calibri"/>
          <w:sz w:val="24"/>
          <w:szCs w:val="24"/>
        </w:rPr>
        <w:t>, and 25</w:t>
      </w:r>
      <w:r w:rsidR="00DE4169" w:rsidRPr="00D03ADE">
        <w:rPr>
          <w:rFonts w:ascii="Calibri" w:hAnsi="Calibri" w:cs="Calibri"/>
          <w:sz w:val="24"/>
          <w:szCs w:val="24"/>
        </w:rPr>
        <w:t xml:space="preserve"> </w:t>
      </w:r>
      <w:r w:rsidR="00692617" w:rsidRPr="00D03ADE">
        <w:rPr>
          <w:rFonts w:ascii="Calibri" w:hAnsi="Calibri" w:cs="Calibri"/>
          <w:sz w:val="24"/>
          <w:szCs w:val="24"/>
        </w:rPr>
        <w:t>m</w:t>
      </w:r>
      <w:r w:rsidR="00D7117B" w:rsidRPr="00D03ADE">
        <w:rPr>
          <w:rFonts w:ascii="Calibri" w:hAnsi="Calibri" w:cs="Calibri"/>
          <w:sz w:val="24"/>
          <w:szCs w:val="24"/>
        </w:rPr>
        <w:t>L</w:t>
      </w:r>
      <w:r w:rsidRPr="00D03ADE">
        <w:rPr>
          <w:rFonts w:ascii="Calibri" w:hAnsi="Calibri" w:cs="Calibri"/>
          <w:sz w:val="24"/>
          <w:szCs w:val="24"/>
        </w:rPr>
        <w:t xml:space="preserve"> </w:t>
      </w:r>
      <w:r w:rsidR="00692617" w:rsidRPr="00D03ADE">
        <w:rPr>
          <w:rFonts w:ascii="Calibri" w:hAnsi="Calibri" w:cs="Calibri"/>
          <w:sz w:val="24"/>
          <w:szCs w:val="24"/>
        </w:rPr>
        <w:t>of 1</w:t>
      </w:r>
      <w:r w:rsidR="00DE4169" w:rsidRPr="00D03ADE">
        <w:rPr>
          <w:rFonts w:ascii="Calibri" w:hAnsi="Calibri" w:cs="Calibri"/>
          <w:sz w:val="24"/>
          <w:szCs w:val="24"/>
        </w:rPr>
        <w:t xml:space="preserve"> </w:t>
      </w:r>
      <w:r w:rsidR="00692617" w:rsidRPr="00D03ADE">
        <w:rPr>
          <w:rFonts w:ascii="Calibri" w:hAnsi="Calibri" w:cs="Calibri"/>
          <w:sz w:val="24"/>
          <w:szCs w:val="24"/>
        </w:rPr>
        <w:t>M KH</w:t>
      </w:r>
      <w:r w:rsidR="00692617" w:rsidRPr="00D03ADE">
        <w:rPr>
          <w:rFonts w:ascii="Calibri" w:hAnsi="Calibri" w:cs="Calibri"/>
          <w:sz w:val="24"/>
          <w:szCs w:val="24"/>
          <w:vertAlign w:val="subscript"/>
        </w:rPr>
        <w:t>2</w:t>
      </w:r>
      <w:r w:rsidR="00692617" w:rsidRPr="00D03ADE">
        <w:rPr>
          <w:rFonts w:ascii="Calibri" w:hAnsi="Calibri" w:cs="Calibri"/>
          <w:sz w:val="24"/>
          <w:szCs w:val="24"/>
        </w:rPr>
        <w:t>P0</w:t>
      </w:r>
      <w:r w:rsidR="00692617" w:rsidRPr="00D03ADE">
        <w:rPr>
          <w:rFonts w:ascii="Calibri" w:hAnsi="Calibri" w:cs="Calibri"/>
          <w:sz w:val="24"/>
          <w:szCs w:val="24"/>
          <w:vertAlign w:val="subscript"/>
        </w:rPr>
        <w:t xml:space="preserve">4 </w:t>
      </w:r>
      <w:r w:rsidR="00692617" w:rsidRPr="00D03ADE">
        <w:rPr>
          <w:rFonts w:ascii="Calibri" w:hAnsi="Calibri" w:cs="Calibri"/>
          <w:sz w:val="24"/>
          <w:szCs w:val="24"/>
        </w:rPr>
        <w:t>(</w:t>
      </w:r>
      <w:r w:rsidR="00AF4808" w:rsidRPr="00D03ADE">
        <w:rPr>
          <w:rFonts w:ascii="Calibri" w:hAnsi="Calibri" w:cs="Calibri"/>
          <w:sz w:val="24"/>
          <w:szCs w:val="24"/>
        </w:rPr>
        <w:t>pH</w:t>
      </w:r>
      <w:r w:rsidR="00D03ADE" w:rsidRPr="00D03ADE">
        <w:rPr>
          <w:rFonts w:ascii="Calibri" w:hAnsi="Calibri" w:cs="Calibri"/>
          <w:sz w:val="24"/>
          <w:szCs w:val="24"/>
        </w:rPr>
        <w:t xml:space="preserve"> </w:t>
      </w:r>
      <w:r w:rsidR="00692617" w:rsidRPr="00D03ADE">
        <w:rPr>
          <w:rFonts w:ascii="Calibri" w:hAnsi="Calibri" w:cs="Calibri"/>
          <w:sz w:val="24"/>
          <w:szCs w:val="24"/>
        </w:rPr>
        <w:t>=</w:t>
      </w:r>
      <w:r w:rsidR="00D03ADE" w:rsidRPr="00D03ADE">
        <w:rPr>
          <w:rFonts w:ascii="Calibri" w:hAnsi="Calibri" w:cs="Calibri"/>
          <w:sz w:val="24"/>
          <w:szCs w:val="24"/>
        </w:rPr>
        <w:t xml:space="preserve"> </w:t>
      </w:r>
      <w:r w:rsidR="00692617" w:rsidRPr="00D03ADE">
        <w:rPr>
          <w:rFonts w:ascii="Calibri" w:hAnsi="Calibri" w:cs="Calibri"/>
          <w:sz w:val="24"/>
          <w:szCs w:val="24"/>
        </w:rPr>
        <w:t>6</w:t>
      </w:r>
      <w:r w:rsidR="000C2DF3" w:rsidRPr="00D03ADE">
        <w:rPr>
          <w:rFonts w:ascii="Calibri" w:hAnsi="Calibri" w:cs="Calibri"/>
          <w:sz w:val="24"/>
          <w:szCs w:val="24"/>
        </w:rPr>
        <w:t>.0</w:t>
      </w:r>
      <w:r w:rsidR="00692617" w:rsidRPr="00D03ADE">
        <w:rPr>
          <w:rFonts w:ascii="Calibri" w:hAnsi="Calibri" w:cs="Calibri"/>
          <w:sz w:val="24"/>
          <w:szCs w:val="24"/>
        </w:rPr>
        <w:t>)</w:t>
      </w:r>
      <w:r w:rsidR="00754C0D" w:rsidRPr="00D03ADE">
        <w:rPr>
          <w:rFonts w:ascii="Calibri" w:hAnsi="Calibri" w:cs="Calibri"/>
          <w:sz w:val="24"/>
          <w:szCs w:val="24"/>
        </w:rPr>
        <w:t>.</w:t>
      </w:r>
      <w:r w:rsidR="00D7117B" w:rsidRPr="00D03ADE">
        <w:rPr>
          <w:rFonts w:ascii="Calibri" w:hAnsi="Calibri" w:cs="Calibri"/>
          <w:sz w:val="24"/>
          <w:szCs w:val="24"/>
        </w:rPr>
        <w:t xml:space="preserve"> Mix using a magnetic stir plate.</w:t>
      </w:r>
      <w:r w:rsidR="00C148D7" w:rsidRPr="00D03ADE">
        <w:rPr>
          <w:rFonts w:ascii="Calibri" w:hAnsi="Calibri" w:cs="Calibri"/>
          <w:sz w:val="24"/>
          <w:szCs w:val="24"/>
        </w:rPr>
        <w:t xml:space="preserve"> Mixing may be performed for 1 min at 700 </w:t>
      </w:r>
      <w:r w:rsidR="006F53FB" w:rsidRPr="00D03ADE">
        <w:rPr>
          <w:rFonts w:ascii="Calibri" w:hAnsi="Calibri" w:cs="Calibri"/>
          <w:sz w:val="24"/>
          <w:szCs w:val="24"/>
        </w:rPr>
        <w:t>RPM</w:t>
      </w:r>
      <w:r w:rsidR="00C148D7" w:rsidRPr="00D03ADE">
        <w:rPr>
          <w:rFonts w:ascii="Calibri" w:hAnsi="Calibri" w:cs="Calibri"/>
          <w:sz w:val="24"/>
          <w:szCs w:val="24"/>
        </w:rPr>
        <w:t>.</w:t>
      </w:r>
    </w:p>
    <w:p w14:paraId="7B68FD74" w14:textId="77777777" w:rsidR="008B7D8A" w:rsidRPr="00D03ADE" w:rsidRDefault="008B7D8A" w:rsidP="00F110A5">
      <w:pPr>
        <w:pStyle w:val="ListParagraph"/>
        <w:spacing w:after="0"/>
        <w:ind w:left="0"/>
        <w:jc w:val="both"/>
        <w:rPr>
          <w:rFonts w:ascii="Calibri" w:hAnsi="Calibri" w:cs="Calibri"/>
          <w:sz w:val="24"/>
          <w:szCs w:val="24"/>
        </w:rPr>
      </w:pPr>
    </w:p>
    <w:bookmarkEnd w:id="2"/>
    <w:p w14:paraId="18283073" w14:textId="6F130EF4" w:rsidR="00692617" w:rsidRPr="00D03ADE" w:rsidRDefault="005A11A8"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P</w:t>
      </w:r>
      <w:r w:rsidR="00692617" w:rsidRPr="00D03ADE">
        <w:rPr>
          <w:rFonts w:ascii="Calibri" w:hAnsi="Calibri" w:cs="Calibri"/>
          <w:sz w:val="24"/>
          <w:szCs w:val="24"/>
        </w:rPr>
        <w:t>our</w:t>
      </w:r>
      <w:r w:rsidR="00C148D7" w:rsidRPr="00D03ADE">
        <w:rPr>
          <w:rFonts w:ascii="Calibri" w:hAnsi="Calibri" w:cs="Calibri"/>
          <w:sz w:val="24"/>
          <w:szCs w:val="24"/>
        </w:rPr>
        <w:t xml:space="preserve"> </w:t>
      </w:r>
      <w:r w:rsidR="004D7FB2" w:rsidRPr="00D03ADE">
        <w:rPr>
          <w:rFonts w:ascii="Calibri" w:hAnsi="Calibri" w:cs="Calibri"/>
          <w:sz w:val="24"/>
          <w:szCs w:val="24"/>
        </w:rPr>
        <w:t xml:space="preserve">approximately </w:t>
      </w:r>
      <w:r w:rsidR="00B62E8F" w:rsidRPr="00D03ADE">
        <w:rPr>
          <w:rFonts w:ascii="Calibri" w:hAnsi="Calibri" w:cs="Calibri"/>
          <w:sz w:val="24"/>
          <w:szCs w:val="24"/>
        </w:rPr>
        <w:t>2</w:t>
      </w:r>
      <w:r w:rsidR="00C148D7" w:rsidRPr="00D03ADE">
        <w:rPr>
          <w:rFonts w:ascii="Calibri" w:hAnsi="Calibri" w:cs="Calibri"/>
          <w:sz w:val="24"/>
          <w:szCs w:val="24"/>
        </w:rPr>
        <w:t>0 mL of</w:t>
      </w:r>
      <w:r w:rsidR="00692617" w:rsidRPr="00D03ADE">
        <w:rPr>
          <w:rFonts w:ascii="Calibri" w:hAnsi="Calibri" w:cs="Calibri"/>
          <w:sz w:val="24"/>
          <w:szCs w:val="24"/>
        </w:rPr>
        <w:t xml:space="preserve"> the mixture </w:t>
      </w:r>
      <w:r w:rsidR="00162BA7" w:rsidRPr="00D03ADE">
        <w:rPr>
          <w:rFonts w:ascii="Calibri" w:hAnsi="Calibri" w:cs="Calibri"/>
          <w:sz w:val="24"/>
          <w:szCs w:val="24"/>
        </w:rPr>
        <w:t>per</w:t>
      </w:r>
      <w:r w:rsidR="00692617" w:rsidRPr="00D03ADE">
        <w:rPr>
          <w:rFonts w:ascii="Calibri" w:hAnsi="Calibri" w:cs="Calibri"/>
          <w:sz w:val="24"/>
          <w:szCs w:val="24"/>
        </w:rPr>
        <w:t xml:space="preserve"> 10</w:t>
      </w:r>
      <w:r w:rsidR="00DE4169" w:rsidRPr="00D03ADE">
        <w:rPr>
          <w:rFonts w:ascii="Calibri" w:hAnsi="Calibri" w:cs="Calibri"/>
          <w:sz w:val="24"/>
          <w:szCs w:val="24"/>
        </w:rPr>
        <w:t xml:space="preserve"> </w:t>
      </w:r>
      <w:r w:rsidR="00692617" w:rsidRPr="00D03ADE">
        <w:rPr>
          <w:rFonts w:ascii="Calibri" w:hAnsi="Calibri" w:cs="Calibri"/>
          <w:sz w:val="24"/>
          <w:szCs w:val="24"/>
        </w:rPr>
        <w:t>cm plate. Pour until mixture gradually fills the entire bottom.</w:t>
      </w:r>
      <w:r w:rsidR="00772AD1" w:rsidRPr="00D03ADE">
        <w:rPr>
          <w:rFonts w:ascii="Calibri" w:hAnsi="Calibri" w:cs="Calibri"/>
          <w:sz w:val="24"/>
          <w:szCs w:val="24"/>
        </w:rPr>
        <w:t xml:space="preserve"> Alternatively</w:t>
      </w:r>
      <w:r w:rsidR="00991158" w:rsidRPr="00D03ADE">
        <w:rPr>
          <w:rFonts w:ascii="Calibri" w:hAnsi="Calibri" w:cs="Calibri"/>
          <w:sz w:val="24"/>
          <w:szCs w:val="24"/>
        </w:rPr>
        <w:t>,</w:t>
      </w:r>
      <w:r w:rsidR="00772AD1" w:rsidRPr="00D03ADE">
        <w:rPr>
          <w:rFonts w:ascii="Calibri" w:hAnsi="Calibri" w:cs="Calibri"/>
          <w:sz w:val="24"/>
          <w:szCs w:val="24"/>
        </w:rPr>
        <w:t xml:space="preserve"> a graduated serological pipet</w:t>
      </w:r>
      <w:r w:rsidR="00BC0063" w:rsidRPr="00D03ADE">
        <w:rPr>
          <w:rFonts w:ascii="Calibri" w:hAnsi="Calibri" w:cs="Calibri"/>
          <w:sz w:val="24"/>
          <w:szCs w:val="24"/>
        </w:rPr>
        <w:t>te</w:t>
      </w:r>
      <w:r w:rsidR="00B63EB5" w:rsidRPr="00D03ADE">
        <w:rPr>
          <w:rFonts w:ascii="Calibri" w:hAnsi="Calibri" w:cs="Calibri"/>
          <w:sz w:val="24"/>
          <w:szCs w:val="24"/>
        </w:rPr>
        <w:t xml:space="preserve"> can also be used</w:t>
      </w:r>
      <w:r w:rsidR="00772AD1" w:rsidRPr="00D03ADE">
        <w:rPr>
          <w:rFonts w:ascii="Calibri" w:hAnsi="Calibri" w:cs="Calibri"/>
          <w:sz w:val="24"/>
          <w:szCs w:val="24"/>
        </w:rPr>
        <w:t xml:space="preserve">. </w:t>
      </w:r>
    </w:p>
    <w:p w14:paraId="0F661141" w14:textId="77777777" w:rsidR="008B7D8A" w:rsidRPr="00D03ADE" w:rsidRDefault="008B7D8A" w:rsidP="00F110A5">
      <w:pPr>
        <w:pStyle w:val="ListParagraph"/>
        <w:spacing w:after="0"/>
        <w:ind w:left="0"/>
        <w:jc w:val="both"/>
        <w:rPr>
          <w:rFonts w:ascii="Calibri" w:hAnsi="Calibri" w:cs="Calibri"/>
          <w:sz w:val="24"/>
          <w:szCs w:val="24"/>
        </w:rPr>
      </w:pPr>
    </w:p>
    <w:p w14:paraId="58D77CB3" w14:textId="46929E3E" w:rsidR="00692617" w:rsidRPr="00D03ADE" w:rsidRDefault="00F84F04"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All</w:t>
      </w:r>
      <w:r w:rsidR="00375A49" w:rsidRPr="00D03ADE">
        <w:rPr>
          <w:rFonts w:ascii="Calibri" w:hAnsi="Calibri" w:cs="Calibri"/>
          <w:sz w:val="24"/>
          <w:szCs w:val="24"/>
        </w:rPr>
        <w:t>ow</w:t>
      </w:r>
      <w:r w:rsidRPr="00D03ADE">
        <w:rPr>
          <w:rFonts w:ascii="Calibri" w:hAnsi="Calibri" w:cs="Calibri"/>
          <w:sz w:val="24"/>
          <w:szCs w:val="24"/>
        </w:rPr>
        <w:t xml:space="preserve"> the plates to dry </w:t>
      </w:r>
      <w:r w:rsidR="00692617" w:rsidRPr="00D03ADE">
        <w:rPr>
          <w:rFonts w:ascii="Calibri" w:hAnsi="Calibri" w:cs="Calibri"/>
          <w:sz w:val="24"/>
          <w:szCs w:val="24"/>
        </w:rPr>
        <w:t>for 24</w:t>
      </w:r>
      <w:r w:rsidR="00DE4169" w:rsidRPr="00D03ADE">
        <w:rPr>
          <w:rFonts w:ascii="Calibri" w:hAnsi="Calibri" w:cs="Calibri"/>
          <w:sz w:val="24"/>
          <w:szCs w:val="24"/>
        </w:rPr>
        <w:t xml:space="preserve"> </w:t>
      </w:r>
      <w:r w:rsidR="00692617" w:rsidRPr="00D03ADE">
        <w:rPr>
          <w:rFonts w:ascii="Calibri" w:hAnsi="Calibri" w:cs="Calibri"/>
          <w:sz w:val="24"/>
          <w:szCs w:val="24"/>
        </w:rPr>
        <w:t>h at room temperature prior to seeding with bacteria or stor</w:t>
      </w:r>
      <w:r w:rsidR="004973A1" w:rsidRPr="00D03ADE">
        <w:rPr>
          <w:rFonts w:ascii="Calibri" w:hAnsi="Calibri" w:cs="Calibri"/>
          <w:sz w:val="24"/>
          <w:szCs w:val="24"/>
        </w:rPr>
        <w:t>e</w:t>
      </w:r>
      <w:r w:rsidR="00692617" w:rsidRPr="00D03ADE">
        <w:rPr>
          <w:rFonts w:ascii="Calibri" w:hAnsi="Calibri" w:cs="Calibri"/>
          <w:sz w:val="24"/>
          <w:szCs w:val="24"/>
        </w:rPr>
        <w:t xml:space="preserve"> </w:t>
      </w:r>
      <w:r w:rsidR="00D03ADE" w:rsidRPr="00D03ADE">
        <w:rPr>
          <w:rFonts w:ascii="Calibri" w:hAnsi="Calibri" w:cs="Calibri"/>
          <w:sz w:val="24"/>
          <w:szCs w:val="24"/>
        </w:rPr>
        <w:t xml:space="preserve">the </w:t>
      </w:r>
      <w:r w:rsidR="001F7736" w:rsidRPr="00D03ADE">
        <w:rPr>
          <w:rFonts w:ascii="Calibri" w:hAnsi="Calibri" w:cs="Calibri"/>
          <w:sz w:val="24"/>
          <w:szCs w:val="24"/>
        </w:rPr>
        <w:t xml:space="preserve">plain plates </w:t>
      </w:r>
      <w:r w:rsidR="00692617" w:rsidRPr="00D03ADE">
        <w:rPr>
          <w:rFonts w:ascii="Calibri" w:hAnsi="Calibri" w:cs="Calibri"/>
          <w:sz w:val="24"/>
          <w:szCs w:val="24"/>
        </w:rPr>
        <w:t>at 4</w:t>
      </w:r>
      <w:r w:rsidR="00754C0D" w:rsidRPr="00D03ADE">
        <w:rPr>
          <w:rFonts w:ascii="Calibri" w:hAnsi="Calibri" w:cs="Calibri"/>
          <w:sz w:val="24"/>
          <w:szCs w:val="24"/>
        </w:rPr>
        <w:t xml:space="preserve"> </w:t>
      </w:r>
      <w:r w:rsidR="00DE4169" w:rsidRPr="00D03ADE">
        <w:rPr>
          <w:rFonts w:ascii="Calibri" w:hAnsi="Calibri" w:cs="Calibri"/>
          <w:sz w:val="24"/>
          <w:szCs w:val="24"/>
        </w:rPr>
        <w:t>°</w:t>
      </w:r>
      <w:r w:rsidR="00692617" w:rsidRPr="00D03ADE">
        <w:rPr>
          <w:rFonts w:ascii="Calibri" w:hAnsi="Calibri" w:cs="Calibri"/>
          <w:sz w:val="24"/>
          <w:szCs w:val="24"/>
        </w:rPr>
        <w:t>C</w:t>
      </w:r>
      <w:r w:rsidR="001F7736" w:rsidRPr="00D03ADE">
        <w:rPr>
          <w:rFonts w:ascii="Calibri" w:hAnsi="Calibri" w:cs="Calibri"/>
          <w:sz w:val="24"/>
          <w:szCs w:val="24"/>
        </w:rPr>
        <w:t xml:space="preserve"> after drying</w:t>
      </w:r>
      <w:r w:rsidR="00692617" w:rsidRPr="00D03ADE">
        <w:rPr>
          <w:rFonts w:ascii="Calibri" w:hAnsi="Calibri" w:cs="Calibri"/>
          <w:sz w:val="24"/>
          <w:szCs w:val="24"/>
        </w:rPr>
        <w:t>.</w:t>
      </w:r>
    </w:p>
    <w:p w14:paraId="5FBE0F60" w14:textId="77777777" w:rsidR="00D03ADE" w:rsidRPr="00D03ADE" w:rsidRDefault="00D03ADE" w:rsidP="00F110A5">
      <w:pPr>
        <w:pStyle w:val="ListParagraph"/>
        <w:spacing w:after="0"/>
        <w:ind w:left="0"/>
        <w:jc w:val="both"/>
        <w:rPr>
          <w:rFonts w:ascii="Calibri" w:hAnsi="Calibri" w:cs="Calibri"/>
          <w:sz w:val="24"/>
          <w:szCs w:val="24"/>
        </w:rPr>
      </w:pPr>
    </w:p>
    <w:p w14:paraId="454CC64E" w14:textId="321A9225" w:rsidR="00467428" w:rsidRPr="00D03ADE" w:rsidRDefault="00D03ADE" w:rsidP="00D03ADE">
      <w:r w:rsidRPr="00F110A5">
        <w:t>NOTE:</w:t>
      </w:r>
      <w:r w:rsidRPr="00D03ADE">
        <w:rPr>
          <w:b/>
          <w:bCs/>
        </w:rPr>
        <w:t xml:space="preserve"> </w:t>
      </w:r>
      <w:r w:rsidR="00CE006C" w:rsidRPr="00D03ADE">
        <w:t xml:space="preserve">All media components are handled using </w:t>
      </w:r>
      <w:r w:rsidR="006D3D04" w:rsidRPr="00D03ADE">
        <w:t>aseptic</w:t>
      </w:r>
      <w:r w:rsidR="00CE006C" w:rsidRPr="00D03ADE">
        <w:t xml:space="preserve"> techniques.</w:t>
      </w:r>
      <w:r w:rsidR="005B6482" w:rsidRPr="00D03ADE">
        <w:t xml:space="preserve"> Steps 1.3</w:t>
      </w:r>
      <w:r w:rsidRPr="00D03ADE">
        <w:t>–</w:t>
      </w:r>
      <w:r w:rsidR="005B6482" w:rsidRPr="00D03ADE">
        <w:t>1.4 should be performed in a laminar flow hood.</w:t>
      </w:r>
    </w:p>
    <w:p w14:paraId="09C37185" w14:textId="77777777" w:rsidR="00CE006C" w:rsidRPr="00D03ADE" w:rsidRDefault="00CE006C" w:rsidP="00D03ADE">
      <w:pPr>
        <w:rPr>
          <w:b/>
          <w:bCs/>
        </w:rPr>
      </w:pPr>
    </w:p>
    <w:p w14:paraId="1D06D9C8" w14:textId="4BF23DE9" w:rsidR="00692617" w:rsidRPr="00D03ADE" w:rsidRDefault="00692617" w:rsidP="00F110A5">
      <w:pPr>
        <w:pStyle w:val="ListParagraph"/>
        <w:numPr>
          <w:ilvl w:val="0"/>
          <w:numId w:val="36"/>
        </w:numPr>
        <w:spacing w:after="0"/>
        <w:ind w:left="0" w:firstLine="0"/>
        <w:jc w:val="both"/>
        <w:rPr>
          <w:rFonts w:ascii="Calibri" w:hAnsi="Calibri" w:cs="Calibri"/>
          <w:b/>
          <w:bCs/>
          <w:sz w:val="24"/>
          <w:szCs w:val="24"/>
        </w:rPr>
      </w:pPr>
      <w:r w:rsidRPr="00D03ADE">
        <w:rPr>
          <w:rFonts w:ascii="Calibri" w:hAnsi="Calibri" w:cs="Calibri"/>
          <w:b/>
          <w:bCs/>
          <w:sz w:val="24"/>
          <w:szCs w:val="24"/>
        </w:rPr>
        <w:t xml:space="preserve">Preparation of </w:t>
      </w:r>
      <w:r w:rsidR="00442525" w:rsidRPr="00D03ADE">
        <w:rPr>
          <w:rFonts w:ascii="Calibri" w:hAnsi="Calibri" w:cs="Calibri"/>
          <w:b/>
          <w:bCs/>
          <w:sz w:val="24"/>
          <w:szCs w:val="24"/>
        </w:rPr>
        <w:t>NGM agar</w:t>
      </w:r>
      <w:r w:rsidR="008A78FB" w:rsidRPr="00D03ADE">
        <w:rPr>
          <w:rFonts w:ascii="Calibri" w:hAnsi="Calibri" w:cs="Calibri"/>
          <w:b/>
          <w:bCs/>
          <w:sz w:val="24"/>
          <w:szCs w:val="24"/>
        </w:rPr>
        <w:t xml:space="preserve"> with FUDR</w:t>
      </w:r>
      <w:r w:rsidR="00442525" w:rsidRPr="00D03ADE">
        <w:rPr>
          <w:rFonts w:ascii="Calibri" w:hAnsi="Calibri" w:cs="Calibri"/>
          <w:b/>
          <w:bCs/>
          <w:sz w:val="24"/>
          <w:szCs w:val="24"/>
        </w:rPr>
        <w:t xml:space="preserve"> in </w:t>
      </w:r>
      <w:r w:rsidRPr="00D03ADE">
        <w:rPr>
          <w:rFonts w:ascii="Calibri" w:hAnsi="Calibri" w:cs="Calibri"/>
          <w:b/>
          <w:bCs/>
          <w:sz w:val="24"/>
          <w:szCs w:val="24"/>
        </w:rPr>
        <w:t>24</w:t>
      </w:r>
      <w:r w:rsidR="00AD3497" w:rsidRPr="00D03ADE">
        <w:rPr>
          <w:rFonts w:ascii="Calibri" w:hAnsi="Calibri" w:cs="Calibri"/>
          <w:b/>
          <w:bCs/>
          <w:sz w:val="24"/>
          <w:szCs w:val="24"/>
        </w:rPr>
        <w:t>-</w:t>
      </w:r>
      <w:r w:rsidR="00E52CE6" w:rsidRPr="00D03ADE">
        <w:rPr>
          <w:rFonts w:ascii="Calibri" w:hAnsi="Calibri" w:cs="Calibri"/>
          <w:b/>
          <w:bCs/>
          <w:sz w:val="24"/>
          <w:szCs w:val="24"/>
        </w:rPr>
        <w:t>w</w:t>
      </w:r>
      <w:r w:rsidRPr="00D03ADE">
        <w:rPr>
          <w:rFonts w:ascii="Calibri" w:hAnsi="Calibri" w:cs="Calibri"/>
          <w:b/>
          <w:bCs/>
          <w:sz w:val="24"/>
          <w:szCs w:val="24"/>
        </w:rPr>
        <w:t xml:space="preserve">ell </w:t>
      </w:r>
      <w:r w:rsidR="00E52CE6" w:rsidRPr="00D03ADE">
        <w:rPr>
          <w:rFonts w:ascii="Calibri" w:hAnsi="Calibri" w:cs="Calibri"/>
          <w:b/>
          <w:bCs/>
          <w:sz w:val="24"/>
          <w:szCs w:val="24"/>
        </w:rPr>
        <w:t>p</w:t>
      </w:r>
      <w:r w:rsidRPr="00D03ADE">
        <w:rPr>
          <w:rFonts w:ascii="Calibri" w:hAnsi="Calibri" w:cs="Calibri"/>
          <w:b/>
          <w:bCs/>
          <w:sz w:val="24"/>
          <w:szCs w:val="24"/>
        </w:rPr>
        <w:t>late</w:t>
      </w:r>
      <w:r w:rsidR="00442525" w:rsidRPr="00D03ADE">
        <w:rPr>
          <w:rFonts w:ascii="Calibri" w:hAnsi="Calibri" w:cs="Calibri"/>
          <w:b/>
          <w:bCs/>
          <w:sz w:val="24"/>
          <w:szCs w:val="24"/>
        </w:rPr>
        <w:t>s</w:t>
      </w:r>
    </w:p>
    <w:p w14:paraId="594FAD04" w14:textId="77777777" w:rsidR="0080375D" w:rsidRPr="00D03ADE" w:rsidRDefault="0080375D" w:rsidP="00F110A5">
      <w:pPr>
        <w:pStyle w:val="ListParagraph"/>
        <w:spacing w:after="0"/>
        <w:ind w:left="0"/>
        <w:jc w:val="both"/>
        <w:rPr>
          <w:rFonts w:ascii="Calibri" w:hAnsi="Calibri" w:cs="Calibri"/>
          <w:b/>
          <w:bCs/>
          <w:sz w:val="24"/>
          <w:szCs w:val="24"/>
        </w:rPr>
      </w:pPr>
    </w:p>
    <w:p w14:paraId="776CB50F" w14:textId="04325340" w:rsidR="00232E9C" w:rsidRPr="00D03ADE" w:rsidRDefault="004F6FA1"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Follow </w:t>
      </w:r>
      <w:r w:rsidR="00D03ADE" w:rsidRPr="00D03ADE">
        <w:rPr>
          <w:rFonts w:ascii="Calibri" w:hAnsi="Calibri" w:cs="Calibri"/>
          <w:sz w:val="24"/>
          <w:szCs w:val="24"/>
        </w:rPr>
        <w:t xml:space="preserve">steps </w:t>
      </w:r>
      <w:r w:rsidRPr="00D03ADE">
        <w:rPr>
          <w:rFonts w:ascii="Calibri" w:hAnsi="Calibri" w:cs="Calibri"/>
          <w:sz w:val="24"/>
          <w:szCs w:val="24"/>
        </w:rPr>
        <w:t>1.1</w:t>
      </w:r>
      <w:r w:rsidR="00D03ADE" w:rsidRPr="00D03ADE">
        <w:rPr>
          <w:rFonts w:ascii="Calibri" w:hAnsi="Calibri" w:cs="Calibri"/>
          <w:sz w:val="24"/>
          <w:szCs w:val="24"/>
        </w:rPr>
        <w:t>–</w:t>
      </w:r>
      <w:r w:rsidRPr="00D03ADE">
        <w:rPr>
          <w:rFonts w:ascii="Calibri" w:hAnsi="Calibri" w:cs="Calibri"/>
          <w:sz w:val="24"/>
          <w:szCs w:val="24"/>
        </w:rPr>
        <w:t>1.3</w:t>
      </w:r>
      <w:r w:rsidR="00B63EB5" w:rsidRPr="00D03ADE">
        <w:rPr>
          <w:rFonts w:ascii="Calibri" w:hAnsi="Calibri" w:cs="Calibri"/>
          <w:sz w:val="24"/>
          <w:szCs w:val="24"/>
        </w:rPr>
        <w:t>.</w:t>
      </w:r>
    </w:p>
    <w:p w14:paraId="73582AB5" w14:textId="77777777" w:rsidR="00A8470F" w:rsidRPr="00D03ADE" w:rsidRDefault="00A8470F" w:rsidP="00F110A5">
      <w:pPr>
        <w:pStyle w:val="ListParagraph"/>
        <w:spacing w:after="0"/>
        <w:ind w:left="0"/>
        <w:jc w:val="both"/>
        <w:rPr>
          <w:rFonts w:ascii="Calibri" w:hAnsi="Calibri" w:cs="Calibri"/>
          <w:b/>
          <w:bCs/>
          <w:sz w:val="24"/>
          <w:szCs w:val="24"/>
        </w:rPr>
      </w:pPr>
    </w:p>
    <w:p w14:paraId="327E9794" w14:textId="124BD622" w:rsidR="00664FB5" w:rsidRPr="00D03ADE" w:rsidRDefault="00692617"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Supplement </w:t>
      </w:r>
      <w:r w:rsidR="009B3735" w:rsidRPr="00D03ADE">
        <w:rPr>
          <w:rFonts w:ascii="Calibri" w:hAnsi="Calibri" w:cs="Calibri"/>
          <w:sz w:val="24"/>
          <w:szCs w:val="24"/>
        </w:rPr>
        <w:t>NGM</w:t>
      </w:r>
      <w:r w:rsidRPr="00D03ADE">
        <w:rPr>
          <w:rFonts w:ascii="Calibri" w:hAnsi="Calibri" w:cs="Calibri"/>
          <w:sz w:val="24"/>
          <w:szCs w:val="24"/>
        </w:rPr>
        <w:t xml:space="preserve"> with 5-Fluoro-2′-deoxyuridine (FUDR) </w:t>
      </w:r>
      <w:r w:rsidR="00D7117B" w:rsidRPr="00D03ADE">
        <w:rPr>
          <w:rFonts w:ascii="Calibri" w:hAnsi="Calibri" w:cs="Calibri"/>
          <w:sz w:val="24"/>
          <w:szCs w:val="24"/>
        </w:rPr>
        <w:t xml:space="preserve">and mix </w:t>
      </w:r>
      <w:r w:rsidRPr="00D03ADE">
        <w:rPr>
          <w:rFonts w:ascii="Calibri" w:hAnsi="Calibri" w:cs="Calibri"/>
          <w:sz w:val="24"/>
          <w:szCs w:val="24"/>
        </w:rPr>
        <w:t>to achieve a final concentration of 100</w:t>
      </w:r>
      <w:r w:rsidR="00754C0D" w:rsidRPr="00D03ADE">
        <w:rPr>
          <w:rFonts w:ascii="Calibri" w:hAnsi="Calibri" w:cs="Calibri"/>
          <w:sz w:val="24"/>
          <w:szCs w:val="24"/>
        </w:rPr>
        <w:t xml:space="preserve"> µ</w:t>
      </w:r>
      <w:r w:rsidR="00DE4169" w:rsidRPr="00D03ADE">
        <w:rPr>
          <w:rFonts w:ascii="Calibri" w:hAnsi="Calibri" w:cs="Calibri"/>
          <w:sz w:val="24"/>
          <w:szCs w:val="24"/>
        </w:rPr>
        <w:t>g/m</w:t>
      </w:r>
      <w:r w:rsidR="00D7117B" w:rsidRPr="00D03ADE">
        <w:rPr>
          <w:rFonts w:ascii="Calibri" w:hAnsi="Calibri" w:cs="Calibri"/>
          <w:sz w:val="24"/>
          <w:szCs w:val="24"/>
        </w:rPr>
        <w:t>L</w:t>
      </w:r>
      <w:r w:rsidRPr="00D03ADE">
        <w:rPr>
          <w:rFonts w:ascii="Calibri" w:hAnsi="Calibri" w:cs="Calibri"/>
          <w:sz w:val="24"/>
          <w:szCs w:val="24"/>
        </w:rPr>
        <w:t>.</w:t>
      </w:r>
    </w:p>
    <w:p w14:paraId="30205FCF" w14:textId="77777777" w:rsidR="00D03ADE" w:rsidRPr="00D03ADE" w:rsidRDefault="00D03ADE" w:rsidP="00F110A5">
      <w:pPr>
        <w:pStyle w:val="ListParagraph"/>
        <w:spacing w:after="0"/>
        <w:ind w:left="0"/>
        <w:jc w:val="both"/>
        <w:rPr>
          <w:rFonts w:ascii="Calibri" w:hAnsi="Calibri" w:cs="Calibri"/>
          <w:sz w:val="24"/>
          <w:szCs w:val="24"/>
        </w:rPr>
      </w:pPr>
    </w:p>
    <w:p w14:paraId="14F8C68E" w14:textId="239440E3" w:rsidR="00664FB5" w:rsidRPr="00D03ADE" w:rsidRDefault="00D03ADE" w:rsidP="00D03ADE">
      <w:r w:rsidRPr="00F110A5">
        <w:lastRenderedPageBreak/>
        <w:t>NOTE:</w:t>
      </w:r>
      <w:r w:rsidRPr="00D03ADE">
        <w:rPr>
          <w:b/>
          <w:bCs/>
        </w:rPr>
        <w:t xml:space="preserve"> </w:t>
      </w:r>
      <w:r w:rsidR="00664FB5" w:rsidRPr="00D03ADE">
        <w:t>FUDR inhibits DNA replication and</w:t>
      </w:r>
      <w:r w:rsidR="00375A49" w:rsidRPr="00D03ADE">
        <w:t>,</w:t>
      </w:r>
      <w:r w:rsidR="00664FB5" w:rsidRPr="00D03ADE">
        <w:t xml:space="preserve"> as a result</w:t>
      </w:r>
      <w:r w:rsidR="00375A49" w:rsidRPr="00D03ADE">
        <w:t>,</w:t>
      </w:r>
      <w:r w:rsidR="00664FB5" w:rsidRPr="00D03ADE">
        <w:t xml:space="preserve"> blocks </w:t>
      </w:r>
      <w:r w:rsidR="00664FB5" w:rsidRPr="00D03ADE">
        <w:rPr>
          <w:i/>
          <w:iCs/>
        </w:rPr>
        <w:t>C. elegans</w:t>
      </w:r>
      <w:r w:rsidR="00664FB5" w:rsidRPr="00D03ADE">
        <w:t xml:space="preserve"> reproduction by targeting germline and embryogenesis</w:t>
      </w:r>
      <w:r w:rsidRPr="00D03ADE">
        <w:t>,</w:t>
      </w:r>
      <w:r w:rsidR="00664FB5" w:rsidRPr="00D03ADE">
        <w:t xml:space="preserve"> ultimately affecting lifespan.</w:t>
      </w:r>
      <w:r w:rsidR="00317B85" w:rsidRPr="00D03ADE">
        <w:t xml:space="preserve"> Therefore, it is important to allow </w:t>
      </w:r>
      <w:r w:rsidR="00FC07F5" w:rsidRPr="00D03ADE">
        <w:t xml:space="preserve">worms </w:t>
      </w:r>
      <w:r w:rsidR="00375A49" w:rsidRPr="00D03ADE">
        <w:t xml:space="preserve">to </w:t>
      </w:r>
      <w:r w:rsidR="00FC07F5" w:rsidRPr="00D03ADE">
        <w:t xml:space="preserve">fully develop into young adults before </w:t>
      </w:r>
      <w:r w:rsidR="0066525F" w:rsidRPr="00D03ADE">
        <w:t>transferring</w:t>
      </w:r>
      <w:r w:rsidR="00FC07F5" w:rsidRPr="00D03ADE">
        <w:t xml:space="preserve"> onto FUDR-containing plates.</w:t>
      </w:r>
      <w:r w:rsidR="00664FB5" w:rsidRPr="00D03ADE">
        <w:t xml:space="preserve"> </w:t>
      </w:r>
    </w:p>
    <w:p w14:paraId="3E08BEFB" w14:textId="77777777" w:rsidR="00252C65" w:rsidRPr="00D03ADE" w:rsidRDefault="00252C65" w:rsidP="00D03ADE">
      <w:pPr>
        <w:rPr>
          <w:b/>
          <w:bCs/>
        </w:rPr>
      </w:pPr>
    </w:p>
    <w:p w14:paraId="7F933723" w14:textId="098A0F19" w:rsidR="00352EDF" w:rsidRPr="00D03ADE" w:rsidRDefault="00D03ADE" w:rsidP="00D03ADE">
      <w:r w:rsidRPr="00F110A5">
        <w:t>CAUTION:</w:t>
      </w:r>
      <w:r w:rsidRPr="00D03ADE">
        <w:t xml:space="preserve"> </w:t>
      </w:r>
      <w:r w:rsidR="00352EDF" w:rsidRPr="00D03ADE">
        <w:t xml:space="preserve">FUDR is toxic and should be handled according to </w:t>
      </w:r>
      <w:r w:rsidR="00766E19" w:rsidRPr="00D03ADE">
        <w:t xml:space="preserve">the </w:t>
      </w:r>
      <w:r w:rsidRPr="00D03ADE">
        <w:t xml:space="preserve">manufacturer’s </w:t>
      </w:r>
      <w:r w:rsidR="00766E19" w:rsidRPr="00D03ADE">
        <w:t>Material Safety Data Sheet</w:t>
      </w:r>
      <w:r w:rsidR="00A059CD" w:rsidRPr="00D03ADE">
        <w:t xml:space="preserve">. </w:t>
      </w:r>
    </w:p>
    <w:p w14:paraId="306B70FA" w14:textId="77777777" w:rsidR="00352EDF" w:rsidRPr="00D03ADE" w:rsidRDefault="00352EDF" w:rsidP="00D03ADE"/>
    <w:p w14:paraId="7DCE563F" w14:textId="59F851E4" w:rsidR="00692617" w:rsidRPr="00D03ADE" w:rsidRDefault="00692617"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Using a pipette gun</w:t>
      </w:r>
      <w:r w:rsidR="003831F0" w:rsidRPr="00D03ADE">
        <w:rPr>
          <w:rFonts w:ascii="Calibri" w:hAnsi="Calibri" w:cs="Calibri"/>
          <w:sz w:val="24"/>
          <w:szCs w:val="24"/>
        </w:rPr>
        <w:t xml:space="preserve">, </w:t>
      </w:r>
      <w:r w:rsidRPr="00D03ADE">
        <w:rPr>
          <w:rFonts w:ascii="Calibri" w:hAnsi="Calibri" w:cs="Calibri"/>
          <w:sz w:val="24"/>
          <w:szCs w:val="24"/>
        </w:rPr>
        <w:t>dispense 1</w:t>
      </w:r>
      <w:r w:rsidR="00DE4169" w:rsidRPr="00D03ADE">
        <w:rPr>
          <w:rFonts w:ascii="Calibri" w:hAnsi="Calibri" w:cs="Calibri"/>
          <w:sz w:val="24"/>
          <w:szCs w:val="24"/>
        </w:rPr>
        <w:t xml:space="preserve"> </w:t>
      </w:r>
      <w:r w:rsidRPr="00D03ADE">
        <w:rPr>
          <w:rFonts w:ascii="Calibri" w:hAnsi="Calibri" w:cs="Calibri"/>
          <w:sz w:val="24"/>
          <w:szCs w:val="24"/>
        </w:rPr>
        <w:t>m</w:t>
      </w:r>
      <w:r w:rsidR="007944A7" w:rsidRPr="00D03ADE">
        <w:rPr>
          <w:rFonts w:ascii="Calibri" w:hAnsi="Calibri" w:cs="Calibri"/>
          <w:sz w:val="24"/>
          <w:szCs w:val="24"/>
        </w:rPr>
        <w:t>L</w:t>
      </w:r>
      <w:r w:rsidRPr="00D03ADE">
        <w:rPr>
          <w:rFonts w:ascii="Calibri" w:hAnsi="Calibri" w:cs="Calibri"/>
          <w:sz w:val="24"/>
          <w:szCs w:val="24"/>
        </w:rPr>
        <w:t xml:space="preserve"> of NGM</w:t>
      </w:r>
      <w:r w:rsidR="0053510C" w:rsidRPr="00D03ADE">
        <w:rPr>
          <w:rFonts w:ascii="Calibri" w:hAnsi="Calibri" w:cs="Calibri"/>
          <w:sz w:val="24"/>
          <w:szCs w:val="24"/>
        </w:rPr>
        <w:t>-FUDR</w:t>
      </w:r>
      <w:r w:rsidRPr="00D03ADE">
        <w:rPr>
          <w:rFonts w:ascii="Calibri" w:hAnsi="Calibri" w:cs="Calibri"/>
          <w:sz w:val="24"/>
          <w:szCs w:val="24"/>
        </w:rPr>
        <w:t xml:space="preserve"> into each well. </w:t>
      </w:r>
    </w:p>
    <w:p w14:paraId="266A8D78" w14:textId="77777777" w:rsidR="00D03ADE" w:rsidRPr="00D03ADE" w:rsidRDefault="00D03ADE" w:rsidP="00F110A5">
      <w:pPr>
        <w:pStyle w:val="ListParagraph"/>
        <w:spacing w:after="0"/>
        <w:ind w:left="0"/>
        <w:jc w:val="both"/>
        <w:rPr>
          <w:rFonts w:ascii="Calibri" w:hAnsi="Calibri" w:cs="Calibri"/>
          <w:sz w:val="24"/>
          <w:szCs w:val="24"/>
        </w:rPr>
      </w:pPr>
    </w:p>
    <w:p w14:paraId="6FCFB2E8" w14:textId="7C01F64F" w:rsidR="00692617" w:rsidRPr="00D03ADE" w:rsidRDefault="00D03ADE" w:rsidP="00D03ADE">
      <w:r w:rsidRPr="00D03ADE">
        <w:t>NOTE:</w:t>
      </w:r>
      <w:r w:rsidRPr="00D03ADE">
        <w:rPr>
          <w:b/>
          <w:bCs/>
        </w:rPr>
        <w:t xml:space="preserve"> </w:t>
      </w:r>
      <w:r w:rsidR="00692617" w:rsidRPr="00D03ADE">
        <w:t xml:space="preserve">This process can be facilitated by the use </w:t>
      </w:r>
      <w:r w:rsidR="00754C0D" w:rsidRPr="00D03ADE">
        <w:t xml:space="preserve">of </w:t>
      </w:r>
      <w:r w:rsidR="00692617" w:rsidRPr="00D03ADE">
        <w:t>an automated plate pouring system.</w:t>
      </w:r>
    </w:p>
    <w:p w14:paraId="369603B3" w14:textId="77777777" w:rsidR="00CE006C" w:rsidRPr="00D03ADE" w:rsidRDefault="00CE006C" w:rsidP="00D03ADE"/>
    <w:p w14:paraId="4E8C3652" w14:textId="60E93533" w:rsidR="00302A43" w:rsidRPr="00D03ADE" w:rsidRDefault="00692617"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Let </w:t>
      </w:r>
      <w:r w:rsidR="00D03ADE" w:rsidRPr="00D03ADE">
        <w:rPr>
          <w:rFonts w:ascii="Calibri" w:hAnsi="Calibri" w:cs="Calibri"/>
          <w:sz w:val="24"/>
          <w:szCs w:val="24"/>
        </w:rPr>
        <w:t xml:space="preserve">it </w:t>
      </w:r>
      <w:r w:rsidRPr="00D03ADE">
        <w:rPr>
          <w:rFonts w:ascii="Calibri" w:hAnsi="Calibri" w:cs="Calibri"/>
          <w:sz w:val="24"/>
          <w:szCs w:val="24"/>
        </w:rPr>
        <w:t>sit for 24</w:t>
      </w:r>
      <w:r w:rsidR="00754C0D" w:rsidRPr="00D03ADE">
        <w:rPr>
          <w:rFonts w:ascii="Calibri" w:hAnsi="Calibri" w:cs="Calibri"/>
          <w:sz w:val="24"/>
          <w:szCs w:val="24"/>
        </w:rPr>
        <w:t xml:space="preserve"> </w:t>
      </w:r>
      <w:r w:rsidRPr="00D03ADE">
        <w:rPr>
          <w:rFonts w:ascii="Calibri" w:hAnsi="Calibri" w:cs="Calibri"/>
          <w:sz w:val="24"/>
          <w:szCs w:val="24"/>
        </w:rPr>
        <w:t>h at room temperature prior to seeding with bacteria or stor</w:t>
      </w:r>
      <w:r w:rsidR="00B63EB5" w:rsidRPr="00D03ADE">
        <w:rPr>
          <w:rFonts w:ascii="Calibri" w:hAnsi="Calibri" w:cs="Calibri"/>
          <w:sz w:val="24"/>
          <w:szCs w:val="24"/>
        </w:rPr>
        <w:t>ing</w:t>
      </w:r>
      <w:r w:rsidR="00DB644F" w:rsidRPr="00D03ADE">
        <w:rPr>
          <w:rFonts w:ascii="Calibri" w:hAnsi="Calibri" w:cs="Calibri"/>
          <w:sz w:val="24"/>
          <w:szCs w:val="24"/>
        </w:rPr>
        <w:t xml:space="preserve"> p</w:t>
      </w:r>
      <w:r w:rsidR="00647639" w:rsidRPr="00D03ADE">
        <w:rPr>
          <w:rFonts w:ascii="Calibri" w:hAnsi="Calibri" w:cs="Calibri"/>
          <w:sz w:val="24"/>
          <w:szCs w:val="24"/>
        </w:rPr>
        <w:t>lain plates</w:t>
      </w:r>
      <w:r w:rsidRPr="00D03ADE">
        <w:rPr>
          <w:rFonts w:ascii="Calibri" w:hAnsi="Calibri" w:cs="Calibri"/>
          <w:sz w:val="24"/>
          <w:szCs w:val="24"/>
        </w:rPr>
        <w:t xml:space="preserve"> at 4</w:t>
      </w:r>
      <w:r w:rsidR="00754C0D" w:rsidRPr="00D03ADE">
        <w:rPr>
          <w:rFonts w:ascii="Calibri" w:hAnsi="Calibri" w:cs="Calibri"/>
          <w:sz w:val="24"/>
          <w:szCs w:val="24"/>
        </w:rPr>
        <w:t xml:space="preserve"> </w:t>
      </w:r>
      <w:r w:rsidR="00DE4169" w:rsidRPr="00D03ADE">
        <w:rPr>
          <w:rFonts w:ascii="Calibri" w:hAnsi="Calibri" w:cs="Calibri"/>
          <w:sz w:val="24"/>
          <w:szCs w:val="24"/>
        </w:rPr>
        <w:t>°</w:t>
      </w:r>
      <w:r w:rsidRPr="00D03ADE">
        <w:rPr>
          <w:rFonts w:ascii="Calibri" w:hAnsi="Calibri" w:cs="Calibri"/>
          <w:sz w:val="24"/>
          <w:szCs w:val="24"/>
        </w:rPr>
        <w:t>C</w:t>
      </w:r>
      <w:r w:rsidR="00647639" w:rsidRPr="00D03ADE">
        <w:rPr>
          <w:rFonts w:ascii="Calibri" w:hAnsi="Calibri" w:cs="Calibri"/>
          <w:sz w:val="24"/>
          <w:szCs w:val="24"/>
        </w:rPr>
        <w:t xml:space="preserve"> after drying</w:t>
      </w:r>
      <w:r w:rsidRPr="00D03ADE">
        <w:rPr>
          <w:rFonts w:ascii="Calibri" w:hAnsi="Calibri" w:cs="Calibri"/>
          <w:sz w:val="24"/>
          <w:szCs w:val="24"/>
        </w:rPr>
        <w:t>.</w:t>
      </w:r>
    </w:p>
    <w:p w14:paraId="74AFB039" w14:textId="77777777" w:rsidR="00A8470F" w:rsidRPr="00D03ADE" w:rsidRDefault="00A8470F" w:rsidP="00D03ADE">
      <w:pPr>
        <w:pStyle w:val="NoSpacing"/>
        <w:spacing w:line="257" w:lineRule="auto"/>
        <w:ind w:left="540" w:hanging="540"/>
        <w:rPr>
          <w:b/>
          <w:bCs/>
        </w:rPr>
      </w:pPr>
    </w:p>
    <w:p w14:paraId="3AC54FF8" w14:textId="7B7DA68B" w:rsidR="00692617" w:rsidRPr="00F110A5" w:rsidRDefault="00692617" w:rsidP="00F110A5">
      <w:pPr>
        <w:pStyle w:val="ListParagraph"/>
        <w:numPr>
          <w:ilvl w:val="0"/>
          <w:numId w:val="36"/>
        </w:numPr>
        <w:spacing w:after="0"/>
        <w:ind w:left="0" w:firstLine="0"/>
        <w:jc w:val="both"/>
        <w:rPr>
          <w:rFonts w:ascii="Calibri" w:hAnsi="Calibri" w:cs="Calibri"/>
          <w:b/>
          <w:bCs/>
          <w:sz w:val="24"/>
          <w:szCs w:val="24"/>
        </w:rPr>
      </w:pPr>
      <w:r w:rsidRPr="00F110A5">
        <w:rPr>
          <w:rFonts w:ascii="Calibri" w:hAnsi="Calibri" w:cs="Calibri"/>
          <w:b/>
          <w:bCs/>
          <w:sz w:val="24"/>
          <w:szCs w:val="24"/>
        </w:rPr>
        <w:t xml:space="preserve">Seeding of </w:t>
      </w:r>
      <w:r w:rsidR="00E52CE6" w:rsidRPr="00F110A5">
        <w:rPr>
          <w:rFonts w:ascii="Calibri" w:hAnsi="Calibri" w:cs="Calibri"/>
          <w:b/>
          <w:bCs/>
          <w:sz w:val="24"/>
          <w:szCs w:val="24"/>
        </w:rPr>
        <w:t>p</w:t>
      </w:r>
      <w:r w:rsidRPr="00F110A5">
        <w:rPr>
          <w:rFonts w:ascii="Calibri" w:hAnsi="Calibri" w:cs="Calibri"/>
          <w:b/>
          <w:bCs/>
          <w:sz w:val="24"/>
          <w:szCs w:val="24"/>
        </w:rPr>
        <w:t>lates: OP50</w:t>
      </w:r>
      <w:r w:rsidR="0076715F" w:rsidRPr="00F110A5">
        <w:rPr>
          <w:rFonts w:ascii="Calibri" w:hAnsi="Calibri" w:cs="Calibri"/>
          <w:b/>
          <w:bCs/>
          <w:sz w:val="24"/>
          <w:szCs w:val="24"/>
        </w:rPr>
        <w:t xml:space="preserve"> and additional test bacteria</w:t>
      </w:r>
    </w:p>
    <w:p w14:paraId="3C79E21D" w14:textId="77777777" w:rsidR="0001332E" w:rsidRPr="00D03ADE" w:rsidRDefault="0001332E" w:rsidP="00F110A5">
      <w:pPr>
        <w:spacing w:line="257" w:lineRule="auto"/>
      </w:pPr>
    </w:p>
    <w:p w14:paraId="3EBC951B" w14:textId="0E4A4859" w:rsidR="00D03ADE" w:rsidRPr="00D03ADE" w:rsidRDefault="00656D26" w:rsidP="00D03ADE">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t xml:space="preserve">To prepare </w:t>
      </w:r>
      <w:r w:rsidR="00692617" w:rsidRPr="00F110A5">
        <w:rPr>
          <w:rFonts w:ascii="Calibri" w:hAnsi="Calibri" w:cs="Calibri"/>
          <w:sz w:val="24"/>
          <w:szCs w:val="24"/>
        </w:rPr>
        <w:t>a</w:t>
      </w:r>
      <w:r w:rsidR="009B08CE" w:rsidRPr="00F110A5">
        <w:rPr>
          <w:rFonts w:ascii="Calibri" w:hAnsi="Calibri" w:cs="Calibri"/>
          <w:sz w:val="24"/>
          <w:szCs w:val="24"/>
        </w:rPr>
        <w:t>n</w:t>
      </w:r>
      <w:r w:rsidR="00692617" w:rsidRPr="00F110A5">
        <w:rPr>
          <w:rFonts w:ascii="Calibri" w:hAnsi="Calibri" w:cs="Calibri"/>
          <w:sz w:val="24"/>
          <w:szCs w:val="24"/>
        </w:rPr>
        <w:t xml:space="preserve"> overnight </w:t>
      </w:r>
      <w:r w:rsidR="00172057" w:rsidRPr="00F110A5">
        <w:rPr>
          <w:rFonts w:ascii="Calibri" w:hAnsi="Calibri" w:cs="Calibri"/>
          <w:i/>
          <w:iCs/>
          <w:sz w:val="24"/>
          <w:szCs w:val="24"/>
        </w:rPr>
        <w:t>E. coli</w:t>
      </w:r>
      <w:r w:rsidR="00172057" w:rsidRPr="00F110A5">
        <w:rPr>
          <w:rFonts w:ascii="Calibri" w:hAnsi="Calibri" w:cs="Calibri"/>
          <w:sz w:val="24"/>
          <w:szCs w:val="24"/>
        </w:rPr>
        <w:t xml:space="preserve"> </w:t>
      </w:r>
      <w:r w:rsidR="00692617" w:rsidRPr="00F110A5">
        <w:rPr>
          <w:rFonts w:ascii="Calibri" w:hAnsi="Calibri" w:cs="Calibri"/>
          <w:sz w:val="24"/>
          <w:szCs w:val="24"/>
        </w:rPr>
        <w:t>OP50 cultur</w:t>
      </w:r>
      <w:r w:rsidR="00875D74" w:rsidRPr="00F110A5">
        <w:rPr>
          <w:rFonts w:ascii="Calibri" w:hAnsi="Calibri" w:cs="Calibri"/>
          <w:sz w:val="24"/>
          <w:szCs w:val="24"/>
        </w:rPr>
        <w:t>e</w:t>
      </w:r>
      <w:r w:rsidR="008026B0" w:rsidRPr="00F110A5">
        <w:rPr>
          <w:rFonts w:ascii="Calibri" w:hAnsi="Calibri" w:cs="Calibri"/>
          <w:sz w:val="24"/>
          <w:szCs w:val="24"/>
        </w:rPr>
        <w:t xml:space="preserve">, </w:t>
      </w:r>
      <w:r w:rsidR="00424CAF" w:rsidRPr="00F110A5">
        <w:rPr>
          <w:rFonts w:ascii="Calibri" w:hAnsi="Calibri" w:cs="Calibri"/>
          <w:sz w:val="24"/>
          <w:szCs w:val="24"/>
        </w:rPr>
        <w:t>add a</w:t>
      </w:r>
      <w:r w:rsidR="008026B0" w:rsidRPr="00F110A5">
        <w:rPr>
          <w:rFonts w:ascii="Calibri" w:hAnsi="Calibri" w:cs="Calibri"/>
          <w:sz w:val="24"/>
          <w:szCs w:val="24"/>
        </w:rPr>
        <w:t xml:space="preserve"> 200 </w:t>
      </w:r>
      <w:r w:rsidR="0043197E" w:rsidRPr="00F110A5">
        <w:rPr>
          <w:rFonts w:ascii="Calibri" w:hAnsi="Calibri" w:cs="Calibri"/>
          <w:sz w:val="24"/>
          <w:szCs w:val="24"/>
        </w:rPr>
        <w:t>µ</w:t>
      </w:r>
      <w:r w:rsidR="008026B0" w:rsidRPr="00F110A5">
        <w:rPr>
          <w:rFonts w:ascii="Calibri" w:hAnsi="Calibri" w:cs="Calibri"/>
          <w:sz w:val="24"/>
          <w:szCs w:val="24"/>
        </w:rPr>
        <w:t>L of</w:t>
      </w:r>
      <w:r w:rsidR="00E01A4B" w:rsidRPr="00F110A5">
        <w:rPr>
          <w:rFonts w:ascii="Calibri" w:hAnsi="Calibri" w:cs="Calibri"/>
          <w:sz w:val="24"/>
          <w:szCs w:val="24"/>
        </w:rPr>
        <w:t xml:space="preserve"> </w:t>
      </w:r>
      <w:r w:rsidR="0052581A" w:rsidRPr="00F110A5">
        <w:rPr>
          <w:rFonts w:ascii="Calibri" w:hAnsi="Calibri" w:cs="Calibri"/>
          <w:sz w:val="24"/>
          <w:szCs w:val="24"/>
        </w:rPr>
        <w:t xml:space="preserve">a </w:t>
      </w:r>
      <w:r w:rsidR="00E01A4B" w:rsidRPr="00F110A5">
        <w:rPr>
          <w:rFonts w:ascii="Calibri" w:hAnsi="Calibri" w:cs="Calibri"/>
          <w:sz w:val="24"/>
          <w:szCs w:val="24"/>
        </w:rPr>
        <w:t>bacterial aliquot</w:t>
      </w:r>
      <w:r w:rsidR="005F17BB" w:rsidRPr="00F110A5">
        <w:rPr>
          <w:rFonts w:ascii="Calibri" w:hAnsi="Calibri" w:cs="Calibri"/>
          <w:sz w:val="24"/>
          <w:szCs w:val="24"/>
        </w:rPr>
        <w:t xml:space="preserve"> from a frozen stock</w:t>
      </w:r>
      <w:r w:rsidR="00E01A4B" w:rsidRPr="00F110A5">
        <w:rPr>
          <w:rFonts w:ascii="Calibri" w:hAnsi="Calibri" w:cs="Calibri"/>
          <w:sz w:val="24"/>
          <w:szCs w:val="24"/>
        </w:rPr>
        <w:t xml:space="preserve"> </w:t>
      </w:r>
      <w:r w:rsidR="00E74537" w:rsidRPr="00F110A5">
        <w:rPr>
          <w:rFonts w:ascii="Calibri" w:hAnsi="Calibri" w:cs="Calibri"/>
          <w:sz w:val="24"/>
          <w:szCs w:val="24"/>
        </w:rPr>
        <w:t>into</w:t>
      </w:r>
      <w:r w:rsidR="007C0679" w:rsidRPr="00F110A5">
        <w:rPr>
          <w:rFonts w:ascii="Calibri" w:hAnsi="Calibri" w:cs="Calibri"/>
          <w:sz w:val="24"/>
          <w:szCs w:val="24"/>
        </w:rPr>
        <w:t xml:space="preserve"> a 500 mL Erlenmeyer flask containing</w:t>
      </w:r>
      <w:r w:rsidR="00E74537" w:rsidRPr="00F110A5">
        <w:rPr>
          <w:rFonts w:ascii="Calibri" w:hAnsi="Calibri" w:cs="Calibri"/>
          <w:sz w:val="24"/>
          <w:szCs w:val="24"/>
        </w:rPr>
        <w:t xml:space="preserve"> 250 mL of fresh </w:t>
      </w:r>
      <w:r w:rsidR="007C0679" w:rsidRPr="00F110A5">
        <w:rPr>
          <w:rFonts w:ascii="Calibri" w:hAnsi="Calibri" w:cs="Calibri"/>
          <w:sz w:val="24"/>
          <w:szCs w:val="24"/>
        </w:rPr>
        <w:t xml:space="preserve">and sterile </w:t>
      </w:r>
      <w:r w:rsidR="0010239A" w:rsidRPr="00F110A5">
        <w:rPr>
          <w:rFonts w:ascii="Calibri" w:hAnsi="Calibri" w:cs="Calibri"/>
          <w:sz w:val="24"/>
          <w:szCs w:val="24"/>
        </w:rPr>
        <w:t>Luria broth (</w:t>
      </w:r>
      <w:r w:rsidR="00E74537" w:rsidRPr="00F110A5">
        <w:rPr>
          <w:rFonts w:ascii="Calibri" w:hAnsi="Calibri" w:cs="Calibri"/>
          <w:sz w:val="24"/>
          <w:szCs w:val="24"/>
        </w:rPr>
        <w:t>LB</w:t>
      </w:r>
      <w:r w:rsidR="0010239A" w:rsidRPr="00F110A5">
        <w:rPr>
          <w:rFonts w:ascii="Calibri" w:hAnsi="Calibri" w:cs="Calibri"/>
          <w:sz w:val="24"/>
          <w:szCs w:val="24"/>
        </w:rPr>
        <w:t>)</w:t>
      </w:r>
      <w:r w:rsidR="0068081B" w:rsidRPr="00F110A5">
        <w:rPr>
          <w:rFonts w:ascii="Calibri" w:hAnsi="Calibri" w:cs="Calibri"/>
          <w:sz w:val="24"/>
          <w:szCs w:val="24"/>
        </w:rPr>
        <w:t xml:space="preserve">. </w:t>
      </w:r>
      <w:r w:rsidR="008026B0" w:rsidRPr="00F110A5">
        <w:rPr>
          <w:rFonts w:ascii="Calibri" w:hAnsi="Calibri" w:cs="Calibri"/>
          <w:sz w:val="24"/>
          <w:szCs w:val="24"/>
        </w:rPr>
        <w:t xml:space="preserve"> </w:t>
      </w:r>
      <w:r w:rsidR="00692617" w:rsidRPr="00F110A5">
        <w:rPr>
          <w:rFonts w:ascii="Calibri" w:hAnsi="Calibri" w:cs="Calibri"/>
          <w:sz w:val="24"/>
          <w:szCs w:val="24"/>
        </w:rPr>
        <w:t xml:space="preserve"> </w:t>
      </w:r>
    </w:p>
    <w:p w14:paraId="24AAB4F7" w14:textId="77777777" w:rsidR="00D03ADE" w:rsidRPr="00D03ADE" w:rsidRDefault="00D03ADE" w:rsidP="00F110A5">
      <w:pPr>
        <w:pStyle w:val="ListParagraph"/>
        <w:spacing w:after="0"/>
        <w:ind w:left="0"/>
        <w:jc w:val="both"/>
        <w:rPr>
          <w:rFonts w:ascii="Calibri" w:hAnsi="Calibri" w:cs="Calibri"/>
          <w:sz w:val="24"/>
          <w:szCs w:val="24"/>
        </w:rPr>
      </w:pPr>
    </w:p>
    <w:p w14:paraId="3E99B2AA" w14:textId="1C25155E" w:rsidR="00692617" w:rsidRPr="00F110A5" w:rsidRDefault="00D03ADE" w:rsidP="00F110A5">
      <w:pPr>
        <w:pStyle w:val="ListParagraph"/>
        <w:spacing w:after="0"/>
        <w:ind w:left="0"/>
        <w:jc w:val="both"/>
        <w:rPr>
          <w:rFonts w:ascii="Calibri" w:hAnsi="Calibri" w:cs="Calibri"/>
          <w:sz w:val="24"/>
          <w:szCs w:val="24"/>
        </w:rPr>
      </w:pPr>
      <w:r w:rsidRPr="00F110A5">
        <w:rPr>
          <w:rFonts w:ascii="Calibri" w:hAnsi="Calibri" w:cs="Calibri"/>
          <w:sz w:val="24"/>
          <w:szCs w:val="24"/>
        </w:rPr>
        <w:t xml:space="preserve">NOTE: </w:t>
      </w:r>
      <w:r w:rsidR="00B31BD8" w:rsidRPr="00F110A5">
        <w:rPr>
          <w:rFonts w:ascii="Calibri" w:hAnsi="Calibri" w:cs="Calibri"/>
          <w:sz w:val="24"/>
          <w:szCs w:val="24"/>
        </w:rPr>
        <w:t xml:space="preserve">The volume of the media depends on the </w:t>
      </w:r>
      <w:r w:rsidR="00DC3967" w:rsidRPr="00F110A5">
        <w:rPr>
          <w:rFonts w:ascii="Calibri" w:hAnsi="Calibri" w:cs="Calibri"/>
          <w:sz w:val="24"/>
          <w:szCs w:val="24"/>
        </w:rPr>
        <w:t>number of plates th</w:t>
      </w:r>
      <w:r w:rsidR="00375A49" w:rsidRPr="00F110A5">
        <w:rPr>
          <w:rFonts w:ascii="Calibri" w:hAnsi="Calibri" w:cs="Calibri"/>
          <w:sz w:val="24"/>
          <w:szCs w:val="24"/>
        </w:rPr>
        <w:t>at</w:t>
      </w:r>
      <w:r w:rsidR="00DC3967" w:rsidRPr="00F110A5">
        <w:rPr>
          <w:rFonts w:ascii="Calibri" w:hAnsi="Calibri" w:cs="Calibri"/>
          <w:sz w:val="24"/>
          <w:szCs w:val="24"/>
        </w:rPr>
        <w:t xml:space="preserve"> need to be seeded</w:t>
      </w:r>
      <w:r w:rsidR="00431AC1" w:rsidRPr="00F110A5">
        <w:rPr>
          <w:rFonts w:ascii="Calibri" w:hAnsi="Calibri" w:cs="Calibri"/>
          <w:sz w:val="24"/>
          <w:szCs w:val="24"/>
        </w:rPr>
        <w:t>.</w:t>
      </w:r>
      <w:r w:rsidR="003A3640" w:rsidRPr="00F110A5">
        <w:rPr>
          <w:rFonts w:ascii="Calibri" w:hAnsi="Calibri" w:cs="Calibri"/>
          <w:sz w:val="24"/>
          <w:szCs w:val="24"/>
        </w:rPr>
        <w:t xml:space="preserve"> </w:t>
      </w:r>
      <w:r w:rsidR="00B63EB5" w:rsidRPr="00F110A5">
        <w:rPr>
          <w:rFonts w:ascii="Calibri" w:hAnsi="Calibri" w:cs="Calibri"/>
          <w:sz w:val="24"/>
          <w:szCs w:val="24"/>
        </w:rPr>
        <w:t>To</w:t>
      </w:r>
      <w:r w:rsidR="00643A3C" w:rsidRPr="00F110A5">
        <w:rPr>
          <w:rFonts w:ascii="Calibri" w:hAnsi="Calibri" w:cs="Calibri"/>
          <w:sz w:val="24"/>
          <w:szCs w:val="24"/>
        </w:rPr>
        <w:t xml:space="preserve"> prepar</w:t>
      </w:r>
      <w:r w:rsidR="00B63EB5" w:rsidRPr="00F110A5">
        <w:rPr>
          <w:rFonts w:ascii="Calibri" w:hAnsi="Calibri" w:cs="Calibri"/>
          <w:sz w:val="24"/>
          <w:szCs w:val="24"/>
        </w:rPr>
        <w:t>e</w:t>
      </w:r>
      <w:r w:rsidR="00643A3C" w:rsidRPr="00F110A5">
        <w:rPr>
          <w:rFonts w:ascii="Calibri" w:hAnsi="Calibri" w:cs="Calibri"/>
          <w:sz w:val="24"/>
          <w:szCs w:val="24"/>
        </w:rPr>
        <w:t xml:space="preserve"> other bacterial cultures</w:t>
      </w:r>
      <w:r w:rsidR="00E44A7B" w:rsidRPr="00F110A5">
        <w:rPr>
          <w:rFonts w:ascii="Calibri" w:hAnsi="Calibri" w:cs="Calibri"/>
          <w:sz w:val="24"/>
          <w:szCs w:val="24"/>
        </w:rPr>
        <w:t xml:space="preserve">, inoculate </w:t>
      </w:r>
      <w:r w:rsidR="00B602F6" w:rsidRPr="00F110A5">
        <w:rPr>
          <w:rFonts w:ascii="Calibri" w:hAnsi="Calibri" w:cs="Calibri"/>
          <w:sz w:val="24"/>
          <w:szCs w:val="24"/>
        </w:rPr>
        <w:t xml:space="preserve">a </w:t>
      </w:r>
      <w:r w:rsidR="004430FE" w:rsidRPr="00F110A5">
        <w:rPr>
          <w:rFonts w:ascii="Calibri" w:hAnsi="Calibri" w:cs="Calibri"/>
          <w:sz w:val="24"/>
          <w:szCs w:val="24"/>
        </w:rPr>
        <w:t xml:space="preserve">16-mL </w:t>
      </w:r>
      <w:r w:rsidR="00B602F6" w:rsidRPr="00F110A5">
        <w:rPr>
          <w:rFonts w:ascii="Calibri" w:hAnsi="Calibri" w:cs="Calibri"/>
          <w:sz w:val="24"/>
          <w:szCs w:val="24"/>
        </w:rPr>
        <w:t xml:space="preserve">culture tube containing 5 mL </w:t>
      </w:r>
      <w:r w:rsidR="00170DA1" w:rsidRPr="00F110A5">
        <w:rPr>
          <w:rFonts w:ascii="Calibri" w:hAnsi="Calibri" w:cs="Calibri"/>
          <w:sz w:val="24"/>
          <w:szCs w:val="24"/>
        </w:rPr>
        <w:t xml:space="preserve">of growth medium with bacteria </w:t>
      </w:r>
      <w:r w:rsidR="00994A4E" w:rsidRPr="00F110A5">
        <w:rPr>
          <w:rFonts w:ascii="Calibri" w:hAnsi="Calibri" w:cs="Calibri"/>
          <w:sz w:val="24"/>
          <w:szCs w:val="24"/>
        </w:rPr>
        <w:t xml:space="preserve">from frozen stock using </w:t>
      </w:r>
      <w:r w:rsidR="00B35CA2" w:rsidRPr="00F110A5">
        <w:rPr>
          <w:rFonts w:ascii="Calibri" w:hAnsi="Calibri" w:cs="Calibri"/>
          <w:sz w:val="24"/>
          <w:szCs w:val="24"/>
        </w:rPr>
        <w:t>a sterile micropipette tip.</w:t>
      </w:r>
    </w:p>
    <w:p w14:paraId="432E1A07" w14:textId="77777777" w:rsidR="0001332E" w:rsidRPr="00D03ADE" w:rsidRDefault="0001332E" w:rsidP="00F110A5">
      <w:pPr>
        <w:spacing w:line="257" w:lineRule="auto"/>
      </w:pPr>
    </w:p>
    <w:p w14:paraId="36D5A605" w14:textId="7E2C3D70" w:rsidR="0075318C" w:rsidRPr="00F110A5" w:rsidRDefault="00B40A69" w:rsidP="00F110A5">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t xml:space="preserve">Incubate overnight </w:t>
      </w:r>
      <w:r w:rsidR="006F53FB" w:rsidRPr="00F110A5">
        <w:rPr>
          <w:rFonts w:ascii="Calibri" w:hAnsi="Calibri" w:cs="Calibri"/>
          <w:sz w:val="24"/>
          <w:szCs w:val="24"/>
        </w:rPr>
        <w:t>in a</w:t>
      </w:r>
      <w:r w:rsidRPr="00F110A5">
        <w:rPr>
          <w:rFonts w:ascii="Calibri" w:hAnsi="Calibri" w:cs="Calibri"/>
          <w:sz w:val="24"/>
          <w:szCs w:val="24"/>
        </w:rPr>
        <w:t xml:space="preserve"> 37 °C</w:t>
      </w:r>
      <w:r w:rsidR="006F53FB" w:rsidRPr="00F110A5">
        <w:rPr>
          <w:rFonts w:ascii="Calibri" w:hAnsi="Calibri" w:cs="Calibri"/>
          <w:sz w:val="24"/>
          <w:szCs w:val="24"/>
        </w:rPr>
        <w:t xml:space="preserve"> incubator, </w:t>
      </w:r>
      <w:r w:rsidRPr="00F110A5">
        <w:rPr>
          <w:rFonts w:ascii="Calibri" w:hAnsi="Calibri" w:cs="Calibri"/>
          <w:sz w:val="24"/>
          <w:szCs w:val="24"/>
        </w:rPr>
        <w:t>shaking at 220 RPM</w:t>
      </w:r>
      <w:r w:rsidR="00F93282">
        <w:rPr>
          <w:rFonts w:ascii="Calibri" w:hAnsi="Calibri" w:cs="Calibri"/>
          <w:sz w:val="24"/>
          <w:szCs w:val="24"/>
        </w:rPr>
        <w:t xml:space="preserve"> (rotations per minute)</w:t>
      </w:r>
      <w:r w:rsidRPr="00F110A5">
        <w:rPr>
          <w:rFonts w:ascii="Calibri" w:hAnsi="Calibri" w:cs="Calibri"/>
          <w:sz w:val="24"/>
          <w:szCs w:val="24"/>
        </w:rPr>
        <w:t xml:space="preserve">. </w:t>
      </w:r>
      <w:r w:rsidRPr="00F110A5">
        <w:rPr>
          <w:rFonts w:ascii="Calibri" w:hAnsi="Calibri" w:cs="Calibri"/>
          <w:sz w:val="24"/>
          <w:szCs w:val="24"/>
        </w:rPr>
        <w:tab/>
      </w:r>
    </w:p>
    <w:p w14:paraId="6CBD207F" w14:textId="77777777" w:rsidR="00754B6F" w:rsidRPr="00D03ADE" w:rsidRDefault="00754B6F" w:rsidP="00F110A5"/>
    <w:p w14:paraId="2967E7DF" w14:textId="429FD501" w:rsidR="00692617" w:rsidRPr="00D03ADE" w:rsidRDefault="00D03ADE" w:rsidP="00D03ADE">
      <w:r w:rsidRPr="00D03ADE">
        <w:t>NOTE:</w:t>
      </w:r>
      <w:r w:rsidRPr="00D03ADE">
        <w:rPr>
          <w:b/>
          <w:bCs/>
        </w:rPr>
        <w:t xml:space="preserve"> </w:t>
      </w:r>
      <w:r w:rsidR="004A73AE" w:rsidRPr="00D03ADE">
        <w:t>Use</w:t>
      </w:r>
      <w:r w:rsidR="00D7117B" w:rsidRPr="00D03ADE">
        <w:t xml:space="preserve"> </w:t>
      </w:r>
      <w:r w:rsidR="0017140B" w:rsidRPr="00D03ADE">
        <w:t>sterilized</w:t>
      </w:r>
      <w:r w:rsidR="00D7117B" w:rsidRPr="00D03ADE">
        <w:t xml:space="preserve"> flasks with at least twice the working volume of media and seal with aluminum foil. </w:t>
      </w:r>
      <w:r w:rsidRPr="00D03ADE">
        <w:t>Perform t</w:t>
      </w:r>
      <w:r w:rsidR="00157530" w:rsidRPr="00D03ADE">
        <w:t>he inoculation step</w:t>
      </w:r>
      <w:r w:rsidR="00F2698B" w:rsidRPr="00D03ADE">
        <w:t xml:space="preserve"> and bacterial dispensing</w:t>
      </w:r>
      <w:r w:rsidR="00157530" w:rsidRPr="00D03ADE">
        <w:t xml:space="preserve"> </w:t>
      </w:r>
      <w:r w:rsidR="00DC7562" w:rsidRPr="00D03ADE">
        <w:t xml:space="preserve">using </w:t>
      </w:r>
      <w:r w:rsidR="00470FE2" w:rsidRPr="00D03ADE">
        <w:t>aseptic techniques</w:t>
      </w:r>
      <w:r w:rsidR="00A03657" w:rsidRPr="00D03ADE">
        <w:t>.</w:t>
      </w:r>
    </w:p>
    <w:p w14:paraId="5281F456" w14:textId="77777777" w:rsidR="00CE006C" w:rsidRPr="00D03ADE" w:rsidRDefault="00CE006C" w:rsidP="00D03ADE"/>
    <w:p w14:paraId="12370DC3" w14:textId="08BB63D4" w:rsidR="00692617" w:rsidRPr="00D03ADE" w:rsidRDefault="00AB1A97"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D</w:t>
      </w:r>
      <w:r w:rsidR="00692617" w:rsidRPr="00D03ADE">
        <w:rPr>
          <w:rFonts w:ascii="Calibri" w:hAnsi="Calibri" w:cs="Calibri"/>
          <w:sz w:val="24"/>
          <w:szCs w:val="24"/>
        </w:rPr>
        <w:t xml:space="preserve">ispense </w:t>
      </w:r>
      <w:r w:rsidR="00C81377" w:rsidRPr="00D03ADE">
        <w:rPr>
          <w:rFonts w:ascii="Calibri" w:hAnsi="Calibri" w:cs="Calibri"/>
          <w:sz w:val="24"/>
          <w:szCs w:val="24"/>
        </w:rPr>
        <w:t>1</w:t>
      </w:r>
      <w:r w:rsidR="00D03ADE" w:rsidRPr="00D03ADE">
        <w:rPr>
          <w:rFonts w:ascii="Calibri" w:hAnsi="Calibri" w:cs="Calibri"/>
          <w:sz w:val="24"/>
          <w:szCs w:val="24"/>
        </w:rPr>
        <w:t>–</w:t>
      </w:r>
      <w:r w:rsidR="00551175" w:rsidRPr="00D03ADE">
        <w:rPr>
          <w:rFonts w:ascii="Calibri" w:hAnsi="Calibri" w:cs="Calibri"/>
          <w:sz w:val="24"/>
          <w:szCs w:val="24"/>
        </w:rPr>
        <w:t>2</w:t>
      </w:r>
      <w:r w:rsidR="00DE4169" w:rsidRPr="00D03ADE">
        <w:rPr>
          <w:rFonts w:ascii="Calibri" w:hAnsi="Calibri" w:cs="Calibri"/>
          <w:sz w:val="24"/>
          <w:szCs w:val="24"/>
        </w:rPr>
        <w:t xml:space="preserve"> </w:t>
      </w:r>
      <w:r w:rsidR="00692617" w:rsidRPr="00D03ADE">
        <w:rPr>
          <w:rFonts w:ascii="Calibri" w:hAnsi="Calibri" w:cs="Calibri"/>
          <w:sz w:val="24"/>
          <w:szCs w:val="24"/>
        </w:rPr>
        <w:t>m</w:t>
      </w:r>
      <w:r w:rsidR="00D7117B" w:rsidRPr="00D03ADE">
        <w:rPr>
          <w:rFonts w:ascii="Calibri" w:hAnsi="Calibri" w:cs="Calibri"/>
          <w:sz w:val="24"/>
          <w:szCs w:val="24"/>
        </w:rPr>
        <w:t>L</w:t>
      </w:r>
      <w:r w:rsidR="00692617" w:rsidRPr="00D03ADE">
        <w:rPr>
          <w:rFonts w:ascii="Calibri" w:hAnsi="Calibri" w:cs="Calibri"/>
          <w:sz w:val="24"/>
          <w:szCs w:val="24"/>
        </w:rPr>
        <w:t xml:space="preserve"> of </w:t>
      </w:r>
      <w:r w:rsidR="00DD4370" w:rsidRPr="00D03ADE">
        <w:rPr>
          <w:rFonts w:ascii="Calibri" w:hAnsi="Calibri" w:cs="Calibri"/>
          <w:sz w:val="24"/>
          <w:szCs w:val="24"/>
        </w:rPr>
        <w:t xml:space="preserve">the overnight </w:t>
      </w:r>
      <w:r w:rsidR="00DD4370" w:rsidRPr="00D03ADE">
        <w:rPr>
          <w:rFonts w:ascii="Calibri" w:hAnsi="Calibri" w:cs="Calibri"/>
          <w:i/>
          <w:iCs/>
          <w:sz w:val="24"/>
          <w:szCs w:val="24"/>
        </w:rPr>
        <w:t xml:space="preserve">E. coli </w:t>
      </w:r>
      <w:r w:rsidR="005E072C" w:rsidRPr="00D03ADE">
        <w:rPr>
          <w:rFonts w:ascii="Calibri" w:hAnsi="Calibri" w:cs="Calibri"/>
          <w:sz w:val="24"/>
          <w:szCs w:val="24"/>
        </w:rPr>
        <w:t xml:space="preserve">OP50 </w:t>
      </w:r>
      <w:r w:rsidR="00692617" w:rsidRPr="00D03ADE">
        <w:rPr>
          <w:rFonts w:ascii="Calibri" w:hAnsi="Calibri" w:cs="Calibri"/>
          <w:sz w:val="24"/>
          <w:szCs w:val="24"/>
        </w:rPr>
        <w:t>culture onto the center of each 10</w:t>
      </w:r>
      <w:r w:rsidR="00DE4169" w:rsidRPr="00D03ADE">
        <w:rPr>
          <w:rFonts w:ascii="Calibri" w:hAnsi="Calibri" w:cs="Calibri"/>
          <w:sz w:val="24"/>
          <w:szCs w:val="24"/>
        </w:rPr>
        <w:t xml:space="preserve"> </w:t>
      </w:r>
      <w:r w:rsidR="00692617" w:rsidRPr="00D03ADE">
        <w:rPr>
          <w:rFonts w:ascii="Calibri" w:hAnsi="Calibri" w:cs="Calibri"/>
          <w:sz w:val="24"/>
          <w:szCs w:val="24"/>
        </w:rPr>
        <w:t>cm NGM plate.</w:t>
      </w:r>
      <w:r w:rsidR="005E072C" w:rsidRPr="00D03ADE">
        <w:rPr>
          <w:rFonts w:ascii="Calibri" w:hAnsi="Calibri" w:cs="Calibri"/>
          <w:sz w:val="24"/>
          <w:szCs w:val="24"/>
        </w:rPr>
        <w:t xml:space="preserve"> This culture does not need to be spread around the NGM plate.</w:t>
      </w:r>
    </w:p>
    <w:p w14:paraId="547CDAFF" w14:textId="77777777" w:rsidR="00754B6F" w:rsidRPr="00D03ADE" w:rsidRDefault="00754B6F" w:rsidP="00F110A5">
      <w:pPr>
        <w:pStyle w:val="ListParagraph"/>
        <w:spacing w:after="0"/>
        <w:ind w:left="0"/>
        <w:jc w:val="both"/>
        <w:rPr>
          <w:rFonts w:ascii="Calibri" w:hAnsi="Calibri" w:cs="Calibri"/>
          <w:sz w:val="24"/>
          <w:szCs w:val="24"/>
        </w:rPr>
      </w:pPr>
    </w:p>
    <w:p w14:paraId="6517AAB5" w14:textId="08809BA3" w:rsidR="00692617" w:rsidRPr="00D03ADE" w:rsidRDefault="00692617"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Allow </w:t>
      </w:r>
      <w:r w:rsidR="00D03ADE" w:rsidRPr="00D03ADE">
        <w:rPr>
          <w:rFonts w:ascii="Calibri" w:hAnsi="Calibri" w:cs="Calibri"/>
          <w:sz w:val="24"/>
          <w:szCs w:val="24"/>
        </w:rPr>
        <w:t xml:space="preserve">the </w:t>
      </w:r>
      <w:r w:rsidRPr="00D03ADE">
        <w:rPr>
          <w:rFonts w:ascii="Calibri" w:hAnsi="Calibri" w:cs="Calibri"/>
          <w:sz w:val="24"/>
          <w:szCs w:val="24"/>
        </w:rPr>
        <w:t>plates to dry at room temperature prior to use/storage.</w:t>
      </w:r>
    </w:p>
    <w:p w14:paraId="0D097F00" w14:textId="77777777" w:rsidR="00D03ADE" w:rsidRPr="00D03ADE" w:rsidRDefault="00D03ADE" w:rsidP="00F110A5">
      <w:pPr>
        <w:pStyle w:val="ListParagraph"/>
        <w:spacing w:after="0"/>
        <w:ind w:left="0"/>
        <w:jc w:val="both"/>
        <w:rPr>
          <w:rFonts w:ascii="Calibri" w:hAnsi="Calibri" w:cs="Calibri"/>
          <w:sz w:val="24"/>
          <w:szCs w:val="24"/>
        </w:rPr>
      </w:pPr>
    </w:p>
    <w:p w14:paraId="57FCDCC9" w14:textId="17F1750A" w:rsidR="00692617" w:rsidRPr="00D03ADE" w:rsidRDefault="00D03ADE" w:rsidP="00D03ADE">
      <w:pPr>
        <w:rPr>
          <w:b/>
          <w:bCs/>
        </w:rPr>
      </w:pPr>
      <w:r w:rsidRPr="00D03ADE">
        <w:t>NOTE:</w:t>
      </w:r>
      <w:r w:rsidRPr="00D03ADE">
        <w:rPr>
          <w:b/>
          <w:bCs/>
        </w:rPr>
        <w:t xml:space="preserve"> </w:t>
      </w:r>
      <w:r w:rsidR="005254F5" w:rsidRPr="00D03ADE">
        <w:t>Seeded plates</w:t>
      </w:r>
      <w:r w:rsidR="00EA50B1" w:rsidRPr="00D03ADE">
        <w:t xml:space="preserve"> with lids </w:t>
      </w:r>
      <w:r w:rsidR="00871B1F" w:rsidRPr="00D03ADE">
        <w:t>on</w:t>
      </w:r>
      <w:r w:rsidR="00F620A3" w:rsidRPr="00D03ADE">
        <w:t xml:space="preserve"> can be placed in a hood with airflow to facilitate drying. </w:t>
      </w:r>
      <w:r w:rsidR="005254F5" w:rsidRPr="00D03ADE">
        <w:rPr>
          <w:b/>
          <w:bCs/>
        </w:rPr>
        <w:t xml:space="preserve"> </w:t>
      </w:r>
    </w:p>
    <w:p w14:paraId="570B4A73" w14:textId="77777777" w:rsidR="005254F5" w:rsidRPr="00D03ADE" w:rsidRDefault="005254F5" w:rsidP="00D03ADE">
      <w:pPr>
        <w:ind w:left="810"/>
      </w:pPr>
    </w:p>
    <w:p w14:paraId="15837CB0" w14:textId="5D7354DF" w:rsidR="00190DFB" w:rsidRPr="00D03ADE" w:rsidRDefault="00692617" w:rsidP="00F110A5">
      <w:pPr>
        <w:pStyle w:val="ListParagraph"/>
        <w:numPr>
          <w:ilvl w:val="0"/>
          <w:numId w:val="36"/>
        </w:numPr>
        <w:spacing w:after="0"/>
        <w:ind w:left="0" w:firstLine="0"/>
        <w:jc w:val="both"/>
        <w:rPr>
          <w:rFonts w:ascii="Calibri" w:hAnsi="Calibri" w:cs="Calibri"/>
          <w:b/>
          <w:bCs/>
          <w:sz w:val="24"/>
          <w:szCs w:val="24"/>
        </w:rPr>
      </w:pPr>
      <w:r w:rsidRPr="00D03ADE">
        <w:rPr>
          <w:rFonts w:ascii="Calibri" w:hAnsi="Calibri" w:cs="Calibri"/>
          <w:b/>
          <w:bCs/>
          <w:sz w:val="24"/>
          <w:szCs w:val="24"/>
        </w:rPr>
        <w:t xml:space="preserve">Culturing and </w:t>
      </w:r>
      <w:r w:rsidR="00E52CE6" w:rsidRPr="00D03ADE">
        <w:rPr>
          <w:rFonts w:ascii="Calibri" w:hAnsi="Calibri" w:cs="Calibri"/>
          <w:b/>
          <w:bCs/>
          <w:sz w:val="24"/>
          <w:szCs w:val="24"/>
        </w:rPr>
        <w:t>s</w:t>
      </w:r>
      <w:r w:rsidRPr="00D03ADE">
        <w:rPr>
          <w:rFonts w:ascii="Calibri" w:hAnsi="Calibri" w:cs="Calibri"/>
          <w:b/>
          <w:bCs/>
          <w:sz w:val="24"/>
          <w:szCs w:val="24"/>
        </w:rPr>
        <w:t xml:space="preserve">eeding of </w:t>
      </w:r>
      <w:r w:rsidR="00E52CE6" w:rsidRPr="00D03ADE">
        <w:rPr>
          <w:rFonts w:ascii="Calibri" w:hAnsi="Calibri" w:cs="Calibri"/>
          <w:b/>
          <w:bCs/>
          <w:sz w:val="24"/>
          <w:szCs w:val="24"/>
        </w:rPr>
        <w:t>p</w:t>
      </w:r>
      <w:r w:rsidRPr="00D03ADE">
        <w:rPr>
          <w:rFonts w:ascii="Calibri" w:hAnsi="Calibri" w:cs="Calibri"/>
          <w:b/>
          <w:bCs/>
          <w:sz w:val="24"/>
          <w:szCs w:val="24"/>
        </w:rPr>
        <w:t>lates: 24</w:t>
      </w:r>
      <w:r w:rsidR="00E52CE6" w:rsidRPr="00D03ADE">
        <w:rPr>
          <w:rFonts w:ascii="Calibri" w:hAnsi="Calibri" w:cs="Calibri"/>
          <w:b/>
          <w:bCs/>
          <w:sz w:val="24"/>
          <w:szCs w:val="24"/>
        </w:rPr>
        <w:t>-w</w:t>
      </w:r>
      <w:r w:rsidR="00DE4169" w:rsidRPr="00D03ADE">
        <w:rPr>
          <w:rFonts w:ascii="Calibri" w:hAnsi="Calibri" w:cs="Calibri"/>
          <w:b/>
          <w:bCs/>
          <w:sz w:val="24"/>
          <w:szCs w:val="24"/>
        </w:rPr>
        <w:t xml:space="preserve">ell </w:t>
      </w:r>
      <w:r w:rsidR="00E52CE6" w:rsidRPr="00D03ADE">
        <w:rPr>
          <w:rFonts w:ascii="Calibri" w:hAnsi="Calibri" w:cs="Calibri"/>
          <w:b/>
          <w:bCs/>
          <w:sz w:val="24"/>
          <w:szCs w:val="24"/>
        </w:rPr>
        <w:t>p</w:t>
      </w:r>
      <w:r w:rsidR="00DE4169" w:rsidRPr="00D03ADE">
        <w:rPr>
          <w:rFonts w:ascii="Calibri" w:hAnsi="Calibri" w:cs="Calibri"/>
          <w:b/>
          <w:bCs/>
          <w:sz w:val="24"/>
          <w:szCs w:val="24"/>
        </w:rPr>
        <w:t>lates</w:t>
      </w:r>
    </w:p>
    <w:p w14:paraId="2C8BCEC6" w14:textId="77777777" w:rsidR="00190DFB" w:rsidRPr="00D03ADE" w:rsidRDefault="00190DFB" w:rsidP="00F110A5">
      <w:pPr>
        <w:pStyle w:val="ListParagraph"/>
        <w:spacing w:after="0"/>
        <w:ind w:left="0"/>
        <w:jc w:val="both"/>
        <w:rPr>
          <w:rFonts w:ascii="Calibri" w:hAnsi="Calibri" w:cs="Calibri"/>
          <w:b/>
          <w:bCs/>
          <w:sz w:val="24"/>
          <w:szCs w:val="24"/>
        </w:rPr>
      </w:pPr>
    </w:p>
    <w:p w14:paraId="66BA4045" w14:textId="2523BCE1" w:rsidR="00BE20B2" w:rsidRPr="00D03ADE" w:rsidRDefault="00692617"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Prepare an overnight culture </w:t>
      </w:r>
      <w:r w:rsidR="00D7117B" w:rsidRPr="00D03ADE">
        <w:rPr>
          <w:rFonts w:ascii="Calibri" w:hAnsi="Calibri" w:cs="Calibri"/>
          <w:sz w:val="24"/>
          <w:szCs w:val="24"/>
        </w:rPr>
        <w:t xml:space="preserve">of desired bacterial </w:t>
      </w:r>
      <w:r w:rsidR="00AA0DDE" w:rsidRPr="00D03ADE">
        <w:rPr>
          <w:rFonts w:ascii="Calibri" w:hAnsi="Calibri" w:cs="Calibri"/>
          <w:sz w:val="24"/>
          <w:szCs w:val="24"/>
        </w:rPr>
        <w:t>strains</w:t>
      </w:r>
      <w:r w:rsidR="00D7117B" w:rsidRPr="00D03ADE">
        <w:rPr>
          <w:rFonts w:ascii="Calibri" w:hAnsi="Calibri" w:cs="Calibri"/>
          <w:sz w:val="24"/>
          <w:szCs w:val="24"/>
        </w:rPr>
        <w:t>, adhering to culturing instructions found in</w:t>
      </w:r>
      <w:r w:rsidR="00D03ADE" w:rsidRPr="00D03ADE">
        <w:rPr>
          <w:rFonts w:ascii="Calibri" w:hAnsi="Calibri" w:cs="Calibri"/>
          <w:sz w:val="24"/>
          <w:szCs w:val="24"/>
        </w:rPr>
        <w:t xml:space="preserve"> steps</w:t>
      </w:r>
      <w:r w:rsidR="00D7117B" w:rsidRPr="00D03ADE">
        <w:rPr>
          <w:rFonts w:ascii="Calibri" w:hAnsi="Calibri" w:cs="Calibri"/>
          <w:sz w:val="24"/>
          <w:szCs w:val="24"/>
        </w:rPr>
        <w:t xml:space="preserve"> 3.1</w:t>
      </w:r>
      <w:r w:rsidR="00D03ADE" w:rsidRPr="00D03ADE">
        <w:rPr>
          <w:rFonts w:ascii="Calibri" w:hAnsi="Calibri" w:cs="Calibri"/>
          <w:sz w:val="24"/>
          <w:szCs w:val="24"/>
        </w:rPr>
        <w:t>–</w:t>
      </w:r>
      <w:r w:rsidR="004A3461" w:rsidRPr="00D03ADE">
        <w:rPr>
          <w:rFonts w:ascii="Calibri" w:hAnsi="Calibri" w:cs="Calibri"/>
          <w:sz w:val="24"/>
          <w:szCs w:val="24"/>
        </w:rPr>
        <w:t>3.2</w:t>
      </w:r>
      <w:r w:rsidR="00BE20B2" w:rsidRPr="00D03ADE">
        <w:rPr>
          <w:rFonts w:ascii="Calibri" w:hAnsi="Calibri" w:cs="Calibri"/>
          <w:sz w:val="24"/>
          <w:szCs w:val="24"/>
        </w:rPr>
        <w:t>.</w:t>
      </w:r>
    </w:p>
    <w:p w14:paraId="490663A8" w14:textId="77777777" w:rsidR="00754B6F" w:rsidRPr="00D03ADE" w:rsidRDefault="00754B6F" w:rsidP="00F110A5">
      <w:pPr>
        <w:pStyle w:val="ListParagraph"/>
        <w:spacing w:after="0"/>
        <w:ind w:left="0"/>
        <w:jc w:val="both"/>
        <w:rPr>
          <w:rFonts w:ascii="Calibri" w:hAnsi="Calibri" w:cs="Calibri"/>
          <w:sz w:val="24"/>
          <w:szCs w:val="24"/>
        </w:rPr>
      </w:pPr>
    </w:p>
    <w:p w14:paraId="4E5F086D" w14:textId="634C38DF" w:rsidR="00692617" w:rsidRPr="00D03ADE" w:rsidRDefault="004453CF"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lastRenderedPageBreak/>
        <w:t xml:space="preserve">Transfer </w:t>
      </w:r>
      <w:r w:rsidR="00692617" w:rsidRPr="00D03ADE">
        <w:rPr>
          <w:rFonts w:ascii="Calibri" w:hAnsi="Calibri" w:cs="Calibri"/>
          <w:sz w:val="24"/>
          <w:szCs w:val="24"/>
        </w:rPr>
        <w:t>200</w:t>
      </w:r>
      <w:r w:rsidR="00D7117B" w:rsidRPr="00D03ADE">
        <w:rPr>
          <w:rFonts w:ascii="Calibri" w:hAnsi="Calibri" w:cs="Calibri"/>
          <w:sz w:val="24"/>
          <w:szCs w:val="24"/>
        </w:rPr>
        <w:t xml:space="preserve"> µL</w:t>
      </w:r>
      <w:r w:rsidR="00692617" w:rsidRPr="00D03ADE">
        <w:rPr>
          <w:rFonts w:ascii="Calibri" w:hAnsi="Calibri" w:cs="Calibri"/>
          <w:sz w:val="24"/>
          <w:szCs w:val="24"/>
        </w:rPr>
        <w:t xml:space="preserve"> of each </w:t>
      </w:r>
      <w:r w:rsidR="00AB3E68" w:rsidRPr="00D03ADE">
        <w:rPr>
          <w:rFonts w:ascii="Calibri" w:hAnsi="Calibri" w:cs="Calibri"/>
          <w:sz w:val="24"/>
          <w:szCs w:val="24"/>
        </w:rPr>
        <w:t xml:space="preserve">bacterial </w:t>
      </w:r>
      <w:r w:rsidR="00692617" w:rsidRPr="00D03ADE">
        <w:rPr>
          <w:rFonts w:ascii="Calibri" w:hAnsi="Calibri" w:cs="Calibri"/>
          <w:sz w:val="24"/>
          <w:szCs w:val="24"/>
        </w:rPr>
        <w:t xml:space="preserve">culture </w:t>
      </w:r>
      <w:r w:rsidR="008A51BA" w:rsidRPr="00D03ADE">
        <w:rPr>
          <w:rFonts w:ascii="Calibri" w:hAnsi="Calibri" w:cs="Calibri"/>
          <w:sz w:val="24"/>
          <w:szCs w:val="24"/>
        </w:rPr>
        <w:t xml:space="preserve">into each well of a 24-well plate containing </w:t>
      </w:r>
      <w:r w:rsidR="003E4DA6" w:rsidRPr="00D03ADE">
        <w:rPr>
          <w:rFonts w:ascii="Calibri" w:hAnsi="Calibri" w:cs="Calibri"/>
          <w:sz w:val="24"/>
          <w:szCs w:val="24"/>
        </w:rPr>
        <w:t>NGM agar</w:t>
      </w:r>
      <w:r w:rsidR="00692617" w:rsidRPr="00D03ADE">
        <w:rPr>
          <w:rFonts w:ascii="Calibri" w:hAnsi="Calibri" w:cs="Calibri"/>
          <w:sz w:val="24"/>
          <w:szCs w:val="24"/>
        </w:rPr>
        <w:t xml:space="preserve">. </w:t>
      </w:r>
      <w:r w:rsidR="003904FE" w:rsidRPr="00D03ADE">
        <w:rPr>
          <w:rFonts w:ascii="Calibri" w:hAnsi="Calibri" w:cs="Calibri"/>
          <w:sz w:val="24"/>
          <w:szCs w:val="24"/>
        </w:rPr>
        <w:t xml:space="preserve">A 200 </w:t>
      </w:r>
      <w:r w:rsidR="00A15171" w:rsidRPr="00D03ADE">
        <w:rPr>
          <w:rFonts w:ascii="Calibri" w:hAnsi="Calibri" w:cs="Calibri"/>
          <w:sz w:val="24"/>
          <w:szCs w:val="24"/>
        </w:rPr>
        <w:t xml:space="preserve">µL volume of bacteria will cover </w:t>
      </w:r>
      <w:r w:rsidR="00692617" w:rsidRPr="00D03ADE">
        <w:rPr>
          <w:rFonts w:ascii="Calibri" w:hAnsi="Calibri" w:cs="Calibri"/>
          <w:sz w:val="24"/>
          <w:szCs w:val="24"/>
        </w:rPr>
        <w:t xml:space="preserve">the entire agar </w:t>
      </w:r>
      <w:r w:rsidR="00A15171" w:rsidRPr="00D03ADE">
        <w:rPr>
          <w:rFonts w:ascii="Calibri" w:hAnsi="Calibri" w:cs="Calibri"/>
          <w:sz w:val="24"/>
          <w:szCs w:val="24"/>
        </w:rPr>
        <w:t>area</w:t>
      </w:r>
      <w:r w:rsidR="00877605" w:rsidRPr="00D03ADE">
        <w:rPr>
          <w:rFonts w:ascii="Calibri" w:hAnsi="Calibri" w:cs="Calibri"/>
          <w:sz w:val="24"/>
          <w:szCs w:val="24"/>
        </w:rPr>
        <w:t>,</w:t>
      </w:r>
      <w:r w:rsidR="00A15171" w:rsidRPr="00D03ADE">
        <w:rPr>
          <w:rFonts w:ascii="Calibri" w:hAnsi="Calibri" w:cs="Calibri"/>
          <w:sz w:val="24"/>
          <w:szCs w:val="24"/>
        </w:rPr>
        <w:t xml:space="preserve"> </w:t>
      </w:r>
      <w:r w:rsidR="00555095" w:rsidRPr="00D03ADE">
        <w:rPr>
          <w:rFonts w:ascii="Calibri" w:hAnsi="Calibri" w:cs="Calibri"/>
          <w:sz w:val="24"/>
          <w:szCs w:val="24"/>
        </w:rPr>
        <w:t xml:space="preserve">maximizing the amount of food </w:t>
      </w:r>
      <w:r w:rsidR="00284652" w:rsidRPr="00D03ADE">
        <w:rPr>
          <w:rFonts w:ascii="Calibri" w:hAnsi="Calibri" w:cs="Calibri"/>
          <w:sz w:val="24"/>
          <w:szCs w:val="24"/>
        </w:rPr>
        <w:t>to</w:t>
      </w:r>
      <w:r w:rsidR="00555095" w:rsidRPr="00D03ADE">
        <w:rPr>
          <w:rFonts w:ascii="Calibri" w:hAnsi="Calibri" w:cs="Calibri"/>
          <w:sz w:val="24"/>
          <w:szCs w:val="24"/>
        </w:rPr>
        <w:t xml:space="preserve"> ensur</w:t>
      </w:r>
      <w:r w:rsidR="00284652" w:rsidRPr="00D03ADE">
        <w:rPr>
          <w:rFonts w:ascii="Calibri" w:hAnsi="Calibri" w:cs="Calibri"/>
          <w:sz w:val="24"/>
          <w:szCs w:val="24"/>
        </w:rPr>
        <w:t xml:space="preserve">e </w:t>
      </w:r>
      <w:r w:rsidR="00692617" w:rsidRPr="00D03ADE">
        <w:rPr>
          <w:rFonts w:ascii="Calibri" w:hAnsi="Calibri" w:cs="Calibri"/>
          <w:sz w:val="24"/>
          <w:szCs w:val="24"/>
        </w:rPr>
        <w:t xml:space="preserve">that worms </w:t>
      </w:r>
      <w:r w:rsidR="00301621" w:rsidRPr="00D03ADE">
        <w:rPr>
          <w:rFonts w:ascii="Calibri" w:hAnsi="Calibri" w:cs="Calibri"/>
          <w:sz w:val="24"/>
          <w:szCs w:val="24"/>
        </w:rPr>
        <w:t xml:space="preserve">will not avoid </w:t>
      </w:r>
      <w:r w:rsidR="00024D9C" w:rsidRPr="00D03ADE">
        <w:rPr>
          <w:rFonts w:ascii="Calibri" w:hAnsi="Calibri" w:cs="Calibri"/>
          <w:sz w:val="24"/>
          <w:szCs w:val="24"/>
        </w:rPr>
        <w:t>the bacterial lawn</w:t>
      </w:r>
      <w:r w:rsidR="00301621" w:rsidRPr="00D03ADE">
        <w:rPr>
          <w:rFonts w:ascii="Calibri" w:hAnsi="Calibri" w:cs="Calibri"/>
          <w:sz w:val="24"/>
          <w:szCs w:val="24"/>
        </w:rPr>
        <w:t xml:space="preserve">. </w:t>
      </w:r>
    </w:p>
    <w:p w14:paraId="7E2EADB5" w14:textId="77777777" w:rsidR="00754B6F" w:rsidRPr="00D03ADE" w:rsidRDefault="00754B6F" w:rsidP="00F110A5">
      <w:pPr>
        <w:pStyle w:val="ListParagraph"/>
        <w:spacing w:after="0"/>
        <w:ind w:left="0"/>
        <w:jc w:val="both"/>
        <w:rPr>
          <w:rFonts w:ascii="Calibri" w:hAnsi="Calibri" w:cs="Calibri"/>
          <w:sz w:val="24"/>
          <w:szCs w:val="24"/>
        </w:rPr>
      </w:pPr>
    </w:p>
    <w:p w14:paraId="2ED31E42" w14:textId="2DE80811" w:rsidR="00692617" w:rsidRPr="00D03ADE" w:rsidRDefault="00BE20B2"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L</w:t>
      </w:r>
      <w:r w:rsidR="00692617" w:rsidRPr="00D03ADE">
        <w:rPr>
          <w:rFonts w:ascii="Calibri" w:hAnsi="Calibri" w:cs="Calibri"/>
          <w:sz w:val="24"/>
          <w:szCs w:val="24"/>
        </w:rPr>
        <w:t xml:space="preserve">eave </w:t>
      </w:r>
      <w:r w:rsidR="00D03ADE" w:rsidRPr="00D03ADE">
        <w:rPr>
          <w:rFonts w:ascii="Calibri" w:hAnsi="Calibri" w:cs="Calibri"/>
          <w:sz w:val="24"/>
          <w:szCs w:val="24"/>
        </w:rPr>
        <w:t xml:space="preserve">the </w:t>
      </w:r>
      <w:r w:rsidR="00692617" w:rsidRPr="00D03ADE">
        <w:rPr>
          <w:rFonts w:ascii="Calibri" w:hAnsi="Calibri" w:cs="Calibri"/>
          <w:sz w:val="24"/>
          <w:szCs w:val="24"/>
        </w:rPr>
        <w:t>plates cracked open</w:t>
      </w:r>
      <w:r w:rsidR="008A59FB" w:rsidRPr="00D03ADE">
        <w:rPr>
          <w:rFonts w:ascii="Calibri" w:hAnsi="Calibri" w:cs="Calibri"/>
          <w:sz w:val="24"/>
          <w:szCs w:val="24"/>
        </w:rPr>
        <w:t xml:space="preserve"> in a biological safety cabinet</w:t>
      </w:r>
      <w:r w:rsidR="00692617" w:rsidRPr="00D03ADE">
        <w:rPr>
          <w:rFonts w:ascii="Calibri" w:hAnsi="Calibri" w:cs="Calibri"/>
          <w:sz w:val="24"/>
          <w:szCs w:val="24"/>
        </w:rPr>
        <w:t xml:space="preserve"> </w:t>
      </w:r>
      <w:r w:rsidR="005173AA" w:rsidRPr="00D03ADE">
        <w:rPr>
          <w:rFonts w:ascii="Calibri" w:hAnsi="Calibri" w:cs="Calibri"/>
          <w:sz w:val="24"/>
          <w:szCs w:val="24"/>
        </w:rPr>
        <w:t xml:space="preserve">(BSC) </w:t>
      </w:r>
      <w:r w:rsidR="00692617" w:rsidRPr="00D03ADE">
        <w:rPr>
          <w:rFonts w:ascii="Calibri" w:hAnsi="Calibri" w:cs="Calibri"/>
          <w:sz w:val="24"/>
          <w:szCs w:val="24"/>
        </w:rPr>
        <w:t xml:space="preserve">to facilitate drying. Check </w:t>
      </w:r>
      <w:r w:rsidR="00D03ADE" w:rsidRPr="00D03ADE">
        <w:rPr>
          <w:rFonts w:ascii="Calibri" w:hAnsi="Calibri" w:cs="Calibri"/>
          <w:sz w:val="24"/>
          <w:szCs w:val="24"/>
        </w:rPr>
        <w:t xml:space="preserve">the </w:t>
      </w:r>
      <w:r w:rsidR="00692617" w:rsidRPr="00D03ADE">
        <w:rPr>
          <w:rFonts w:ascii="Calibri" w:hAnsi="Calibri" w:cs="Calibri"/>
          <w:sz w:val="24"/>
          <w:szCs w:val="24"/>
        </w:rPr>
        <w:t xml:space="preserve">plates periodically to prevent excessive </w:t>
      </w:r>
      <w:r w:rsidR="001B5F57" w:rsidRPr="00D03ADE">
        <w:rPr>
          <w:rFonts w:ascii="Calibri" w:hAnsi="Calibri" w:cs="Calibri"/>
          <w:sz w:val="24"/>
          <w:szCs w:val="24"/>
        </w:rPr>
        <w:t xml:space="preserve">dehydration </w:t>
      </w:r>
      <w:r w:rsidR="00692617" w:rsidRPr="00D03ADE">
        <w:rPr>
          <w:rFonts w:ascii="Calibri" w:hAnsi="Calibri" w:cs="Calibri"/>
          <w:sz w:val="24"/>
          <w:szCs w:val="24"/>
        </w:rPr>
        <w:t xml:space="preserve">and change </w:t>
      </w:r>
      <w:r w:rsidR="006B5FDB" w:rsidRPr="00D03ADE">
        <w:rPr>
          <w:rFonts w:ascii="Calibri" w:hAnsi="Calibri" w:cs="Calibri"/>
          <w:sz w:val="24"/>
          <w:szCs w:val="24"/>
        </w:rPr>
        <w:t xml:space="preserve">plate </w:t>
      </w:r>
      <w:r w:rsidR="00692617" w:rsidRPr="00D03ADE">
        <w:rPr>
          <w:rFonts w:ascii="Calibri" w:hAnsi="Calibri" w:cs="Calibri"/>
          <w:sz w:val="24"/>
          <w:szCs w:val="24"/>
        </w:rPr>
        <w:t xml:space="preserve">orientation </w:t>
      </w:r>
      <w:r w:rsidR="00D03ADE" w:rsidRPr="00D03ADE">
        <w:rPr>
          <w:rFonts w:ascii="Calibri" w:hAnsi="Calibri" w:cs="Calibri"/>
          <w:sz w:val="24"/>
          <w:szCs w:val="24"/>
        </w:rPr>
        <w:t xml:space="preserve">for promoting </w:t>
      </w:r>
      <w:r w:rsidR="00692617" w:rsidRPr="00D03ADE">
        <w:rPr>
          <w:rFonts w:ascii="Calibri" w:hAnsi="Calibri" w:cs="Calibri"/>
          <w:sz w:val="24"/>
          <w:szCs w:val="24"/>
        </w:rPr>
        <w:t>even airflow and drying.</w:t>
      </w:r>
      <w:r w:rsidR="003A343E" w:rsidRPr="00D03ADE">
        <w:rPr>
          <w:rFonts w:ascii="Calibri" w:hAnsi="Calibri" w:cs="Calibri"/>
          <w:sz w:val="24"/>
          <w:szCs w:val="24"/>
        </w:rPr>
        <w:t xml:space="preserve"> The plates should dry within 5 h. </w:t>
      </w:r>
    </w:p>
    <w:p w14:paraId="713CDB31" w14:textId="77777777" w:rsidR="00D03ADE" w:rsidRPr="00D03ADE" w:rsidRDefault="00D03ADE" w:rsidP="00F110A5">
      <w:pPr>
        <w:pStyle w:val="ListParagraph"/>
        <w:spacing w:after="0"/>
        <w:ind w:left="0"/>
        <w:jc w:val="both"/>
        <w:rPr>
          <w:rFonts w:ascii="Calibri" w:hAnsi="Calibri" w:cs="Calibri"/>
          <w:sz w:val="24"/>
          <w:szCs w:val="24"/>
        </w:rPr>
      </w:pPr>
    </w:p>
    <w:p w14:paraId="4F5A6D61" w14:textId="08F40BBC" w:rsidR="00BE20B2" w:rsidRPr="00D03ADE" w:rsidRDefault="00D03ADE" w:rsidP="00D03ADE">
      <w:r w:rsidRPr="00D03ADE">
        <w:t>NOTE:</w:t>
      </w:r>
      <w:r w:rsidRPr="00D03ADE">
        <w:rPr>
          <w:b/>
          <w:bCs/>
        </w:rPr>
        <w:t xml:space="preserve"> </w:t>
      </w:r>
      <w:r w:rsidR="00BE20B2" w:rsidRPr="00D03ADE">
        <w:t xml:space="preserve">Any work with Biological Safety Level-2 bacteria </w:t>
      </w:r>
      <w:r w:rsidR="00375A49" w:rsidRPr="00D03ADE">
        <w:t>must</w:t>
      </w:r>
      <w:r w:rsidR="00BE20B2" w:rsidRPr="00D03ADE">
        <w:t xml:space="preserve"> be performed in certified </w:t>
      </w:r>
      <w:r w:rsidR="00F11C4E" w:rsidRPr="00D03ADE">
        <w:t>BSC</w:t>
      </w:r>
      <w:r w:rsidR="00BE20B2" w:rsidRPr="00D03ADE">
        <w:t xml:space="preserve">s and approved by </w:t>
      </w:r>
      <w:r w:rsidR="00375A49" w:rsidRPr="00D03ADE">
        <w:t xml:space="preserve">the </w:t>
      </w:r>
      <w:r w:rsidR="00EB7FD8" w:rsidRPr="00D03ADE">
        <w:t>I</w:t>
      </w:r>
      <w:r w:rsidR="00BE20B2" w:rsidRPr="00D03ADE">
        <w:t xml:space="preserve">nstitutional </w:t>
      </w:r>
      <w:r w:rsidR="00EB7FD8" w:rsidRPr="00D03ADE">
        <w:t>B</w:t>
      </w:r>
      <w:r w:rsidR="00BE20B2" w:rsidRPr="00D03ADE">
        <w:t xml:space="preserve">iosafety </w:t>
      </w:r>
      <w:r w:rsidR="00EB7FD8" w:rsidRPr="00D03ADE">
        <w:t>C</w:t>
      </w:r>
      <w:r w:rsidR="00BE20B2" w:rsidRPr="00D03ADE">
        <w:t xml:space="preserve">ommittee. </w:t>
      </w:r>
    </w:p>
    <w:p w14:paraId="38BC641F" w14:textId="77777777" w:rsidR="00BE20B2" w:rsidRPr="00D03ADE" w:rsidRDefault="00BE20B2" w:rsidP="00D03ADE"/>
    <w:p w14:paraId="743C8996" w14:textId="71AE310C" w:rsidR="00692617" w:rsidRPr="00D03ADE" w:rsidRDefault="00692617" w:rsidP="00D03ADE">
      <w:pPr>
        <w:pStyle w:val="ListParagraph"/>
        <w:numPr>
          <w:ilvl w:val="0"/>
          <w:numId w:val="36"/>
        </w:numPr>
        <w:spacing w:after="0"/>
        <w:ind w:left="0" w:firstLine="0"/>
        <w:jc w:val="both"/>
        <w:rPr>
          <w:rFonts w:ascii="Calibri" w:hAnsi="Calibri" w:cs="Calibri"/>
          <w:b/>
          <w:bCs/>
          <w:sz w:val="24"/>
          <w:szCs w:val="24"/>
        </w:rPr>
      </w:pPr>
      <w:r w:rsidRPr="00F110A5">
        <w:rPr>
          <w:rFonts w:ascii="Calibri" w:hAnsi="Calibri" w:cs="Calibri"/>
          <w:b/>
          <w:bCs/>
          <w:sz w:val="24"/>
          <w:szCs w:val="24"/>
        </w:rPr>
        <w:t>Age synchronization</w:t>
      </w:r>
    </w:p>
    <w:p w14:paraId="40E587A4" w14:textId="77777777" w:rsidR="00D03ADE" w:rsidRPr="00F110A5" w:rsidRDefault="00D03ADE" w:rsidP="00F110A5">
      <w:pPr>
        <w:pStyle w:val="ListParagraph"/>
        <w:spacing w:after="0"/>
        <w:ind w:left="0"/>
        <w:jc w:val="both"/>
        <w:rPr>
          <w:rFonts w:ascii="Calibri" w:hAnsi="Calibri" w:cs="Calibri"/>
          <w:b/>
          <w:bCs/>
          <w:sz w:val="24"/>
          <w:szCs w:val="24"/>
        </w:rPr>
      </w:pPr>
    </w:p>
    <w:p w14:paraId="680CB33D" w14:textId="429C9FB5" w:rsidR="00692617" w:rsidRPr="00D03ADE" w:rsidRDefault="00D03ADE" w:rsidP="00D03ADE">
      <w:r w:rsidRPr="00D03ADE">
        <w:t>NOTE</w:t>
      </w:r>
      <w:r w:rsidR="00692617" w:rsidRPr="00D03ADE">
        <w:t xml:space="preserve">: All steps should be performed using </w:t>
      </w:r>
      <w:r w:rsidR="00F551F0" w:rsidRPr="00D03ADE">
        <w:t xml:space="preserve">proper </w:t>
      </w:r>
      <w:r w:rsidR="006D3D04" w:rsidRPr="00D03ADE">
        <w:t>aseptic</w:t>
      </w:r>
      <w:r w:rsidR="00692617" w:rsidRPr="00D03ADE">
        <w:t xml:space="preserve"> techniques </w:t>
      </w:r>
      <w:r w:rsidR="00F551F0" w:rsidRPr="00D03ADE">
        <w:t xml:space="preserve">(i.e., working </w:t>
      </w:r>
      <w:r w:rsidR="00C24774" w:rsidRPr="00D03ADE">
        <w:t xml:space="preserve">close to a </w:t>
      </w:r>
      <w:r w:rsidR="00692617" w:rsidRPr="00D03ADE">
        <w:t>flame</w:t>
      </w:r>
      <w:r w:rsidR="00BE20B2" w:rsidRPr="00D03ADE">
        <w:t xml:space="preserve"> or inside a </w:t>
      </w:r>
      <w:r w:rsidR="00F11C4E" w:rsidRPr="00D03ADE">
        <w:t>BSC</w:t>
      </w:r>
      <w:r w:rsidR="00C24774" w:rsidRPr="00D03ADE">
        <w:t>)</w:t>
      </w:r>
      <w:r w:rsidR="00B63EB5" w:rsidRPr="00D03ADE">
        <w:t>.</w:t>
      </w:r>
    </w:p>
    <w:p w14:paraId="05D810F1" w14:textId="77777777" w:rsidR="00366DD5" w:rsidRPr="00D03ADE" w:rsidRDefault="00366DD5" w:rsidP="00D03ADE">
      <w:pPr>
        <w:pStyle w:val="NoSpacing"/>
      </w:pPr>
    </w:p>
    <w:p w14:paraId="10D76985" w14:textId="150540C6" w:rsidR="00DB4E0B" w:rsidRPr="00F110A5" w:rsidRDefault="00F819C3" w:rsidP="00F110A5">
      <w:pPr>
        <w:pStyle w:val="ListParagraph"/>
        <w:numPr>
          <w:ilvl w:val="1"/>
          <w:numId w:val="36"/>
        </w:numPr>
        <w:spacing w:after="0"/>
        <w:ind w:left="0" w:firstLine="0"/>
        <w:jc w:val="both"/>
        <w:rPr>
          <w:rFonts w:ascii="Calibri" w:eastAsia="Times New Roman" w:hAnsi="Calibri" w:cs="Calibri"/>
          <w:sz w:val="24"/>
          <w:szCs w:val="24"/>
        </w:rPr>
      </w:pPr>
      <w:r w:rsidRPr="00F110A5">
        <w:rPr>
          <w:rFonts w:ascii="Calibri" w:hAnsi="Calibri" w:cs="Calibri"/>
          <w:sz w:val="24"/>
          <w:szCs w:val="24"/>
        </w:rPr>
        <w:t xml:space="preserve">Wash </w:t>
      </w:r>
      <w:r w:rsidR="00692617" w:rsidRPr="00F110A5">
        <w:rPr>
          <w:rFonts w:ascii="Calibri" w:hAnsi="Calibri" w:cs="Calibri"/>
          <w:sz w:val="24"/>
          <w:szCs w:val="24"/>
        </w:rPr>
        <w:t xml:space="preserve">gravid hermaphrodites </w:t>
      </w:r>
      <w:r w:rsidR="007A6334" w:rsidRPr="00F110A5">
        <w:rPr>
          <w:rFonts w:ascii="Calibri" w:hAnsi="Calibri" w:cs="Calibri"/>
          <w:sz w:val="24"/>
          <w:szCs w:val="24"/>
        </w:rPr>
        <w:t xml:space="preserve">off </w:t>
      </w:r>
      <w:r w:rsidR="00692617" w:rsidRPr="00F110A5">
        <w:rPr>
          <w:rFonts w:ascii="Calibri" w:hAnsi="Calibri" w:cs="Calibri"/>
          <w:sz w:val="24"/>
          <w:szCs w:val="24"/>
        </w:rPr>
        <w:t>10</w:t>
      </w:r>
      <w:r w:rsidR="00DE4169" w:rsidRPr="00F110A5">
        <w:rPr>
          <w:rFonts w:ascii="Calibri" w:hAnsi="Calibri" w:cs="Calibri"/>
          <w:sz w:val="24"/>
          <w:szCs w:val="24"/>
        </w:rPr>
        <w:t xml:space="preserve"> </w:t>
      </w:r>
      <w:r w:rsidR="00692617" w:rsidRPr="00F110A5">
        <w:rPr>
          <w:rFonts w:ascii="Calibri" w:hAnsi="Calibri" w:cs="Calibri"/>
          <w:sz w:val="24"/>
          <w:szCs w:val="24"/>
        </w:rPr>
        <w:t>cm OP50 plates using</w:t>
      </w:r>
      <w:r w:rsidR="00035DBC" w:rsidRPr="00F110A5">
        <w:rPr>
          <w:rFonts w:ascii="Calibri" w:hAnsi="Calibri" w:cs="Calibri"/>
          <w:sz w:val="24"/>
          <w:szCs w:val="24"/>
        </w:rPr>
        <w:t xml:space="preserve"> </w:t>
      </w:r>
      <w:r w:rsidR="00F9507E" w:rsidRPr="00F110A5">
        <w:rPr>
          <w:rFonts w:ascii="Calibri" w:hAnsi="Calibri" w:cs="Calibri"/>
          <w:sz w:val="24"/>
          <w:szCs w:val="24"/>
        </w:rPr>
        <w:t>filter</w:t>
      </w:r>
      <w:r w:rsidR="00375A49" w:rsidRPr="00F110A5">
        <w:rPr>
          <w:rFonts w:ascii="Calibri" w:hAnsi="Calibri" w:cs="Calibri"/>
          <w:sz w:val="24"/>
          <w:szCs w:val="24"/>
        </w:rPr>
        <w:t>-</w:t>
      </w:r>
      <w:r w:rsidR="00F9507E" w:rsidRPr="00F110A5">
        <w:rPr>
          <w:rFonts w:ascii="Calibri" w:hAnsi="Calibri" w:cs="Calibri"/>
          <w:sz w:val="24"/>
          <w:szCs w:val="24"/>
        </w:rPr>
        <w:t>sterilized</w:t>
      </w:r>
      <w:r w:rsidR="00E5447B" w:rsidRPr="00F110A5">
        <w:rPr>
          <w:rFonts w:ascii="Calibri" w:hAnsi="Calibri" w:cs="Calibri"/>
          <w:sz w:val="24"/>
          <w:szCs w:val="24"/>
        </w:rPr>
        <w:t xml:space="preserve"> </w:t>
      </w:r>
      <w:r w:rsidR="00692617" w:rsidRPr="00F110A5">
        <w:rPr>
          <w:rFonts w:ascii="Calibri" w:hAnsi="Calibri" w:cs="Calibri"/>
          <w:sz w:val="24"/>
          <w:szCs w:val="24"/>
        </w:rPr>
        <w:t>M9 solution</w:t>
      </w:r>
      <w:r w:rsidR="00035DBC" w:rsidRPr="00F110A5">
        <w:rPr>
          <w:rFonts w:ascii="Calibri" w:hAnsi="Calibri" w:cs="Calibri"/>
          <w:sz w:val="24"/>
          <w:szCs w:val="24"/>
        </w:rPr>
        <w:t xml:space="preserve"> (</w:t>
      </w:r>
      <w:r w:rsidR="00DB4E0B" w:rsidRPr="00F110A5">
        <w:rPr>
          <w:rFonts w:ascii="Calibri" w:hAnsi="Calibri" w:cs="Calibri"/>
          <w:sz w:val="24"/>
          <w:szCs w:val="24"/>
        </w:rPr>
        <w:t xml:space="preserve">5.8 g </w:t>
      </w:r>
      <w:r w:rsidR="00D03ADE" w:rsidRPr="00F110A5">
        <w:rPr>
          <w:rFonts w:ascii="Calibri" w:hAnsi="Calibri" w:cs="Calibri"/>
          <w:sz w:val="24"/>
          <w:szCs w:val="24"/>
        </w:rPr>
        <w:t xml:space="preserve">of </w:t>
      </w:r>
      <w:r w:rsidR="00DB4E0B" w:rsidRPr="00F110A5">
        <w:rPr>
          <w:rFonts w:ascii="Calibri" w:hAnsi="Calibri" w:cs="Calibri"/>
          <w:sz w:val="24"/>
          <w:szCs w:val="24"/>
        </w:rPr>
        <w:t>Na</w:t>
      </w:r>
      <w:r w:rsidR="00DB4E0B" w:rsidRPr="00F110A5">
        <w:rPr>
          <w:rFonts w:ascii="Calibri" w:hAnsi="Calibri" w:cs="Calibri"/>
          <w:sz w:val="24"/>
          <w:szCs w:val="24"/>
          <w:vertAlign w:val="subscript"/>
        </w:rPr>
        <w:t>2</w:t>
      </w:r>
      <w:r w:rsidR="00DB4E0B" w:rsidRPr="00F110A5">
        <w:rPr>
          <w:rFonts w:ascii="Calibri" w:hAnsi="Calibri" w:cs="Calibri"/>
          <w:sz w:val="24"/>
          <w:szCs w:val="24"/>
        </w:rPr>
        <w:t>HPO</w:t>
      </w:r>
      <w:r w:rsidR="00DB4E0B" w:rsidRPr="00F110A5">
        <w:rPr>
          <w:rFonts w:ascii="Calibri" w:hAnsi="Calibri" w:cs="Calibri"/>
          <w:sz w:val="24"/>
          <w:szCs w:val="24"/>
          <w:vertAlign w:val="subscript"/>
        </w:rPr>
        <w:t>4</w:t>
      </w:r>
      <w:r w:rsidR="00D03ADE" w:rsidRPr="00F110A5">
        <w:rPr>
          <w:rFonts w:ascii="Calibri" w:hAnsi="Calibri" w:cs="Calibri"/>
          <w:sz w:val="24"/>
          <w:szCs w:val="24"/>
          <w:vertAlign w:val="subscript"/>
        </w:rPr>
        <w:t>·</w:t>
      </w:r>
      <w:r w:rsidR="00DB4E0B" w:rsidRPr="00F110A5">
        <w:rPr>
          <w:rFonts w:ascii="Calibri" w:hAnsi="Calibri" w:cs="Calibri"/>
          <w:sz w:val="24"/>
          <w:szCs w:val="24"/>
        </w:rPr>
        <w:t>7H</w:t>
      </w:r>
      <w:r w:rsidR="00DB4E0B" w:rsidRPr="00F110A5">
        <w:rPr>
          <w:rFonts w:ascii="Calibri" w:hAnsi="Calibri" w:cs="Calibri"/>
          <w:sz w:val="24"/>
          <w:szCs w:val="24"/>
          <w:vertAlign w:val="subscript"/>
        </w:rPr>
        <w:t>2</w:t>
      </w:r>
      <w:r w:rsidR="00DB4E0B" w:rsidRPr="00F110A5">
        <w:rPr>
          <w:rFonts w:ascii="Calibri" w:hAnsi="Calibri" w:cs="Calibri"/>
          <w:sz w:val="24"/>
          <w:szCs w:val="24"/>
        </w:rPr>
        <w:t>O, 3.0 g</w:t>
      </w:r>
      <w:r w:rsidR="00D03ADE" w:rsidRPr="00F110A5">
        <w:rPr>
          <w:rFonts w:ascii="Calibri" w:hAnsi="Calibri" w:cs="Calibri"/>
          <w:sz w:val="24"/>
          <w:szCs w:val="24"/>
        </w:rPr>
        <w:t xml:space="preserve"> of</w:t>
      </w:r>
      <w:r w:rsidR="00DB4E0B" w:rsidRPr="00F110A5">
        <w:rPr>
          <w:rFonts w:ascii="Calibri" w:hAnsi="Calibri" w:cs="Calibri"/>
          <w:sz w:val="24"/>
          <w:szCs w:val="24"/>
        </w:rPr>
        <w:t xml:space="preserve"> </w:t>
      </w:r>
      <w:r w:rsidR="00DB4E0B" w:rsidRPr="00F110A5">
        <w:rPr>
          <w:rFonts w:ascii="Calibri" w:eastAsia="Times New Roman" w:hAnsi="Calibri" w:cs="Calibri"/>
          <w:sz w:val="24"/>
          <w:szCs w:val="24"/>
        </w:rPr>
        <w:t>KH</w:t>
      </w:r>
      <w:r w:rsidR="00DB4E0B" w:rsidRPr="00F110A5">
        <w:rPr>
          <w:rFonts w:ascii="Calibri" w:eastAsia="Times New Roman" w:hAnsi="Calibri" w:cs="Calibri"/>
          <w:sz w:val="24"/>
          <w:szCs w:val="24"/>
          <w:vertAlign w:val="subscript"/>
        </w:rPr>
        <w:t>2</w:t>
      </w:r>
      <w:r w:rsidR="00DB4E0B" w:rsidRPr="00F110A5">
        <w:rPr>
          <w:rFonts w:ascii="Calibri" w:eastAsia="Times New Roman" w:hAnsi="Calibri" w:cs="Calibri"/>
          <w:sz w:val="24"/>
          <w:szCs w:val="24"/>
        </w:rPr>
        <w:t>P0</w:t>
      </w:r>
      <w:r w:rsidR="00DB4E0B" w:rsidRPr="00F110A5">
        <w:rPr>
          <w:rFonts w:ascii="Calibri" w:eastAsia="Times New Roman" w:hAnsi="Calibri" w:cs="Calibri"/>
          <w:sz w:val="24"/>
          <w:szCs w:val="24"/>
          <w:vertAlign w:val="subscript"/>
        </w:rPr>
        <w:t>4</w:t>
      </w:r>
      <w:r w:rsidR="00DB4E0B" w:rsidRPr="00F110A5">
        <w:rPr>
          <w:rFonts w:ascii="Calibri" w:eastAsia="Times New Roman" w:hAnsi="Calibri" w:cs="Calibri"/>
          <w:sz w:val="24"/>
          <w:szCs w:val="24"/>
        </w:rPr>
        <w:t>,</w:t>
      </w:r>
      <w:r w:rsidR="00DB4E0B" w:rsidRPr="00F110A5">
        <w:rPr>
          <w:rFonts w:ascii="Calibri" w:eastAsia="Times New Roman" w:hAnsi="Calibri" w:cs="Calibri"/>
          <w:sz w:val="24"/>
          <w:szCs w:val="24"/>
          <w:vertAlign w:val="subscript"/>
        </w:rPr>
        <w:t xml:space="preserve"> </w:t>
      </w:r>
      <w:r w:rsidR="00DB4E0B" w:rsidRPr="00F110A5">
        <w:rPr>
          <w:rFonts w:ascii="Calibri" w:eastAsia="Times New Roman" w:hAnsi="Calibri" w:cs="Calibri"/>
          <w:sz w:val="24"/>
          <w:szCs w:val="24"/>
        </w:rPr>
        <w:t xml:space="preserve">5 g </w:t>
      </w:r>
      <w:r w:rsidR="00D03ADE" w:rsidRPr="00F110A5">
        <w:rPr>
          <w:rFonts w:ascii="Calibri" w:eastAsia="Times New Roman" w:hAnsi="Calibri" w:cs="Calibri"/>
          <w:sz w:val="24"/>
          <w:szCs w:val="24"/>
        </w:rPr>
        <w:t xml:space="preserve">of </w:t>
      </w:r>
      <w:r w:rsidR="00DB4E0B" w:rsidRPr="00F110A5">
        <w:rPr>
          <w:rFonts w:ascii="Calibri" w:eastAsia="Times New Roman" w:hAnsi="Calibri" w:cs="Calibri"/>
          <w:sz w:val="24"/>
          <w:szCs w:val="24"/>
        </w:rPr>
        <w:t xml:space="preserve">NaCl, </w:t>
      </w:r>
      <w:r w:rsidR="004F10A5" w:rsidRPr="00F110A5">
        <w:rPr>
          <w:rFonts w:ascii="Calibri" w:eastAsia="Times New Roman" w:hAnsi="Calibri" w:cs="Calibri"/>
          <w:sz w:val="24"/>
          <w:szCs w:val="24"/>
        </w:rPr>
        <w:t>0</w:t>
      </w:r>
      <w:r w:rsidR="00DB4E0B" w:rsidRPr="00F110A5">
        <w:rPr>
          <w:rFonts w:ascii="Calibri" w:eastAsia="Times New Roman" w:hAnsi="Calibri" w:cs="Calibri"/>
          <w:sz w:val="24"/>
          <w:szCs w:val="24"/>
        </w:rPr>
        <w:t>.25 g</w:t>
      </w:r>
      <w:r w:rsidR="00D03ADE" w:rsidRPr="00F110A5">
        <w:rPr>
          <w:rFonts w:ascii="Calibri" w:eastAsia="Times New Roman" w:hAnsi="Calibri" w:cs="Calibri"/>
          <w:sz w:val="24"/>
          <w:szCs w:val="24"/>
        </w:rPr>
        <w:t xml:space="preserve"> of</w:t>
      </w:r>
      <w:r w:rsidR="00DB4E0B" w:rsidRPr="00F110A5">
        <w:rPr>
          <w:rFonts w:ascii="Calibri" w:eastAsia="Times New Roman" w:hAnsi="Calibri" w:cs="Calibri"/>
          <w:sz w:val="24"/>
          <w:szCs w:val="24"/>
        </w:rPr>
        <w:t xml:space="preserve"> MgSO</w:t>
      </w:r>
      <w:r w:rsidR="00DB4E0B" w:rsidRPr="00F110A5">
        <w:rPr>
          <w:rFonts w:ascii="Calibri" w:eastAsia="Times New Roman" w:hAnsi="Calibri" w:cs="Calibri"/>
          <w:sz w:val="24"/>
          <w:szCs w:val="24"/>
          <w:vertAlign w:val="subscript"/>
        </w:rPr>
        <w:t>4</w:t>
      </w:r>
      <w:r w:rsidR="00D03ADE" w:rsidRPr="00F110A5">
        <w:rPr>
          <w:rFonts w:ascii="Calibri" w:eastAsia="Times New Roman" w:hAnsi="Calibri" w:cs="Calibri"/>
          <w:sz w:val="24"/>
          <w:szCs w:val="24"/>
          <w:vertAlign w:val="subscript"/>
        </w:rPr>
        <w:t>·</w:t>
      </w:r>
      <w:r w:rsidR="00DB4E0B" w:rsidRPr="00F110A5">
        <w:rPr>
          <w:rFonts w:ascii="Calibri" w:eastAsia="Times New Roman" w:hAnsi="Calibri" w:cs="Calibri"/>
          <w:sz w:val="24"/>
          <w:szCs w:val="24"/>
        </w:rPr>
        <w:t>7H</w:t>
      </w:r>
      <w:r w:rsidR="00DB4E0B" w:rsidRPr="00F110A5">
        <w:rPr>
          <w:rFonts w:ascii="Calibri" w:eastAsia="Times New Roman" w:hAnsi="Calibri" w:cs="Calibri"/>
          <w:sz w:val="24"/>
          <w:szCs w:val="24"/>
          <w:vertAlign w:val="subscript"/>
        </w:rPr>
        <w:t>2</w:t>
      </w:r>
      <w:r w:rsidR="00DB4E0B" w:rsidRPr="00F110A5">
        <w:rPr>
          <w:rFonts w:ascii="Calibri" w:eastAsia="Times New Roman" w:hAnsi="Calibri" w:cs="Calibri"/>
          <w:sz w:val="24"/>
          <w:szCs w:val="24"/>
        </w:rPr>
        <w:t xml:space="preserve">O, in 1 L of </w:t>
      </w:r>
      <w:r w:rsidR="009055AB" w:rsidRPr="00F110A5">
        <w:rPr>
          <w:rFonts w:ascii="Calibri" w:eastAsia="Times New Roman" w:hAnsi="Calibri" w:cs="Calibri"/>
          <w:sz w:val="24"/>
          <w:szCs w:val="24"/>
        </w:rPr>
        <w:t>dd</w:t>
      </w:r>
      <w:r w:rsidR="00DB4E0B" w:rsidRPr="00F110A5">
        <w:rPr>
          <w:rFonts w:ascii="Calibri" w:eastAsia="Times New Roman" w:hAnsi="Calibri" w:cs="Calibri"/>
          <w:sz w:val="24"/>
          <w:szCs w:val="24"/>
        </w:rPr>
        <w:t xml:space="preserve"> H</w:t>
      </w:r>
      <w:r w:rsidR="00DB4E0B" w:rsidRPr="00F110A5">
        <w:rPr>
          <w:rFonts w:ascii="Calibri" w:eastAsia="Times New Roman" w:hAnsi="Calibri" w:cs="Calibri"/>
          <w:sz w:val="24"/>
          <w:szCs w:val="24"/>
          <w:vertAlign w:val="subscript"/>
        </w:rPr>
        <w:t>2</w:t>
      </w:r>
      <w:r w:rsidR="00DB4E0B" w:rsidRPr="00F110A5">
        <w:rPr>
          <w:rFonts w:ascii="Calibri" w:eastAsia="Times New Roman" w:hAnsi="Calibri" w:cs="Calibri"/>
          <w:sz w:val="24"/>
          <w:szCs w:val="24"/>
        </w:rPr>
        <w:t>O)</w:t>
      </w:r>
      <w:r w:rsidR="00B63EB5" w:rsidRPr="00F110A5">
        <w:rPr>
          <w:rFonts w:ascii="Calibri" w:eastAsia="Times New Roman" w:hAnsi="Calibri" w:cs="Calibri"/>
          <w:sz w:val="24"/>
          <w:szCs w:val="24"/>
        </w:rPr>
        <w:t>.</w:t>
      </w:r>
    </w:p>
    <w:p w14:paraId="3690A83F" w14:textId="566ECF5E" w:rsidR="00DB4E0B" w:rsidRPr="00D03ADE" w:rsidRDefault="00DB4E0B" w:rsidP="00D03ADE">
      <w:pPr>
        <w:rPr>
          <w:rFonts w:eastAsia="Times New Roman"/>
        </w:rPr>
      </w:pPr>
    </w:p>
    <w:p w14:paraId="260FD580" w14:textId="669AF7B3" w:rsidR="00692617" w:rsidRPr="00F110A5" w:rsidRDefault="00692617" w:rsidP="00F110A5">
      <w:pPr>
        <w:pStyle w:val="ListParagraph"/>
        <w:numPr>
          <w:ilvl w:val="2"/>
          <w:numId w:val="36"/>
        </w:numPr>
        <w:spacing w:after="0"/>
        <w:ind w:left="0" w:firstLine="0"/>
        <w:jc w:val="both"/>
        <w:rPr>
          <w:rFonts w:ascii="Calibri" w:hAnsi="Calibri" w:cs="Calibri"/>
          <w:sz w:val="24"/>
          <w:szCs w:val="24"/>
        </w:rPr>
      </w:pPr>
      <w:r w:rsidRPr="00F110A5">
        <w:rPr>
          <w:rFonts w:ascii="Calibri" w:hAnsi="Calibri" w:cs="Calibri"/>
          <w:sz w:val="24"/>
          <w:szCs w:val="24"/>
        </w:rPr>
        <w:t>Pipet</w:t>
      </w:r>
      <w:r w:rsidR="00D03ADE" w:rsidRPr="00F110A5">
        <w:rPr>
          <w:rFonts w:ascii="Calibri" w:hAnsi="Calibri" w:cs="Calibri"/>
          <w:sz w:val="24"/>
          <w:szCs w:val="24"/>
        </w:rPr>
        <w:t>te</w:t>
      </w:r>
      <w:r w:rsidRPr="00F110A5">
        <w:rPr>
          <w:rFonts w:ascii="Calibri" w:hAnsi="Calibri" w:cs="Calibri"/>
          <w:sz w:val="24"/>
          <w:szCs w:val="24"/>
        </w:rPr>
        <w:t xml:space="preserve"> M9 solution on</w:t>
      </w:r>
      <w:r w:rsidR="00B674ED" w:rsidRPr="00F110A5">
        <w:rPr>
          <w:rFonts w:ascii="Calibri" w:hAnsi="Calibri" w:cs="Calibri"/>
          <w:sz w:val="24"/>
          <w:szCs w:val="24"/>
        </w:rPr>
        <w:t>to</w:t>
      </w:r>
      <w:r w:rsidRPr="00F110A5">
        <w:rPr>
          <w:rFonts w:ascii="Calibri" w:hAnsi="Calibri" w:cs="Calibri"/>
          <w:sz w:val="24"/>
          <w:szCs w:val="24"/>
        </w:rPr>
        <w:t xml:space="preserve"> the plate several times </w:t>
      </w:r>
      <w:r w:rsidR="002375A8" w:rsidRPr="00F110A5">
        <w:rPr>
          <w:rFonts w:ascii="Calibri" w:hAnsi="Calibri" w:cs="Calibri"/>
          <w:sz w:val="24"/>
          <w:szCs w:val="24"/>
        </w:rPr>
        <w:t xml:space="preserve">using a sterile glass or plastic serological </w:t>
      </w:r>
      <w:r w:rsidR="001D0236" w:rsidRPr="00F110A5">
        <w:rPr>
          <w:rFonts w:ascii="Calibri" w:hAnsi="Calibri" w:cs="Calibri"/>
          <w:sz w:val="24"/>
          <w:szCs w:val="24"/>
        </w:rPr>
        <w:t xml:space="preserve">pipet </w:t>
      </w:r>
      <w:r w:rsidRPr="00F110A5">
        <w:rPr>
          <w:rFonts w:ascii="Calibri" w:hAnsi="Calibri" w:cs="Calibri"/>
          <w:sz w:val="24"/>
          <w:szCs w:val="24"/>
        </w:rPr>
        <w:t xml:space="preserve">to </w:t>
      </w:r>
      <w:r w:rsidR="00F55035" w:rsidRPr="00F110A5">
        <w:rPr>
          <w:rFonts w:ascii="Calibri" w:hAnsi="Calibri" w:cs="Calibri"/>
          <w:sz w:val="24"/>
          <w:szCs w:val="24"/>
        </w:rPr>
        <w:t>lift</w:t>
      </w:r>
      <w:r w:rsidRPr="00F110A5">
        <w:rPr>
          <w:rFonts w:ascii="Calibri" w:hAnsi="Calibri" w:cs="Calibri"/>
          <w:sz w:val="24"/>
          <w:szCs w:val="24"/>
        </w:rPr>
        <w:t xml:space="preserve"> worms </w:t>
      </w:r>
      <w:r w:rsidR="00045669" w:rsidRPr="00F110A5">
        <w:rPr>
          <w:rFonts w:ascii="Calibri" w:hAnsi="Calibri" w:cs="Calibri"/>
          <w:sz w:val="24"/>
          <w:szCs w:val="24"/>
        </w:rPr>
        <w:t>from</w:t>
      </w:r>
      <w:r w:rsidRPr="00F110A5">
        <w:rPr>
          <w:rFonts w:ascii="Calibri" w:hAnsi="Calibri" w:cs="Calibri"/>
          <w:sz w:val="24"/>
          <w:szCs w:val="24"/>
        </w:rPr>
        <w:t xml:space="preserve"> </w:t>
      </w:r>
      <w:r w:rsidR="00D03ADE" w:rsidRPr="00F110A5">
        <w:rPr>
          <w:rFonts w:ascii="Calibri" w:hAnsi="Calibri" w:cs="Calibri"/>
          <w:sz w:val="24"/>
          <w:szCs w:val="24"/>
        </w:rPr>
        <w:t xml:space="preserve">the </w:t>
      </w:r>
      <w:r w:rsidRPr="00F110A5">
        <w:rPr>
          <w:rFonts w:ascii="Calibri" w:hAnsi="Calibri" w:cs="Calibri"/>
          <w:sz w:val="24"/>
          <w:szCs w:val="24"/>
        </w:rPr>
        <w:t>bacteria</w:t>
      </w:r>
      <w:r w:rsidR="00045669" w:rsidRPr="00F110A5">
        <w:rPr>
          <w:rFonts w:ascii="Calibri" w:hAnsi="Calibri" w:cs="Calibri"/>
          <w:sz w:val="24"/>
          <w:szCs w:val="24"/>
        </w:rPr>
        <w:t>l lawn</w:t>
      </w:r>
      <w:r w:rsidRPr="00F110A5">
        <w:rPr>
          <w:rFonts w:ascii="Calibri" w:hAnsi="Calibri" w:cs="Calibri"/>
          <w:sz w:val="24"/>
          <w:szCs w:val="24"/>
        </w:rPr>
        <w:t>.</w:t>
      </w:r>
    </w:p>
    <w:p w14:paraId="3EC5C8AB" w14:textId="77777777" w:rsidR="00754B6F" w:rsidRPr="00D03ADE" w:rsidRDefault="00754B6F" w:rsidP="00F110A5"/>
    <w:p w14:paraId="487E4539" w14:textId="1F850609" w:rsidR="00692617" w:rsidRPr="00F110A5" w:rsidRDefault="00692617" w:rsidP="00F110A5">
      <w:pPr>
        <w:pStyle w:val="ListParagraph"/>
        <w:numPr>
          <w:ilvl w:val="2"/>
          <w:numId w:val="36"/>
        </w:numPr>
        <w:spacing w:after="0"/>
        <w:ind w:left="0" w:firstLine="0"/>
        <w:jc w:val="both"/>
        <w:rPr>
          <w:rFonts w:ascii="Calibri" w:hAnsi="Calibri" w:cs="Calibri"/>
          <w:sz w:val="24"/>
          <w:szCs w:val="24"/>
        </w:rPr>
      </w:pPr>
      <w:r w:rsidRPr="00F110A5">
        <w:rPr>
          <w:rFonts w:ascii="Calibri" w:hAnsi="Calibri" w:cs="Calibri"/>
          <w:sz w:val="24"/>
          <w:szCs w:val="24"/>
        </w:rPr>
        <w:t>Collect the worm suspension and transfer the solution into a 15 m</w:t>
      </w:r>
      <w:r w:rsidR="007944A7" w:rsidRPr="00F110A5">
        <w:rPr>
          <w:rFonts w:ascii="Calibri" w:hAnsi="Calibri" w:cs="Calibri"/>
          <w:sz w:val="24"/>
          <w:szCs w:val="24"/>
        </w:rPr>
        <w:t>L</w:t>
      </w:r>
      <w:r w:rsidRPr="00F110A5">
        <w:rPr>
          <w:rFonts w:ascii="Calibri" w:hAnsi="Calibri" w:cs="Calibri"/>
          <w:sz w:val="24"/>
          <w:szCs w:val="24"/>
        </w:rPr>
        <w:t xml:space="preserve"> </w:t>
      </w:r>
      <w:r w:rsidR="002F20EE" w:rsidRPr="00F110A5">
        <w:rPr>
          <w:rFonts w:ascii="Calibri" w:hAnsi="Calibri" w:cs="Calibri"/>
          <w:sz w:val="24"/>
          <w:szCs w:val="24"/>
        </w:rPr>
        <w:t xml:space="preserve">polystyrene </w:t>
      </w:r>
      <w:r w:rsidR="00055CC3" w:rsidRPr="00F110A5">
        <w:rPr>
          <w:rFonts w:ascii="Calibri" w:hAnsi="Calibri" w:cs="Calibri"/>
          <w:sz w:val="24"/>
          <w:szCs w:val="24"/>
        </w:rPr>
        <w:t xml:space="preserve">conical </w:t>
      </w:r>
      <w:r w:rsidRPr="00F110A5">
        <w:rPr>
          <w:rFonts w:ascii="Calibri" w:hAnsi="Calibri" w:cs="Calibri"/>
          <w:sz w:val="24"/>
          <w:szCs w:val="24"/>
        </w:rPr>
        <w:t>tube.</w:t>
      </w:r>
    </w:p>
    <w:p w14:paraId="7305AD9B" w14:textId="77777777" w:rsidR="00754B6F" w:rsidRPr="00D03ADE" w:rsidRDefault="00754B6F" w:rsidP="00D03ADE"/>
    <w:p w14:paraId="2F327E9D" w14:textId="75C5CDB8" w:rsidR="00692617" w:rsidRPr="00F110A5" w:rsidRDefault="00692617" w:rsidP="00F110A5">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t xml:space="preserve">Centrifuge at </w:t>
      </w:r>
      <w:r w:rsidR="00B34E47" w:rsidRPr="00F110A5">
        <w:rPr>
          <w:rFonts w:ascii="Calibri" w:hAnsi="Calibri" w:cs="Calibri"/>
          <w:sz w:val="24"/>
          <w:szCs w:val="24"/>
        </w:rPr>
        <w:t xml:space="preserve">270 </w:t>
      </w:r>
      <w:r w:rsidR="00BC2040" w:rsidRPr="00F110A5">
        <w:rPr>
          <w:rFonts w:ascii="Calibri" w:hAnsi="Calibri" w:cs="Calibri"/>
          <w:sz w:val="24"/>
          <w:szCs w:val="24"/>
        </w:rPr>
        <w:t xml:space="preserve">x </w:t>
      </w:r>
      <w:r w:rsidR="00B34E47" w:rsidRPr="00F110A5">
        <w:rPr>
          <w:rFonts w:ascii="Calibri" w:hAnsi="Calibri" w:cs="Calibri"/>
          <w:i/>
          <w:iCs/>
          <w:sz w:val="24"/>
          <w:szCs w:val="24"/>
        </w:rPr>
        <w:t>g</w:t>
      </w:r>
      <w:r w:rsidRPr="00F110A5">
        <w:rPr>
          <w:rFonts w:ascii="Calibri" w:hAnsi="Calibri" w:cs="Calibri"/>
          <w:sz w:val="24"/>
          <w:szCs w:val="24"/>
        </w:rPr>
        <w:t xml:space="preserve">, </w:t>
      </w:r>
      <w:r w:rsidR="00767919" w:rsidRPr="00F110A5">
        <w:rPr>
          <w:rFonts w:ascii="Calibri" w:hAnsi="Calibri" w:cs="Calibri"/>
          <w:sz w:val="24"/>
          <w:szCs w:val="24"/>
        </w:rPr>
        <w:t xml:space="preserve">room temperature </w:t>
      </w:r>
      <w:r w:rsidR="00D74AFD" w:rsidRPr="00F110A5">
        <w:rPr>
          <w:rFonts w:ascii="Calibri" w:hAnsi="Calibri" w:cs="Calibri"/>
          <w:sz w:val="24"/>
          <w:szCs w:val="24"/>
        </w:rPr>
        <w:t>(RT, ~</w:t>
      </w:r>
      <w:r w:rsidRPr="00F110A5">
        <w:rPr>
          <w:rFonts w:ascii="Calibri" w:hAnsi="Calibri" w:cs="Calibri"/>
          <w:sz w:val="24"/>
          <w:szCs w:val="24"/>
        </w:rPr>
        <w:t>23</w:t>
      </w:r>
      <w:r w:rsidR="007C6A47" w:rsidRPr="00F110A5">
        <w:rPr>
          <w:rFonts w:ascii="Calibri" w:hAnsi="Calibri" w:cs="Calibri"/>
          <w:sz w:val="24"/>
          <w:szCs w:val="24"/>
        </w:rPr>
        <w:t xml:space="preserve"> </w:t>
      </w:r>
      <w:r w:rsidR="00DE4169" w:rsidRPr="00F110A5">
        <w:rPr>
          <w:rFonts w:ascii="Calibri" w:hAnsi="Calibri" w:cs="Calibri"/>
          <w:sz w:val="24"/>
          <w:szCs w:val="24"/>
        </w:rPr>
        <w:t>°</w:t>
      </w:r>
      <w:r w:rsidRPr="00F110A5">
        <w:rPr>
          <w:rFonts w:ascii="Calibri" w:hAnsi="Calibri" w:cs="Calibri"/>
          <w:sz w:val="24"/>
          <w:szCs w:val="24"/>
        </w:rPr>
        <w:t>C</w:t>
      </w:r>
      <w:r w:rsidR="00D74AFD" w:rsidRPr="00F110A5">
        <w:rPr>
          <w:rFonts w:ascii="Calibri" w:hAnsi="Calibri" w:cs="Calibri"/>
          <w:sz w:val="24"/>
          <w:szCs w:val="24"/>
        </w:rPr>
        <w:t>)</w:t>
      </w:r>
      <w:r w:rsidRPr="00F110A5">
        <w:rPr>
          <w:rFonts w:ascii="Calibri" w:hAnsi="Calibri" w:cs="Calibri"/>
          <w:sz w:val="24"/>
          <w:szCs w:val="24"/>
        </w:rPr>
        <w:t>, for 2 min.</w:t>
      </w:r>
    </w:p>
    <w:p w14:paraId="30207F27" w14:textId="77777777" w:rsidR="00754B6F" w:rsidRPr="00D03ADE" w:rsidRDefault="00754B6F" w:rsidP="00F110A5"/>
    <w:p w14:paraId="3F301DE2" w14:textId="6E094AEF" w:rsidR="00692617" w:rsidRPr="00F110A5" w:rsidRDefault="00692617" w:rsidP="00F110A5">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t xml:space="preserve">Aspirate </w:t>
      </w:r>
      <w:r w:rsidR="003D7FCF" w:rsidRPr="00F110A5">
        <w:rPr>
          <w:rFonts w:ascii="Calibri" w:hAnsi="Calibri" w:cs="Calibri"/>
          <w:sz w:val="24"/>
          <w:szCs w:val="24"/>
        </w:rPr>
        <w:t xml:space="preserve">using a vacuum trap flask </w:t>
      </w:r>
      <w:r w:rsidRPr="00F110A5">
        <w:rPr>
          <w:rFonts w:ascii="Calibri" w:hAnsi="Calibri" w:cs="Calibri"/>
          <w:sz w:val="24"/>
          <w:szCs w:val="24"/>
        </w:rPr>
        <w:t>and discard the supernatant, leaving the worm pellet undisturbed.</w:t>
      </w:r>
    </w:p>
    <w:p w14:paraId="6264C4C2" w14:textId="77777777" w:rsidR="00754B6F" w:rsidRPr="00D03ADE" w:rsidRDefault="00754B6F" w:rsidP="00F110A5"/>
    <w:p w14:paraId="33F74091" w14:textId="6037DEBF" w:rsidR="00692617" w:rsidRPr="00F110A5" w:rsidRDefault="007944A7" w:rsidP="00F110A5">
      <w:pPr>
        <w:pStyle w:val="ListParagraph"/>
        <w:numPr>
          <w:ilvl w:val="2"/>
          <w:numId w:val="36"/>
        </w:numPr>
        <w:spacing w:after="0"/>
        <w:ind w:left="0" w:firstLine="0"/>
        <w:jc w:val="both"/>
        <w:rPr>
          <w:rFonts w:ascii="Calibri" w:hAnsi="Calibri" w:cs="Calibri"/>
          <w:sz w:val="24"/>
          <w:szCs w:val="24"/>
        </w:rPr>
      </w:pPr>
      <w:r w:rsidRPr="00F110A5">
        <w:rPr>
          <w:rFonts w:ascii="Calibri" w:hAnsi="Calibri" w:cs="Calibri"/>
          <w:sz w:val="24"/>
          <w:szCs w:val="24"/>
        </w:rPr>
        <w:t xml:space="preserve">Resuspend </w:t>
      </w:r>
      <w:r w:rsidR="00F93282">
        <w:rPr>
          <w:rFonts w:ascii="Calibri" w:hAnsi="Calibri" w:cs="Calibri"/>
          <w:sz w:val="24"/>
          <w:szCs w:val="24"/>
        </w:rPr>
        <w:t xml:space="preserve">the pellet </w:t>
      </w:r>
      <w:r w:rsidR="00B60EE1" w:rsidRPr="00F110A5">
        <w:rPr>
          <w:rFonts w:ascii="Calibri" w:hAnsi="Calibri" w:cs="Calibri"/>
          <w:sz w:val="24"/>
          <w:szCs w:val="24"/>
        </w:rPr>
        <w:t xml:space="preserve">in </w:t>
      </w:r>
      <w:r w:rsidR="00D627BB" w:rsidRPr="00F110A5">
        <w:rPr>
          <w:rFonts w:ascii="Calibri" w:hAnsi="Calibri" w:cs="Calibri"/>
          <w:sz w:val="24"/>
          <w:szCs w:val="24"/>
        </w:rPr>
        <w:t>5</w:t>
      </w:r>
      <w:r w:rsidR="00D03ADE" w:rsidRPr="00F110A5">
        <w:rPr>
          <w:rFonts w:ascii="Calibri" w:hAnsi="Calibri" w:cs="Calibri"/>
          <w:sz w:val="24"/>
          <w:szCs w:val="24"/>
        </w:rPr>
        <w:t>–</w:t>
      </w:r>
      <w:r w:rsidR="00D627BB" w:rsidRPr="00F110A5">
        <w:rPr>
          <w:rFonts w:ascii="Calibri" w:hAnsi="Calibri" w:cs="Calibri"/>
          <w:sz w:val="24"/>
          <w:szCs w:val="24"/>
        </w:rPr>
        <w:t xml:space="preserve">10 mL of </w:t>
      </w:r>
      <w:r w:rsidR="00B60EE1" w:rsidRPr="00F110A5">
        <w:rPr>
          <w:rFonts w:ascii="Calibri" w:hAnsi="Calibri" w:cs="Calibri"/>
          <w:sz w:val="24"/>
          <w:szCs w:val="24"/>
        </w:rPr>
        <w:t xml:space="preserve">M9 </w:t>
      </w:r>
      <w:r w:rsidRPr="00F110A5">
        <w:rPr>
          <w:rFonts w:ascii="Calibri" w:hAnsi="Calibri" w:cs="Calibri"/>
          <w:sz w:val="24"/>
          <w:szCs w:val="24"/>
        </w:rPr>
        <w:t>to w</w:t>
      </w:r>
      <w:r w:rsidR="00692617" w:rsidRPr="00F110A5">
        <w:rPr>
          <w:rFonts w:ascii="Calibri" w:hAnsi="Calibri" w:cs="Calibri"/>
          <w:sz w:val="24"/>
          <w:szCs w:val="24"/>
        </w:rPr>
        <w:t xml:space="preserve">ash </w:t>
      </w:r>
      <w:r w:rsidR="00454694">
        <w:rPr>
          <w:rFonts w:ascii="Calibri" w:hAnsi="Calibri" w:cs="Calibri"/>
          <w:sz w:val="24"/>
          <w:szCs w:val="24"/>
        </w:rPr>
        <w:t xml:space="preserve">the </w:t>
      </w:r>
      <w:r w:rsidR="00692617" w:rsidRPr="00F110A5">
        <w:rPr>
          <w:rFonts w:ascii="Calibri" w:hAnsi="Calibri" w:cs="Calibri"/>
          <w:sz w:val="24"/>
          <w:szCs w:val="24"/>
        </w:rPr>
        <w:t xml:space="preserve">worms </w:t>
      </w:r>
      <w:r w:rsidR="00E64AF2" w:rsidRPr="00F110A5">
        <w:rPr>
          <w:rFonts w:ascii="Calibri" w:hAnsi="Calibri" w:cs="Calibri"/>
          <w:sz w:val="24"/>
          <w:szCs w:val="24"/>
        </w:rPr>
        <w:t xml:space="preserve">and repeat </w:t>
      </w:r>
      <w:r w:rsidR="00D03ADE" w:rsidRPr="00F110A5">
        <w:rPr>
          <w:rFonts w:ascii="Calibri" w:hAnsi="Calibri" w:cs="Calibri"/>
          <w:sz w:val="24"/>
          <w:szCs w:val="24"/>
        </w:rPr>
        <w:t xml:space="preserve">steps </w:t>
      </w:r>
      <w:r w:rsidR="00E64AF2" w:rsidRPr="00F110A5">
        <w:rPr>
          <w:rFonts w:ascii="Calibri" w:hAnsi="Calibri" w:cs="Calibri"/>
          <w:sz w:val="24"/>
          <w:szCs w:val="24"/>
        </w:rPr>
        <w:t>5.2</w:t>
      </w:r>
      <w:r w:rsidR="00D03ADE" w:rsidRPr="00F110A5">
        <w:rPr>
          <w:rFonts w:ascii="Calibri" w:hAnsi="Calibri" w:cs="Calibri"/>
          <w:sz w:val="24"/>
          <w:szCs w:val="24"/>
        </w:rPr>
        <w:t>–</w:t>
      </w:r>
      <w:r w:rsidR="00E64AF2" w:rsidRPr="00F110A5">
        <w:rPr>
          <w:rFonts w:ascii="Calibri" w:hAnsi="Calibri" w:cs="Calibri"/>
          <w:sz w:val="24"/>
          <w:szCs w:val="24"/>
        </w:rPr>
        <w:t>5.3 twice</w:t>
      </w:r>
      <w:r w:rsidR="001E1313" w:rsidRPr="00F110A5">
        <w:rPr>
          <w:rFonts w:ascii="Calibri" w:hAnsi="Calibri" w:cs="Calibri"/>
          <w:sz w:val="24"/>
          <w:szCs w:val="24"/>
        </w:rPr>
        <w:t>.</w:t>
      </w:r>
    </w:p>
    <w:p w14:paraId="4D1D01AD" w14:textId="77777777" w:rsidR="00754B6F" w:rsidRPr="00D03ADE" w:rsidRDefault="00754B6F" w:rsidP="00D03ADE"/>
    <w:p w14:paraId="2F74CFDF" w14:textId="20D8C538" w:rsidR="00692617" w:rsidRPr="00F110A5" w:rsidRDefault="00692617" w:rsidP="00F110A5">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t>Add 5</w:t>
      </w:r>
      <w:r w:rsidR="00DE4169" w:rsidRPr="00F110A5">
        <w:rPr>
          <w:rFonts w:ascii="Calibri" w:hAnsi="Calibri" w:cs="Calibri"/>
          <w:sz w:val="24"/>
          <w:szCs w:val="24"/>
        </w:rPr>
        <w:t xml:space="preserve"> </w:t>
      </w:r>
      <w:r w:rsidRPr="00F110A5">
        <w:rPr>
          <w:rFonts w:ascii="Calibri" w:hAnsi="Calibri" w:cs="Calibri"/>
          <w:sz w:val="24"/>
          <w:szCs w:val="24"/>
        </w:rPr>
        <w:t>m</w:t>
      </w:r>
      <w:r w:rsidR="007944A7" w:rsidRPr="00F110A5">
        <w:rPr>
          <w:rFonts w:ascii="Calibri" w:hAnsi="Calibri" w:cs="Calibri"/>
          <w:sz w:val="24"/>
          <w:szCs w:val="24"/>
        </w:rPr>
        <w:t>L</w:t>
      </w:r>
      <w:r w:rsidRPr="00F110A5">
        <w:rPr>
          <w:rFonts w:ascii="Calibri" w:hAnsi="Calibri" w:cs="Calibri"/>
          <w:sz w:val="24"/>
          <w:szCs w:val="24"/>
        </w:rPr>
        <w:t xml:space="preserve"> of 20% </w:t>
      </w:r>
      <w:r w:rsidR="0027645B" w:rsidRPr="00F110A5">
        <w:rPr>
          <w:rFonts w:ascii="Calibri" w:hAnsi="Calibri" w:cs="Calibri"/>
          <w:sz w:val="24"/>
          <w:szCs w:val="24"/>
        </w:rPr>
        <w:t xml:space="preserve">bleaching </w:t>
      </w:r>
      <w:r w:rsidRPr="00F110A5">
        <w:rPr>
          <w:rFonts w:ascii="Calibri" w:hAnsi="Calibri" w:cs="Calibri"/>
          <w:sz w:val="24"/>
          <w:szCs w:val="24"/>
        </w:rPr>
        <w:t>solution</w:t>
      </w:r>
      <w:r w:rsidR="004A73AE" w:rsidRPr="00F110A5">
        <w:rPr>
          <w:rFonts w:ascii="Calibri" w:hAnsi="Calibri" w:cs="Calibri"/>
          <w:sz w:val="24"/>
          <w:szCs w:val="24"/>
        </w:rPr>
        <w:t xml:space="preserve"> (8.25 mL </w:t>
      </w:r>
      <w:r w:rsidR="00D03ADE" w:rsidRPr="00F110A5">
        <w:rPr>
          <w:rFonts w:ascii="Calibri" w:hAnsi="Calibri" w:cs="Calibri"/>
          <w:sz w:val="24"/>
          <w:szCs w:val="24"/>
        </w:rPr>
        <w:t xml:space="preserve">of </w:t>
      </w:r>
      <w:r w:rsidR="004A73AE" w:rsidRPr="00F110A5">
        <w:rPr>
          <w:rFonts w:ascii="Calibri" w:hAnsi="Calibri" w:cs="Calibri"/>
          <w:sz w:val="24"/>
          <w:szCs w:val="24"/>
        </w:rPr>
        <w:t>ddH</w:t>
      </w:r>
      <w:r w:rsidR="004A73AE" w:rsidRPr="00F110A5">
        <w:rPr>
          <w:rFonts w:ascii="Calibri" w:hAnsi="Calibri" w:cs="Calibri"/>
          <w:sz w:val="24"/>
          <w:szCs w:val="24"/>
          <w:vertAlign w:val="subscript"/>
        </w:rPr>
        <w:t>2</w:t>
      </w:r>
      <w:r w:rsidR="004A73AE" w:rsidRPr="00F110A5">
        <w:rPr>
          <w:rFonts w:ascii="Calibri" w:hAnsi="Calibri" w:cs="Calibri"/>
          <w:sz w:val="24"/>
          <w:szCs w:val="24"/>
        </w:rPr>
        <w:t>O, 3.75 mL</w:t>
      </w:r>
      <w:r w:rsidR="00D03ADE" w:rsidRPr="00F110A5">
        <w:rPr>
          <w:rFonts w:ascii="Calibri" w:hAnsi="Calibri" w:cs="Calibri"/>
          <w:sz w:val="24"/>
          <w:szCs w:val="24"/>
        </w:rPr>
        <w:t xml:space="preserve"> of</w:t>
      </w:r>
      <w:r w:rsidR="00862454" w:rsidRPr="00F110A5">
        <w:rPr>
          <w:rFonts w:ascii="Calibri" w:hAnsi="Calibri" w:cs="Calibri"/>
          <w:sz w:val="24"/>
          <w:szCs w:val="24"/>
        </w:rPr>
        <w:t xml:space="preserve"> 1M NaOH, 3.0 mL </w:t>
      </w:r>
      <w:r w:rsidR="00D03ADE" w:rsidRPr="00F110A5">
        <w:rPr>
          <w:rFonts w:ascii="Calibri" w:hAnsi="Calibri" w:cs="Calibri"/>
          <w:sz w:val="24"/>
          <w:szCs w:val="24"/>
        </w:rPr>
        <w:t xml:space="preserve">of </w:t>
      </w:r>
      <w:r w:rsidR="00374904" w:rsidRPr="00F110A5">
        <w:rPr>
          <w:rFonts w:ascii="Calibri" w:hAnsi="Calibri" w:cs="Calibri"/>
          <w:sz w:val="24"/>
          <w:szCs w:val="24"/>
        </w:rPr>
        <w:t>non</w:t>
      </w:r>
      <w:r w:rsidR="00862454" w:rsidRPr="00F110A5">
        <w:rPr>
          <w:rFonts w:ascii="Calibri" w:hAnsi="Calibri" w:cs="Calibri"/>
          <w:sz w:val="24"/>
          <w:szCs w:val="24"/>
        </w:rPr>
        <w:t>-germicidal bleach)</w:t>
      </w:r>
      <w:r w:rsidRPr="00F110A5">
        <w:rPr>
          <w:rFonts w:ascii="Calibri" w:hAnsi="Calibri" w:cs="Calibri"/>
          <w:sz w:val="24"/>
          <w:szCs w:val="24"/>
        </w:rPr>
        <w:t xml:space="preserve"> to the tube and invert </w:t>
      </w:r>
      <w:r w:rsidR="000E0009" w:rsidRPr="00F110A5">
        <w:rPr>
          <w:rFonts w:ascii="Calibri" w:hAnsi="Calibri" w:cs="Calibri"/>
          <w:sz w:val="24"/>
          <w:szCs w:val="24"/>
        </w:rPr>
        <w:t xml:space="preserve">continuously </w:t>
      </w:r>
      <w:r w:rsidRPr="00F110A5">
        <w:rPr>
          <w:rFonts w:ascii="Calibri" w:hAnsi="Calibri" w:cs="Calibri"/>
          <w:sz w:val="24"/>
          <w:szCs w:val="24"/>
        </w:rPr>
        <w:t>to dissolve</w:t>
      </w:r>
      <w:r w:rsidR="003A343E" w:rsidRPr="00F110A5">
        <w:rPr>
          <w:rFonts w:ascii="Calibri" w:hAnsi="Calibri" w:cs="Calibri"/>
          <w:sz w:val="24"/>
          <w:szCs w:val="24"/>
        </w:rPr>
        <w:t xml:space="preserve"> </w:t>
      </w:r>
      <w:r w:rsidR="00D03ADE" w:rsidRPr="00F110A5">
        <w:rPr>
          <w:rFonts w:ascii="Calibri" w:hAnsi="Calibri" w:cs="Calibri"/>
          <w:sz w:val="24"/>
          <w:szCs w:val="24"/>
        </w:rPr>
        <w:t xml:space="preserve">the </w:t>
      </w:r>
      <w:r w:rsidRPr="00F110A5">
        <w:rPr>
          <w:rFonts w:ascii="Calibri" w:hAnsi="Calibri" w:cs="Calibri"/>
          <w:sz w:val="24"/>
          <w:szCs w:val="24"/>
        </w:rPr>
        <w:t xml:space="preserve">worms. Worms are ready to centrifuge once they have almost </w:t>
      </w:r>
      <w:r w:rsidR="001E1313" w:rsidRPr="00F110A5">
        <w:rPr>
          <w:rFonts w:ascii="Calibri" w:hAnsi="Calibri" w:cs="Calibri"/>
          <w:sz w:val="24"/>
          <w:szCs w:val="24"/>
        </w:rPr>
        <w:t xml:space="preserve">completely </w:t>
      </w:r>
      <w:r w:rsidRPr="00F110A5">
        <w:rPr>
          <w:rFonts w:ascii="Calibri" w:hAnsi="Calibri" w:cs="Calibri"/>
          <w:sz w:val="24"/>
          <w:szCs w:val="24"/>
        </w:rPr>
        <w:t>dissolved.</w:t>
      </w:r>
    </w:p>
    <w:p w14:paraId="2A2817FB" w14:textId="77777777" w:rsidR="003A343E" w:rsidRPr="00D03ADE" w:rsidRDefault="003A343E" w:rsidP="00D03ADE"/>
    <w:p w14:paraId="2F5765A5" w14:textId="5657DF01" w:rsidR="00692617" w:rsidRPr="00D03ADE" w:rsidRDefault="00D03ADE" w:rsidP="00D03ADE">
      <w:r w:rsidRPr="00D03ADE">
        <w:t>NOTE:</w:t>
      </w:r>
      <w:r w:rsidRPr="00D03ADE">
        <w:rPr>
          <w:b/>
          <w:bCs/>
        </w:rPr>
        <w:t xml:space="preserve"> </w:t>
      </w:r>
      <w:r w:rsidR="00692617" w:rsidRPr="00D03ADE">
        <w:t xml:space="preserve">Bleaching times and volume of bleaching solution will </w:t>
      </w:r>
      <w:r w:rsidR="003367DC" w:rsidRPr="00D03ADE">
        <w:t>depend on the size of</w:t>
      </w:r>
      <w:r w:rsidR="00692617" w:rsidRPr="00D03ADE">
        <w:t xml:space="preserve"> t</w:t>
      </w:r>
      <w:r w:rsidR="003367DC" w:rsidRPr="00D03ADE">
        <w:t>he</w:t>
      </w:r>
      <w:r w:rsidR="00692617" w:rsidRPr="00D03ADE">
        <w:t xml:space="preserve"> sample. </w:t>
      </w:r>
      <w:r w:rsidR="00F04766" w:rsidRPr="00D03ADE">
        <w:t>Over and under-bleaching are common errors. As such, t</w:t>
      </w:r>
      <w:r w:rsidR="00692617" w:rsidRPr="00D03ADE">
        <w:t xml:space="preserve">his process generally requires </w:t>
      </w:r>
      <w:r w:rsidR="00230AD9" w:rsidRPr="00D03ADE">
        <w:t>opt</w:t>
      </w:r>
      <w:r w:rsidR="00E91802" w:rsidRPr="00D03ADE">
        <w:t>i</w:t>
      </w:r>
      <w:r w:rsidR="00230AD9" w:rsidRPr="00D03ADE">
        <w:t xml:space="preserve">mization </w:t>
      </w:r>
      <w:r w:rsidR="00692617" w:rsidRPr="00D03ADE">
        <w:t xml:space="preserve">to determine </w:t>
      </w:r>
      <w:r w:rsidRPr="00D03ADE">
        <w:t>when</w:t>
      </w:r>
      <w:r w:rsidR="00692617" w:rsidRPr="00D03ADE">
        <w:t xml:space="preserve"> the sample is ready for centrifugation.</w:t>
      </w:r>
      <w:r w:rsidR="00F04766" w:rsidRPr="00D03ADE">
        <w:t xml:space="preserve"> </w:t>
      </w:r>
    </w:p>
    <w:p w14:paraId="52D020E4" w14:textId="77777777" w:rsidR="003A343E" w:rsidRPr="00D03ADE" w:rsidRDefault="003A343E" w:rsidP="00D03ADE"/>
    <w:p w14:paraId="46E3374B" w14:textId="3F9BA139" w:rsidR="00692617" w:rsidRPr="00F110A5" w:rsidRDefault="00692617" w:rsidP="00F110A5">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t>Centrifuge for 2 min</w:t>
      </w:r>
      <w:r w:rsidR="002E0C5C" w:rsidRPr="00F110A5">
        <w:rPr>
          <w:rFonts w:ascii="Calibri" w:hAnsi="Calibri" w:cs="Calibri"/>
          <w:sz w:val="24"/>
          <w:szCs w:val="24"/>
        </w:rPr>
        <w:t xml:space="preserve"> at 423 x </w:t>
      </w:r>
      <w:r w:rsidR="001B6C1C" w:rsidRPr="001B6C1C">
        <w:rPr>
          <w:rFonts w:ascii="Calibri" w:hAnsi="Calibri" w:cs="Calibri"/>
          <w:i/>
          <w:iCs/>
          <w:sz w:val="24"/>
          <w:szCs w:val="24"/>
        </w:rPr>
        <w:t>g</w:t>
      </w:r>
      <w:r w:rsidR="001B6C1C" w:rsidRPr="001B6C1C">
        <w:rPr>
          <w:rFonts w:ascii="Calibri" w:hAnsi="Calibri" w:cs="Calibri"/>
          <w:sz w:val="24"/>
          <w:szCs w:val="24"/>
        </w:rPr>
        <w:t xml:space="preserve"> and</w:t>
      </w:r>
      <w:r w:rsidRPr="00F110A5">
        <w:rPr>
          <w:rFonts w:ascii="Calibri" w:hAnsi="Calibri" w:cs="Calibri"/>
          <w:sz w:val="24"/>
          <w:szCs w:val="24"/>
        </w:rPr>
        <w:t xml:space="preserve"> discard </w:t>
      </w:r>
      <w:r w:rsidR="00D03ADE" w:rsidRPr="00F110A5">
        <w:rPr>
          <w:rFonts w:ascii="Calibri" w:hAnsi="Calibri" w:cs="Calibri"/>
          <w:sz w:val="24"/>
          <w:szCs w:val="24"/>
        </w:rPr>
        <w:t xml:space="preserve">the </w:t>
      </w:r>
      <w:r w:rsidRPr="00F110A5">
        <w:rPr>
          <w:rFonts w:ascii="Calibri" w:hAnsi="Calibri" w:cs="Calibri"/>
          <w:sz w:val="24"/>
          <w:szCs w:val="24"/>
        </w:rPr>
        <w:t>supernatant.</w:t>
      </w:r>
    </w:p>
    <w:p w14:paraId="35BF420B" w14:textId="77777777" w:rsidR="00190DFB" w:rsidRPr="00D03ADE" w:rsidRDefault="00190DFB" w:rsidP="00F110A5"/>
    <w:p w14:paraId="15CD159C" w14:textId="12638557" w:rsidR="00692617" w:rsidRPr="00F110A5" w:rsidRDefault="00692617" w:rsidP="00F110A5">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lastRenderedPageBreak/>
        <w:t>Add 10 m</w:t>
      </w:r>
      <w:r w:rsidR="007944A7" w:rsidRPr="00F110A5">
        <w:rPr>
          <w:rFonts w:ascii="Calibri" w:hAnsi="Calibri" w:cs="Calibri"/>
          <w:sz w:val="24"/>
          <w:szCs w:val="24"/>
        </w:rPr>
        <w:t>L</w:t>
      </w:r>
      <w:r w:rsidRPr="00F110A5">
        <w:rPr>
          <w:rFonts w:ascii="Calibri" w:hAnsi="Calibri" w:cs="Calibri"/>
          <w:sz w:val="24"/>
          <w:szCs w:val="24"/>
        </w:rPr>
        <w:t xml:space="preserve"> of sterile M9 to resuspend the egg pellet.</w:t>
      </w:r>
    </w:p>
    <w:p w14:paraId="3537BDBD" w14:textId="77777777" w:rsidR="00754B6F" w:rsidRPr="00D03ADE" w:rsidRDefault="00754B6F" w:rsidP="00F110A5"/>
    <w:p w14:paraId="77C2C195" w14:textId="6A47A7BD" w:rsidR="00692617" w:rsidRPr="00F110A5" w:rsidRDefault="00692617" w:rsidP="00F110A5">
      <w:pPr>
        <w:pStyle w:val="ListParagraph"/>
        <w:numPr>
          <w:ilvl w:val="2"/>
          <w:numId w:val="36"/>
        </w:numPr>
        <w:spacing w:after="0"/>
        <w:ind w:left="0" w:firstLine="0"/>
        <w:jc w:val="both"/>
        <w:rPr>
          <w:rFonts w:ascii="Calibri" w:hAnsi="Calibri" w:cs="Calibri"/>
          <w:sz w:val="24"/>
          <w:szCs w:val="24"/>
        </w:rPr>
      </w:pPr>
      <w:r w:rsidRPr="00F110A5">
        <w:rPr>
          <w:rFonts w:ascii="Calibri" w:hAnsi="Calibri" w:cs="Calibri"/>
          <w:sz w:val="24"/>
          <w:szCs w:val="24"/>
        </w:rPr>
        <w:t>Centrifuge</w:t>
      </w:r>
      <w:r w:rsidR="00D03ADE" w:rsidRPr="00F110A5">
        <w:rPr>
          <w:rFonts w:ascii="Calibri" w:hAnsi="Calibri" w:cs="Calibri"/>
          <w:sz w:val="24"/>
          <w:szCs w:val="24"/>
        </w:rPr>
        <w:t xml:space="preserve"> the</w:t>
      </w:r>
      <w:r w:rsidRPr="00F110A5">
        <w:rPr>
          <w:rFonts w:ascii="Calibri" w:hAnsi="Calibri" w:cs="Calibri"/>
          <w:sz w:val="24"/>
          <w:szCs w:val="24"/>
        </w:rPr>
        <w:t xml:space="preserve"> tube for 2 min at </w:t>
      </w:r>
      <w:r w:rsidR="00ED7429" w:rsidRPr="00F110A5">
        <w:rPr>
          <w:rFonts w:ascii="Calibri" w:hAnsi="Calibri" w:cs="Calibri"/>
          <w:sz w:val="24"/>
          <w:szCs w:val="24"/>
        </w:rPr>
        <w:t xml:space="preserve">423 </w:t>
      </w:r>
      <w:r w:rsidR="00BC2040" w:rsidRPr="00F110A5">
        <w:rPr>
          <w:rFonts w:ascii="Calibri" w:hAnsi="Calibri" w:cs="Calibri"/>
          <w:sz w:val="24"/>
          <w:szCs w:val="24"/>
        </w:rPr>
        <w:t xml:space="preserve">x </w:t>
      </w:r>
      <w:r w:rsidR="00ED7429" w:rsidRPr="00F110A5">
        <w:rPr>
          <w:rFonts w:ascii="Calibri" w:hAnsi="Calibri" w:cs="Calibri"/>
          <w:i/>
          <w:iCs/>
          <w:sz w:val="24"/>
          <w:szCs w:val="24"/>
        </w:rPr>
        <w:t>g</w:t>
      </w:r>
      <w:r w:rsidR="00ED7429" w:rsidRPr="00F110A5">
        <w:rPr>
          <w:rFonts w:ascii="Calibri" w:hAnsi="Calibri" w:cs="Calibri"/>
          <w:sz w:val="24"/>
          <w:szCs w:val="24"/>
        </w:rPr>
        <w:t xml:space="preserve"> </w:t>
      </w:r>
      <w:r w:rsidRPr="00F110A5">
        <w:rPr>
          <w:rFonts w:ascii="Calibri" w:hAnsi="Calibri" w:cs="Calibri"/>
          <w:sz w:val="24"/>
          <w:szCs w:val="24"/>
        </w:rPr>
        <w:t xml:space="preserve">to pellet the eggs. </w:t>
      </w:r>
      <w:r w:rsidR="00BC34B3" w:rsidRPr="00F110A5">
        <w:rPr>
          <w:rFonts w:ascii="Calibri" w:hAnsi="Calibri" w:cs="Calibri"/>
          <w:sz w:val="24"/>
          <w:szCs w:val="24"/>
        </w:rPr>
        <w:t>Remove</w:t>
      </w:r>
      <w:r w:rsidRPr="00F110A5">
        <w:rPr>
          <w:rFonts w:ascii="Calibri" w:hAnsi="Calibri" w:cs="Calibri"/>
          <w:sz w:val="24"/>
          <w:szCs w:val="24"/>
        </w:rPr>
        <w:t xml:space="preserve"> the supernatant with </w:t>
      </w:r>
      <w:r w:rsidR="005F7B72" w:rsidRPr="00F110A5">
        <w:rPr>
          <w:rFonts w:ascii="Calibri" w:hAnsi="Calibri" w:cs="Calibri"/>
          <w:sz w:val="24"/>
          <w:szCs w:val="24"/>
        </w:rPr>
        <w:t xml:space="preserve">an </w:t>
      </w:r>
      <w:r w:rsidRPr="00F110A5">
        <w:rPr>
          <w:rFonts w:ascii="Calibri" w:hAnsi="Calibri" w:cs="Calibri"/>
          <w:sz w:val="24"/>
          <w:szCs w:val="24"/>
        </w:rPr>
        <w:t>aspirator flask.</w:t>
      </w:r>
    </w:p>
    <w:p w14:paraId="70C75B0E" w14:textId="77777777" w:rsidR="00754B6F" w:rsidRPr="00D03ADE" w:rsidRDefault="00754B6F" w:rsidP="00F110A5">
      <w:pPr>
        <w:tabs>
          <w:tab w:val="left" w:pos="540"/>
        </w:tabs>
      </w:pPr>
    </w:p>
    <w:p w14:paraId="05896F03" w14:textId="075915ED" w:rsidR="00692617" w:rsidRPr="00F110A5" w:rsidRDefault="00692617" w:rsidP="00F110A5">
      <w:pPr>
        <w:pStyle w:val="ListParagraph"/>
        <w:numPr>
          <w:ilvl w:val="2"/>
          <w:numId w:val="36"/>
        </w:numPr>
        <w:spacing w:after="0"/>
        <w:ind w:left="0" w:firstLine="0"/>
        <w:jc w:val="both"/>
        <w:rPr>
          <w:rFonts w:ascii="Calibri" w:hAnsi="Calibri" w:cs="Calibri"/>
          <w:sz w:val="24"/>
          <w:szCs w:val="24"/>
        </w:rPr>
      </w:pPr>
      <w:r w:rsidRPr="00F110A5">
        <w:rPr>
          <w:rFonts w:ascii="Calibri" w:hAnsi="Calibri" w:cs="Calibri"/>
          <w:sz w:val="24"/>
          <w:szCs w:val="24"/>
        </w:rPr>
        <w:t xml:space="preserve">Repeat </w:t>
      </w:r>
      <w:r w:rsidR="007A0FCA">
        <w:rPr>
          <w:rFonts w:ascii="Calibri" w:hAnsi="Calibri" w:cs="Calibri"/>
          <w:sz w:val="24"/>
          <w:szCs w:val="24"/>
        </w:rPr>
        <w:t>s</w:t>
      </w:r>
      <w:r w:rsidR="007A0FCA" w:rsidRPr="00F110A5">
        <w:rPr>
          <w:rFonts w:ascii="Calibri" w:hAnsi="Calibri" w:cs="Calibri"/>
          <w:sz w:val="24"/>
          <w:szCs w:val="24"/>
        </w:rPr>
        <w:t>tep</w:t>
      </w:r>
      <w:r w:rsidR="007A0FCA">
        <w:rPr>
          <w:rFonts w:ascii="Calibri" w:hAnsi="Calibri" w:cs="Calibri"/>
          <w:sz w:val="24"/>
          <w:szCs w:val="24"/>
        </w:rPr>
        <w:t>s</w:t>
      </w:r>
      <w:r w:rsidR="007A0FCA" w:rsidRPr="00F110A5">
        <w:rPr>
          <w:rFonts w:ascii="Calibri" w:hAnsi="Calibri" w:cs="Calibri"/>
          <w:sz w:val="24"/>
          <w:szCs w:val="24"/>
        </w:rPr>
        <w:t xml:space="preserve"> </w:t>
      </w:r>
      <w:r w:rsidR="005D372C" w:rsidRPr="00F110A5">
        <w:rPr>
          <w:rFonts w:ascii="Calibri" w:hAnsi="Calibri" w:cs="Calibri"/>
          <w:sz w:val="24"/>
          <w:szCs w:val="24"/>
        </w:rPr>
        <w:t>5.6</w:t>
      </w:r>
      <w:r w:rsidR="00D03ADE" w:rsidRPr="00F110A5">
        <w:rPr>
          <w:rFonts w:ascii="Calibri" w:hAnsi="Calibri" w:cs="Calibri"/>
          <w:sz w:val="24"/>
          <w:szCs w:val="24"/>
        </w:rPr>
        <w:t>–</w:t>
      </w:r>
      <w:r w:rsidRPr="00F110A5">
        <w:rPr>
          <w:rFonts w:ascii="Calibri" w:hAnsi="Calibri" w:cs="Calibri"/>
          <w:sz w:val="24"/>
          <w:szCs w:val="24"/>
        </w:rPr>
        <w:t>5.6.1.</w:t>
      </w:r>
    </w:p>
    <w:p w14:paraId="1872427E" w14:textId="77777777" w:rsidR="00754B6F" w:rsidRPr="00D03ADE" w:rsidRDefault="00754B6F" w:rsidP="00D03ADE"/>
    <w:p w14:paraId="04747F90" w14:textId="1791BEF1" w:rsidR="00692617" w:rsidRPr="00F110A5" w:rsidRDefault="00692617" w:rsidP="00F110A5">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t xml:space="preserve">Resuspend </w:t>
      </w:r>
      <w:r w:rsidR="00D03ADE" w:rsidRPr="00F110A5">
        <w:rPr>
          <w:rFonts w:ascii="Calibri" w:hAnsi="Calibri" w:cs="Calibri"/>
          <w:sz w:val="24"/>
          <w:szCs w:val="24"/>
        </w:rPr>
        <w:t xml:space="preserve">the </w:t>
      </w:r>
      <w:r w:rsidRPr="00F110A5">
        <w:rPr>
          <w:rFonts w:ascii="Calibri" w:hAnsi="Calibri" w:cs="Calibri"/>
          <w:sz w:val="24"/>
          <w:szCs w:val="24"/>
        </w:rPr>
        <w:t>egg pellet in 5</w:t>
      </w:r>
      <w:r w:rsidR="00DE4169" w:rsidRPr="00F110A5">
        <w:rPr>
          <w:rFonts w:ascii="Calibri" w:hAnsi="Calibri" w:cs="Calibri"/>
          <w:sz w:val="24"/>
          <w:szCs w:val="24"/>
        </w:rPr>
        <w:t xml:space="preserve"> </w:t>
      </w:r>
      <w:r w:rsidRPr="00F110A5">
        <w:rPr>
          <w:rFonts w:ascii="Calibri" w:hAnsi="Calibri" w:cs="Calibri"/>
          <w:sz w:val="24"/>
          <w:szCs w:val="24"/>
        </w:rPr>
        <w:t>m</w:t>
      </w:r>
      <w:r w:rsidR="007944A7" w:rsidRPr="00F110A5">
        <w:rPr>
          <w:rFonts w:ascii="Calibri" w:hAnsi="Calibri" w:cs="Calibri"/>
          <w:sz w:val="24"/>
          <w:szCs w:val="24"/>
        </w:rPr>
        <w:t>L</w:t>
      </w:r>
      <w:r w:rsidRPr="00F110A5">
        <w:rPr>
          <w:rFonts w:ascii="Calibri" w:hAnsi="Calibri" w:cs="Calibri"/>
          <w:sz w:val="24"/>
          <w:szCs w:val="24"/>
        </w:rPr>
        <w:t xml:space="preserve"> of sterile M9 and place </w:t>
      </w:r>
      <w:r w:rsidR="00D03ADE" w:rsidRPr="00F110A5">
        <w:rPr>
          <w:rFonts w:ascii="Calibri" w:hAnsi="Calibri" w:cs="Calibri"/>
          <w:sz w:val="24"/>
          <w:szCs w:val="24"/>
        </w:rPr>
        <w:t xml:space="preserve">it </w:t>
      </w:r>
      <w:r w:rsidRPr="00F110A5">
        <w:rPr>
          <w:rFonts w:ascii="Calibri" w:hAnsi="Calibri" w:cs="Calibri"/>
          <w:sz w:val="24"/>
          <w:szCs w:val="24"/>
        </w:rPr>
        <w:t xml:space="preserve">on </w:t>
      </w:r>
      <w:r w:rsidR="00D03ADE" w:rsidRPr="00F110A5">
        <w:rPr>
          <w:rFonts w:ascii="Calibri" w:hAnsi="Calibri" w:cs="Calibri"/>
          <w:sz w:val="24"/>
          <w:szCs w:val="24"/>
        </w:rPr>
        <w:t xml:space="preserve">a </w:t>
      </w:r>
      <w:r w:rsidRPr="00F110A5">
        <w:rPr>
          <w:rFonts w:ascii="Calibri" w:hAnsi="Calibri" w:cs="Calibri"/>
          <w:sz w:val="24"/>
          <w:szCs w:val="24"/>
        </w:rPr>
        <w:t xml:space="preserve">nutator overnight </w:t>
      </w:r>
      <w:r w:rsidR="007944A7" w:rsidRPr="00F110A5">
        <w:rPr>
          <w:rFonts w:ascii="Calibri" w:hAnsi="Calibri" w:cs="Calibri"/>
          <w:sz w:val="24"/>
          <w:szCs w:val="24"/>
        </w:rPr>
        <w:t xml:space="preserve">at </w:t>
      </w:r>
      <w:r w:rsidR="00D03ADE" w:rsidRPr="00F110A5">
        <w:rPr>
          <w:rFonts w:ascii="Calibri" w:hAnsi="Calibri" w:cs="Calibri"/>
          <w:sz w:val="24"/>
          <w:szCs w:val="24"/>
        </w:rPr>
        <w:t xml:space="preserve">the </w:t>
      </w:r>
      <w:r w:rsidR="007944A7" w:rsidRPr="00F110A5">
        <w:rPr>
          <w:rFonts w:ascii="Calibri" w:hAnsi="Calibri" w:cs="Calibri"/>
          <w:sz w:val="24"/>
          <w:szCs w:val="24"/>
        </w:rPr>
        <w:t>desired temperature.</w:t>
      </w:r>
    </w:p>
    <w:p w14:paraId="63765662" w14:textId="77777777" w:rsidR="00190DFB" w:rsidRPr="00D03ADE" w:rsidRDefault="00190DFB" w:rsidP="00F110A5"/>
    <w:p w14:paraId="044E7701" w14:textId="4D56DBD2" w:rsidR="00692617" w:rsidRPr="00F110A5" w:rsidRDefault="00D03ADE" w:rsidP="00F110A5">
      <w:pPr>
        <w:pStyle w:val="ListParagraph"/>
        <w:spacing w:after="0"/>
        <w:ind w:left="0"/>
        <w:jc w:val="both"/>
        <w:rPr>
          <w:rFonts w:ascii="Calibri" w:hAnsi="Calibri" w:cs="Calibri"/>
          <w:sz w:val="24"/>
          <w:szCs w:val="24"/>
        </w:rPr>
      </w:pPr>
      <w:r w:rsidRPr="00F110A5">
        <w:rPr>
          <w:rFonts w:ascii="Calibri" w:hAnsi="Calibri" w:cs="Calibri"/>
          <w:sz w:val="24"/>
          <w:szCs w:val="24"/>
        </w:rPr>
        <w:t xml:space="preserve">NOTE: </w:t>
      </w:r>
      <w:r w:rsidR="005A7E9D" w:rsidRPr="00F110A5">
        <w:rPr>
          <w:rFonts w:ascii="Calibri" w:hAnsi="Calibri" w:cs="Calibri"/>
          <w:sz w:val="24"/>
          <w:szCs w:val="24"/>
        </w:rPr>
        <w:t>Age-s</w:t>
      </w:r>
      <w:r w:rsidR="00692617" w:rsidRPr="00F110A5">
        <w:rPr>
          <w:rFonts w:ascii="Calibri" w:hAnsi="Calibri" w:cs="Calibri"/>
          <w:sz w:val="24"/>
          <w:szCs w:val="24"/>
        </w:rPr>
        <w:t xml:space="preserve">ynchronized </w:t>
      </w:r>
      <w:r w:rsidR="00B37105" w:rsidRPr="00F110A5">
        <w:rPr>
          <w:rFonts w:ascii="Calibri" w:hAnsi="Calibri" w:cs="Calibri"/>
          <w:sz w:val="24"/>
          <w:szCs w:val="24"/>
        </w:rPr>
        <w:t xml:space="preserve">L1 larvae </w:t>
      </w:r>
      <w:r w:rsidR="00692617" w:rsidRPr="00F110A5">
        <w:rPr>
          <w:rFonts w:ascii="Calibri" w:hAnsi="Calibri" w:cs="Calibri"/>
          <w:sz w:val="24"/>
          <w:szCs w:val="24"/>
        </w:rPr>
        <w:t xml:space="preserve">will be ready </w:t>
      </w:r>
      <w:r w:rsidR="007944A7" w:rsidRPr="00F110A5">
        <w:rPr>
          <w:rFonts w:ascii="Calibri" w:hAnsi="Calibri" w:cs="Calibri"/>
          <w:sz w:val="24"/>
          <w:szCs w:val="24"/>
        </w:rPr>
        <w:t xml:space="preserve">to transfer to plates </w:t>
      </w:r>
      <w:r w:rsidR="00692617" w:rsidRPr="00F110A5">
        <w:rPr>
          <w:rFonts w:ascii="Calibri" w:hAnsi="Calibri" w:cs="Calibri"/>
          <w:sz w:val="24"/>
          <w:szCs w:val="24"/>
        </w:rPr>
        <w:t>the following day.</w:t>
      </w:r>
    </w:p>
    <w:p w14:paraId="71C8F3A7" w14:textId="77777777" w:rsidR="00692617" w:rsidRPr="00D03ADE" w:rsidRDefault="00692617" w:rsidP="00D03ADE"/>
    <w:p w14:paraId="45383299" w14:textId="4E97055F" w:rsidR="00692617" w:rsidRPr="00F110A5" w:rsidRDefault="00692617" w:rsidP="00F110A5">
      <w:pPr>
        <w:pStyle w:val="ListParagraph"/>
        <w:numPr>
          <w:ilvl w:val="0"/>
          <w:numId w:val="36"/>
        </w:numPr>
        <w:spacing w:after="0"/>
        <w:ind w:left="0" w:firstLine="0"/>
        <w:jc w:val="both"/>
        <w:rPr>
          <w:rFonts w:ascii="Calibri" w:hAnsi="Calibri" w:cs="Calibri"/>
          <w:b/>
          <w:bCs/>
          <w:sz w:val="24"/>
          <w:szCs w:val="24"/>
        </w:rPr>
      </w:pPr>
      <w:r w:rsidRPr="00F110A5">
        <w:rPr>
          <w:rFonts w:ascii="Calibri" w:hAnsi="Calibri" w:cs="Calibri"/>
          <w:b/>
          <w:bCs/>
          <w:sz w:val="24"/>
          <w:szCs w:val="24"/>
        </w:rPr>
        <w:t xml:space="preserve">Worm preparation </w:t>
      </w:r>
      <w:r w:rsidR="00E52CE6" w:rsidRPr="00F110A5">
        <w:rPr>
          <w:rFonts w:ascii="Calibri" w:hAnsi="Calibri" w:cs="Calibri"/>
          <w:b/>
          <w:bCs/>
          <w:sz w:val="24"/>
          <w:szCs w:val="24"/>
        </w:rPr>
        <w:t>p</w:t>
      </w:r>
      <w:r w:rsidRPr="00F110A5">
        <w:rPr>
          <w:rFonts w:ascii="Calibri" w:hAnsi="Calibri" w:cs="Calibri"/>
          <w:b/>
          <w:bCs/>
          <w:sz w:val="24"/>
          <w:szCs w:val="24"/>
        </w:rPr>
        <w:t>ost</w:t>
      </w:r>
      <w:r w:rsidR="0042186E" w:rsidRPr="00F110A5">
        <w:rPr>
          <w:rFonts w:ascii="Calibri" w:hAnsi="Calibri" w:cs="Calibri"/>
          <w:b/>
          <w:bCs/>
          <w:sz w:val="24"/>
          <w:szCs w:val="24"/>
        </w:rPr>
        <w:t xml:space="preserve"> </w:t>
      </w:r>
      <w:r w:rsidR="00E52CE6" w:rsidRPr="00F110A5">
        <w:rPr>
          <w:rFonts w:ascii="Calibri" w:hAnsi="Calibri" w:cs="Calibri"/>
          <w:b/>
          <w:bCs/>
          <w:sz w:val="24"/>
          <w:szCs w:val="24"/>
        </w:rPr>
        <w:t>a</w:t>
      </w:r>
      <w:r w:rsidRPr="00F110A5">
        <w:rPr>
          <w:rFonts w:ascii="Calibri" w:hAnsi="Calibri" w:cs="Calibri"/>
          <w:b/>
          <w:bCs/>
          <w:sz w:val="24"/>
          <w:szCs w:val="24"/>
        </w:rPr>
        <w:t>ge</w:t>
      </w:r>
      <w:r w:rsidR="0042186E" w:rsidRPr="00F110A5">
        <w:rPr>
          <w:rFonts w:ascii="Calibri" w:hAnsi="Calibri" w:cs="Calibri"/>
          <w:b/>
          <w:bCs/>
          <w:sz w:val="24"/>
          <w:szCs w:val="24"/>
        </w:rPr>
        <w:t>-</w:t>
      </w:r>
      <w:r w:rsidR="00E52CE6" w:rsidRPr="00F110A5">
        <w:rPr>
          <w:rFonts w:ascii="Calibri" w:hAnsi="Calibri" w:cs="Calibri"/>
          <w:b/>
          <w:bCs/>
          <w:sz w:val="24"/>
          <w:szCs w:val="24"/>
        </w:rPr>
        <w:t>s</w:t>
      </w:r>
      <w:r w:rsidRPr="00F110A5">
        <w:rPr>
          <w:rFonts w:ascii="Calibri" w:hAnsi="Calibri" w:cs="Calibri"/>
          <w:b/>
          <w:bCs/>
          <w:sz w:val="24"/>
          <w:szCs w:val="24"/>
        </w:rPr>
        <w:t>ynchronization</w:t>
      </w:r>
    </w:p>
    <w:p w14:paraId="560E3417" w14:textId="77777777" w:rsidR="00190DFB" w:rsidRPr="00D03ADE" w:rsidRDefault="00190DFB" w:rsidP="00F110A5">
      <w:pPr>
        <w:rPr>
          <w:b/>
          <w:bCs/>
        </w:rPr>
      </w:pPr>
    </w:p>
    <w:p w14:paraId="145BA570" w14:textId="69538407" w:rsidR="009A74B4" w:rsidRPr="00F110A5" w:rsidRDefault="007E6649" w:rsidP="00F110A5">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t xml:space="preserve">Centrifuge </w:t>
      </w:r>
      <w:r w:rsidR="00D03ADE" w:rsidRPr="00F110A5">
        <w:rPr>
          <w:rFonts w:ascii="Calibri" w:hAnsi="Calibri" w:cs="Calibri"/>
          <w:sz w:val="24"/>
          <w:szCs w:val="24"/>
        </w:rPr>
        <w:t xml:space="preserve">the </w:t>
      </w:r>
      <w:r w:rsidRPr="00F110A5">
        <w:rPr>
          <w:rFonts w:ascii="Calibri" w:hAnsi="Calibri" w:cs="Calibri"/>
          <w:sz w:val="24"/>
          <w:szCs w:val="24"/>
        </w:rPr>
        <w:t>a</w:t>
      </w:r>
      <w:r w:rsidR="00692617" w:rsidRPr="00F110A5">
        <w:rPr>
          <w:rFonts w:ascii="Calibri" w:hAnsi="Calibri" w:cs="Calibri"/>
          <w:sz w:val="24"/>
          <w:szCs w:val="24"/>
        </w:rPr>
        <w:t>ge</w:t>
      </w:r>
      <w:r w:rsidR="00E85368" w:rsidRPr="00F110A5">
        <w:rPr>
          <w:rFonts w:ascii="Calibri" w:hAnsi="Calibri" w:cs="Calibri"/>
          <w:sz w:val="24"/>
          <w:szCs w:val="24"/>
        </w:rPr>
        <w:t>-</w:t>
      </w:r>
      <w:r w:rsidR="00692617" w:rsidRPr="00F110A5">
        <w:rPr>
          <w:rFonts w:ascii="Calibri" w:hAnsi="Calibri" w:cs="Calibri"/>
          <w:sz w:val="24"/>
          <w:szCs w:val="24"/>
        </w:rPr>
        <w:t xml:space="preserve">synchronized worms at </w:t>
      </w:r>
      <w:r w:rsidR="009A03FB" w:rsidRPr="00F110A5">
        <w:rPr>
          <w:rFonts w:ascii="Calibri" w:hAnsi="Calibri" w:cs="Calibri"/>
          <w:sz w:val="24"/>
          <w:szCs w:val="24"/>
        </w:rPr>
        <w:t xml:space="preserve">270 </w:t>
      </w:r>
      <w:r w:rsidR="0082237F" w:rsidRPr="00F110A5">
        <w:rPr>
          <w:rFonts w:ascii="Calibri" w:hAnsi="Calibri" w:cs="Calibri"/>
          <w:sz w:val="24"/>
          <w:szCs w:val="24"/>
        </w:rPr>
        <w:t xml:space="preserve">x </w:t>
      </w:r>
      <w:r w:rsidR="009A03FB" w:rsidRPr="00F110A5">
        <w:rPr>
          <w:rFonts w:ascii="Calibri" w:hAnsi="Calibri" w:cs="Calibri"/>
          <w:i/>
          <w:iCs/>
          <w:sz w:val="24"/>
          <w:szCs w:val="24"/>
        </w:rPr>
        <w:t>g</w:t>
      </w:r>
      <w:r w:rsidR="006806F9" w:rsidRPr="00F110A5">
        <w:rPr>
          <w:rFonts w:ascii="Calibri" w:hAnsi="Calibri" w:cs="Calibri"/>
          <w:sz w:val="24"/>
          <w:szCs w:val="24"/>
        </w:rPr>
        <w:t xml:space="preserve"> </w:t>
      </w:r>
      <w:r w:rsidR="00692617" w:rsidRPr="00F110A5">
        <w:rPr>
          <w:rFonts w:ascii="Calibri" w:hAnsi="Calibri" w:cs="Calibri"/>
          <w:sz w:val="24"/>
          <w:szCs w:val="24"/>
        </w:rPr>
        <w:t xml:space="preserve">for 3 min at </w:t>
      </w:r>
      <w:r w:rsidR="00DF4227" w:rsidRPr="00F110A5">
        <w:rPr>
          <w:rFonts w:ascii="Calibri" w:hAnsi="Calibri" w:cs="Calibri"/>
          <w:sz w:val="24"/>
          <w:szCs w:val="24"/>
        </w:rPr>
        <w:t>RT (~</w:t>
      </w:r>
      <w:r w:rsidR="00692617" w:rsidRPr="00F110A5">
        <w:rPr>
          <w:rFonts w:ascii="Calibri" w:hAnsi="Calibri" w:cs="Calibri"/>
          <w:sz w:val="24"/>
          <w:szCs w:val="24"/>
        </w:rPr>
        <w:t>23</w:t>
      </w:r>
      <w:r w:rsidR="006875C4" w:rsidRPr="00F110A5">
        <w:rPr>
          <w:rFonts w:ascii="Calibri" w:hAnsi="Calibri" w:cs="Calibri"/>
          <w:sz w:val="24"/>
          <w:szCs w:val="24"/>
        </w:rPr>
        <w:t xml:space="preserve"> </w:t>
      </w:r>
      <w:r w:rsidR="00DE4169" w:rsidRPr="00F110A5">
        <w:rPr>
          <w:rFonts w:ascii="Calibri" w:hAnsi="Calibri" w:cs="Calibri"/>
          <w:sz w:val="24"/>
          <w:szCs w:val="24"/>
        </w:rPr>
        <w:t>°</w:t>
      </w:r>
      <w:r w:rsidR="00692617" w:rsidRPr="00F110A5">
        <w:rPr>
          <w:rFonts w:ascii="Calibri" w:hAnsi="Calibri" w:cs="Calibri"/>
          <w:sz w:val="24"/>
          <w:szCs w:val="24"/>
        </w:rPr>
        <w:t>C</w:t>
      </w:r>
      <w:r w:rsidR="00DF4227" w:rsidRPr="00F110A5">
        <w:rPr>
          <w:rFonts w:ascii="Calibri" w:hAnsi="Calibri" w:cs="Calibri"/>
          <w:sz w:val="24"/>
          <w:szCs w:val="24"/>
        </w:rPr>
        <w:t>)</w:t>
      </w:r>
      <w:r w:rsidR="00692617" w:rsidRPr="00F110A5">
        <w:rPr>
          <w:rFonts w:ascii="Calibri" w:hAnsi="Calibri" w:cs="Calibri"/>
          <w:sz w:val="24"/>
          <w:szCs w:val="24"/>
        </w:rPr>
        <w:t>.</w:t>
      </w:r>
    </w:p>
    <w:p w14:paraId="43551BF7" w14:textId="77777777" w:rsidR="00754B6F" w:rsidRPr="00D03ADE" w:rsidRDefault="00754B6F" w:rsidP="00F110A5">
      <w:pPr>
        <w:pStyle w:val="NoSpacing"/>
        <w:tabs>
          <w:tab w:val="left" w:pos="540"/>
        </w:tabs>
      </w:pPr>
    </w:p>
    <w:p w14:paraId="1F444EAF" w14:textId="4C36D3C5" w:rsidR="00754B6F" w:rsidRPr="00D03ADE" w:rsidRDefault="00692617"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Aspirate the supernatant in a </w:t>
      </w:r>
      <w:r w:rsidR="008734A4" w:rsidRPr="00D03ADE">
        <w:rPr>
          <w:rFonts w:ascii="Calibri" w:hAnsi="Calibri" w:cs="Calibri"/>
          <w:sz w:val="24"/>
          <w:szCs w:val="24"/>
        </w:rPr>
        <w:t xml:space="preserve">clean </w:t>
      </w:r>
      <w:r w:rsidRPr="00D03ADE">
        <w:rPr>
          <w:rFonts w:ascii="Calibri" w:hAnsi="Calibri" w:cs="Calibri"/>
          <w:sz w:val="24"/>
          <w:szCs w:val="24"/>
        </w:rPr>
        <w:t>environment</w:t>
      </w:r>
      <w:r w:rsidR="00074473" w:rsidRPr="00D03ADE">
        <w:rPr>
          <w:rFonts w:ascii="Calibri" w:hAnsi="Calibri" w:cs="Calibri"/>
          <w:sz w:val="24"/>
          <w:szCs w:val="24"/>
        </w:rPr>
        <w:t>,</w:t>
      </w:r>
      <w:r w:rsidRPr="00D03ADE">
        <w:rPr>
          <w:rFonts w:ascii="Calibri" w:hAnsi="Calibri" w:cs="Calibri"/>
          <w:sz w:val="24"/>
          <w:szCs w:val="24"/>
        </w:rPr>
        <w:t xml:space="preserve"> such as a flow hood or next to a Bunsen burner. Leave approximately 200</w:t>
      </w:r>
      <w:r w:rsidR="00EF7F41" w:rsidRPr="00D03ADE">
        <w:rPr>
          <w:rFonts w:ascii="Calibri" w:hAnsi="Calibri" w:cs="Calibri"/>
          <w:sz w:val="24"/>
          <w:szCs w:val="24"/>
        </w:rPr>
        <w:t xml:space="preserve"> </w:t>
      </w:r>
      <w:r w:rsidR="00DE4169" w:rsidRPr="00D03ADE">
        <w:rPr>
          <w:rFonts w:ascii="Calibri" w:hAnsi="Calibri" w:cs="Calibri"/>
          <w:sz w:val="24"/>
          <w:szCs w:val="24"/>
        </w:rPr>
        <w:t>µ</w:t>
      </w:r>
      <w:r w:rsidR="00EF7F41" w:rsidRPr="00D03ADE">
        <w:rPr>
          <w:rFonts w:ascii="Calibri" w:hAnsi="Calibri" w:cs="Calibri"/>
          <w:sz w:val="24"/>
          <w:szCs w:val="24"/>
        </w:rPr>
        <w:t>L</w:t>
      </w:r>
      <w:r w:rsidRPr="00D03ADE">
        <w:rPr>
          <w:rFonts w:ascii="Calibri" w:hAnsi="Calibri" w:cs="Calibri"/>
          <w:sz w:val="24"/>
          <w:szCs w:val="24"/>
        </w:rPr>
        <w:t xml:space="preserve"> </w:t>
      </w:r>
      <w:r w:rsidR="00442ABB" w:rsidRPr="00D03ADE">
        <w:rPr>
          <w:rFonts w:ascii="Calibri" w:hAnsi="Calibri" w:cs="Calibri"/>
          <w:sz w:val="24"/>
          <w:szCs w:val="24"/>
        </w:rPr>
        <w:t>of</w:t>
      </w:r>
      <w:r w:rsidRPr="00D03ADE">
        <w:rPr>
          <w:rFonts w:ascii="Calibri" w:hAnsi="Calibri" w:cs="Calibri"/>
          <w:sz w:val="24"/>
          <w:szCs w:val="24"/>
        </w:rPr>
        <w:t xml:space="preserve"> </w:t>
      </w:r>
      <w:r w:rsidR="00D03ADE" w:rsidRPr="00D03ADE">
        <w:rPr>
          <w:rFonts w:ascii="Calibri" w:hAnsi="Calibri" w:cs="Calibri"/>
          <w:sz w:val="24"/>
          <w:szCs w:val="24"/>
        </w:rPr>
        <w:t xml:space="preserve">the </w:t>
      </w:r>
      <w:r w:rsidRPr="00D03ADE">
        <w:rPr>
          <w:rFonts w:ascii="Calibri" w:hAnsi="Calibri" w:cs="Calibri"/>
          <w:sz w:val="24"/>
          <w:szCs w:val="24"/>
        </w:rPr>
        <w:t xml:space="preserve">supernatant and resuspend </w:t>
      </w:r>
      <w:r w:rsidR="00D03ADE" w:rsidRPr="00D03ADE">
        <w:rPr>
          <w:rFonts w:ascii="Calibri" w:hAnsi="Calibri" w:cs="Calibri"/>
          <w:sz w:val="24"/>
          <w:szCs w:val="24"/>
        </w:rPr>
        <w:t xml:space="preserve">the </w:t>
      </w:r>
      <w:r w:rsidRPr="00D03ADE">
        <w:rPr>
          <w:rFonts w:ascii="Calibri" w:hAnsi="Calibri" w:cs="Calibri"/>
          <w:sz w:val="24"/>
          <w:szCs w:val="24"/>
        </w:rPr>
        <w:t>worms.</w:t>
      </w:r>
    </w:p>
    <w:p w14:paraId="39B81016" w14:textId="77777777" w:rsidR="008A38EF" w:rsidRPr="00D03ADE" w:rsidRDefault="008A38EF" w:rsidP="00F110A5">
      <w:pPr>
        <w:pStyle w:val="ListParagraph"/>
        <w:tabs>
          <w:tab w:val="left" w:pos="540"/>
        </w:tabs>
        <w:spacing w:after="0"/>
        <w:ind w:left="0"/>
        <w:jc w:val="both"/>
        <w:rPr>
          <w:rFonts w:ascii="Calibri" w:hAnsi="Calibri" w:cs="Calibri"/>
          <w:sz w:val="24"/>
          <w:szCs w:val="24"/>
        </w:rPr>
      </w:pPr>
    </w:p>
    <w:p w14:paraId="20F11DF3" w14:textId="5EA2823D" w:rsidR="00692617" w:rsidRPr="00D03ADE" w:rsidRDefault="00692617"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Using a </w:t>
      </w:r>
      <w:r w:rsidR="00CA49FA" w:rsidRPr="00D03ADE">
        <w:rPr>
          <w:rFonts w:ascii="Calibri" w:hAnsi="Calibri" w:cs="Calibri"/>
          <w:sz w:val="24"/>
          <w:szCs w:val="24"/>
        </w:rPr>
        <w:t>micropipette</w:t>
      </w:r>
      <w:r w:rsidRPr="00D03ADE">
        <w:rPr>
          <w:rFonts w:ascii="Calibri" w:hAnsi="Calibri" w:cs="Calibri"/>
          <w:sz w:val="24"/>
          <w:szCs w:val="24"/>
        </w:rPr>
        <w:t>, transfer the concentrated worm suspension to 10</w:t>
      </w:r>
      <w:r w:rsidR="00DE4169" w:rsidRPr="00D03ADE">
        <w:rPr>
          <w:rFonts w:ascii="Calibri" w:hAnsi="Calibri" w:cs="Calibri"/>
          <w:sz w:val="24"/>
          <w:szCs w:val="24"/>
        </w:rPr>
        <w:t xml:space="preserve"> </w:t>
      </w:r>
      <w:r w:rsidRPr="00D03ADE">
        <w:rPr>
          <w:rFonts w:ascii="Calibri" w:hAnsi="Calibri" w:cs="Calibri"/>
          <w:sz w:val="24"/>
          <w:szCs w:val="24"/>
        </w:rPr>
        <w:t>cm NGM plates that have been previously seeded with OP50</w:t>
      </w:r>
      <w:r w:rsidR="00782953" w:rsidRPr="00D03ADE">
        <w:rPr>
          <w:rFonts w:ascii="Calibri" w:hAnsi="Calibri" w:cs="Calibri"/>
          <w:sz w:val="24"/>
          <w:szCs w:val="24"/>
        </w:rPr>
        <w:t xml:space="preserve">. </w:t>
      </w:r>
    </w:p>
    <w:p w14:paraId="1B6B5141" w14:textId="77777777" w:rsidR="00D03ADE" w:rsidRPr="00D03ADE" w:rsidRDefault="00D03ADE" w:rsidP="00F110A5">
      <w:pPr>
        <w:pStyle w:val="ListParagraph"/>
        <w:spacing w:after="0"/>
        <w:ind w:left="0"/>
        <w:jc w:val="both"/>
        <w:rPr>
          <w:rFonts w:ascii="Calibri" w:hAnsi="Calibri" w:cs="Calibri"/>
          <w:sz w:val="24"/>
          <w:szCs w:val="24"/>
        </w:rPr>
      </w:pPr>
    </w:p>
    <w:p w14:paraId="48D44E1D" w14:textId="57D6C1D0" w:rsidR="00692617" w:rsidRPr="00D03ADE" w:rsidRDefault="00D03ADE" w:rsidP="00D03ADE">
      <w:r w:rsidRPr="00D03ADE">
        <w:t>NOTE:</w:t>
      </w:r>
      <w:r w:rsidRPr="00D03ADE">
        <w:rPr>
          <w:b/>
          <w:bCs/>
        </w:rPr>
        <w:t xml:space="preserve"> </w:t>
      </w:r>
      <w:r w:rsidR="00323A93" w:rsidRPr="00D03ADE">
        <w:t xml:space="preserve">Each plate can support 1,500 </w:t>
      </w:r>
      <w:r w:rsidR="006C041F" w:rsidRPr="00D03ADE">
        <w:t>worms</w:t>
      </w:r>
      <w:r w:rsidR="006C7801" w:rsidRPr="00D03ADE">
        <w:t xml:space="preserve"> without running out of food</w:t>
      </w:r>
      <w:r w:rsidR="006C041F" w:rsidRPr="00D03ADE">
        <w:t>;</w:t>
      </w:r>
      <w:r w:rsidR="00323A93" w:rsidRPr="00D03ADE">
        <w:t xml:space="preserve"> however, this concentration may require adjustment depending on the density of the bacterial lawn</w:t>
      </w:r>
      <w:r w:rsidR="00BA6D6F" w:rsidRPr="00D03ADE">
        <w:t xml:space="preserve"> and growth temperature</w:t>
      </w:r>
      <w:r w:rsidR="00323A93" w:rsidRPr="00D03ADE">
        <w:t xml:space="preserve">. </w:t>
      </w:r>
      <w:r w:rsidR="00692617" w:rsidRPr="00D03ADE">
        <w:t>It is recommended to use multiple plates to prevent worms from starving.</w:t>
      </w:r>
      <w:r w:rsidR="0033775A" w:rsidRPr="00D03ADE">
        <w:t xml:space="preserve"> It is important to note that these plates </w:t>
      </w:r>
      <w:r w:rsidR="00BA43D1" w:rsidRPr="00D03ADE">
        <w:t>must</w:t>
      </w:r>
      <w:r w:rsidR="00E911C2" w:rsidRPr="00D03ADE">
        <w:t xml:space="preserve"> not contain FUDR.</w:t>
      </w:r>
    </w:p>
    <w:p w14:paraId="117B2438" w14:textId="77777777" w:rsidR="008A38EF" w:rsidRPr="00D03ADE" w:rsidRDefault="008A38EF" w:rsidP="00F110A5">
      <w:pPr>
        <w:pStyle w:val="ListParagraph"/>
        <w:spacing w:after="0"/>
        <w:ind w:left="0"/>
        <w:jc w:val="both"/>
        <w:rPr>
          <w:rFonts w:ascii="Calibri" w:hAnsi="Calibri" w:cs="Calibri"/>
          <w:sz w:val="24"/>
          <w:szCs w:val="24"/>
        </w:rPr>
      </w:pPr>
    </w:p>
    <w:p w14:paraId="5C8AEC8A" w14:textId="4A4E0619" w:rsidR="00D17BF5" w:rsidRPr="00D03ADE" w:rsidRDefault="00692617"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Allow </w:t>
      </w:r>
      <w:r w:rsidR="00454694">
        <w:rPr>
          <w:rFonts w:ascii="Calibri" w:hAnsi="Calibri" w:cs="Calibri"/>
          <w:sz w:val="24"/>
          <w:szCs w:val="24"/>
        </w:rPr>
        <w:t xml:space="preserve">the </w:t>
      </w:r>
      <w:r w:rsidRPr="00D03ADE">
        <w:rPr>
          <w:rFonts w:ascii="Calibri" w:hAnsi="Calibri" w:cs="Calibri"/>
          <w:sz w:val="24"/>
          <w:szCs w:val="24"/>
        </w:rPr>
        <w:t>plates to dry, invert, and store at 25</w:t>
      </w:r>
      <w:r w:rsidR="000F29B7" w:rsidRPr="00D03ADE">
        <w:rPr>
          <w:rFonts w:ascii="Calibri" w:hAnsi="Calibri" w:cs="Calibri"/>
          <w:sz w:val="24"/>
          <w:szCs w:val="24"/>
        </w:rPr>
        <w:t xml:space="preserve"> </w:t>
      </w:r>
      <w:r w:rsidR="00DE4169" w:rsidRPr="00D03ADE">
        <w:rPr>
          <w:rFonts w:ascii="Calibri" w:hAnsi="Calibri" w:cs="Calibri"/>
          <w:sz w:val="24"/>
          <w:szCs w:val="24"/>
        </w:rPr>
        <w:t>°</w:t>
      </w:r>
      <w:r w:rsidRPr="00D03ADE">
        <w:rPr>
          <w:rFonts w:ascii="Calibri" w:hAnsi="Calibri" w:cs="Calibri"/>
          <w:sz w:val="24"/>
          <w:szCs w:val="24"/>
        </w:rPr>
        <w:t>C for 48 h.</w:t>
      </w:r>
    </w:p>
    <w:p w14:paraId="677FBDE6" w14:textId="77777777" w:rsidR="00D03ADE" w:rsidRPr="00D03ADE" w:rsidRDefault="00D03ADE" w:rsidP="00F110A5">
      <w:pPr>
        <w:pStyle w:val="ListParagraph"/>
        <w:spacing w:after="0"/>
        <w:ind w:left="0"/>
        <w:jc w:val="both"/>
        <w:rPr>
          <w:rFonts w:ascii="Calibri" w:hAnsi="Calibri" w:cs="Calibri"/>
          <w:sz w:val="24"/>
          <w:szCs w:val="24"/>
        </w:rPr>
      </w:pPr>
    </w:p>
    <w:p w14:paraId="5C3E300C" w14:textId="35CF50AB" w:rsidR="00775342" w:rsidRPr="00D03ADE" w:rsidRDefault="00D03ADE" w:rsidP="00D03ADE">
      <w:r w:rsidRPr="00D03ADE">
        <w:t>NOTE:</w:t>
      </w:r>
      <w:r w:rsidRPr="00D03ADE">
        <w:rPr>
          <w:b/>
          <w:bCs/>
        </w:rPr>
        <w:t xml:space="preserve"> </w:t>
      </w:r>
      <w:r w:rsidR="00775342" w:rsidRPr="00D03ADE">
        <w:t xml:space="preserve">Depending on the condition of the </w:t>
      </w:r>
      <w:r w:rsidR="000F1CBB" w:rsidRPr="00D03ADE">
        <w:t>screen</w:t>
      </w:r>
      <w:r w:rsidR="00081B74" w:rsidRPr="00D03ADE">
        <w:t xml:space="preserve">, worms from </w:t>
      </w:r>
      <w:r w:rsidRPr="00D03ADE">
        <w:t xml:space="preserve">step </w:t>
      </w:r>
      <w:r w:rsidR="00081B74" w:rsidRPr="00D03ADE">
        <w:t xml:space="preserve">6.1 can be </w:t>
      </w:r>
      <w:r w:rsidR="00F23A48" w:rsidRPr="00D03ADE">
        <w:t xml:space="preserve">placed directly onto test plates (containing bacteria, drugs, </w:t>
      </w:r>
      <w:r w:rsidR="001D0DED" w:rsidRPr="00D03ADE">
        <w:t xml:space="preserve">or test </w:t>
      </w:r>
      <w:r w:rsidR="00F23A48" w:rsidRPr="00D03ADE">
        <w:t>compounds)</w:t>
      </w:r>
      <w:r w:rsidR="008D7285" w:rsidRPr="00D03ADE">
        <w:t xml:space="preserve">. </w:t>
      </w:r>
      <w:r w:rsidR="003A1958" w:rsidRPr="00D03ADE">
        <w:t xml:space="preserve">If </w:t>
      </w:r>
      <w:r w:rsidRPr="00D03ADE">
        <w:t xml:space="preserve">the </w:t>
      </w:r>
      <w:r w:rsidR="00EF7F41" w:rsidRPr="00D03ADE">
        <w:t>desired</w:t>
      </w:r>
      <w:r w:rsidR="003A1958" w:rsidRPr="00D03ADE">
        <w:t xml:space="preserve"> test condition affects development, worms should be </w:t>
      </w:r>
      <w:r w:rsidR="00EA248E" w:rsidRPr="00D03ADE">
        <w:t xml:space="preserve">cultured </w:t>
      </w:r>
      <w:r w:rsidR="00B63EB5" w:rsidRPr="00D03ADE">
        <w:t xml:space="preserve">on NGM containing OP50 </w:t>
      </w:r>
      <w:r w:rsidR="00EA248E" w:rsidRPr="00D03ADE">
        <w:t xml:space="preserve">until </w:t>
      </w:r>
      <w:r w:rsidR="0091605F" w:rsidRPr="00D03ADE">
        <w:t xml:space="preserve">young adults </w:t>
      </w:r>
      <w:r w:rsidR="000735F5" w:rsidRPr="00D03ADE">
        <w:t xml:space="preserve">(~48 h) </w:t>
      </w:r>
      <w:r w:rsidR="0091605F" w:rsidRPr="00D03ADE">
        <w:t xml:space="preserve">before exposing </w:t>
      </w:r>
      <w:r w:rsidR="00375A49" w:rsidRPr="00D03ADE">
        <w:t xml:space="preserve">them </w:t>
      </w:r>
      <w:r w:rsidR="0091605F" w:rsidRPr="00D03ADE">
        <w:t xml:space="preserve">to test conditions. </w:t>
      </w:r>
    </w:p>
    <w:p w14:paraId="443CE00E" w14:textId="77777777" w:rsidR="000735F5" w:rsidRPr="00D03ADE" w:rsidRDefault="000735F5" w:rsidP="00D03ADE"/>
    <w:p w14:paraId="1B9AA1B9" w14:textId="5EFEF683" w:rsidR="00692617" w:rsidRPr="00D03ADE" w:rsidRDefault="00692617"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Following </w:t>
      </w:r>
      <w:r w:rsidR="006B532D" w:rsidRPr="00D03ADE">
        <w:rPr>
          <w:rFonts w:ascii="Calibri" w:hAnsi="Calibri" w:cs="Calibri"/>
          <w:sz w:val="24"/>
          <w:szCs w:val="24"/>
        </w:rPr>
        <w:t>the</w:t>
      </w:r>
      <w:r w:rsidRPr="00D03ADE">
        <w:rPr>
          <w:rFonts w:ascii="Calibri" w:hAnsi="Calibri" w:cs="Calibri"/>
          <w:sz w:val="24"/>
          <w:szCs w:val="24"/>
        </w:rPr>
        <w:t xml:space="preserve"> </w:t>
      </w:r>
      <w:r w:rsidR="00B70FCF" w:rsidRPr="00D03ADE">
        <w:rPr>
          <w:rFonts w:ascii="Calibri" w:hAnsi="Calibri" w:cs="Calibri"/>
          <w:sz w:val="24"/>
          <w:szCs w:val="24"/>
        </w:rPr>
        <w:t>48</w:t>
      </w:r>
      <w:r w:rsidR="009B233B" w:rsidRPr="00D03ADE">
        <w:rPr>
          <w:rFonts w:ascii="Calibri" w:hAnsi="Calibri" w:cs="Calibri"/>
          <w:sz w:val="24"/>
          <w:szCs w:val="24"/>
        </w:rPr>
        <w:t>-</w:t>
      </w:r>
      <w:r w:rsidR="00B70FCF" w:rsidRPr="00D03ADE">
        <w:rPr>
          <w:rFonts w:ascii="Calibri" w:hAnsi="Calibri" w:cs="Calibri"/>
          <w:sz w:val="24"/>
          <w:szCs w:val="24"/>
        </w:rPr>
        <w:t>h</w:t>
      </w:r>
      <w:r w:rsidRPr="00D03ADE">
        <w:rPr>
          <w:rFonts w:ascii="Calibri" w:hAnsi="Calibri" w:cs="Calibri"/>
          <w:sz w:val="24"/>
          <w:szCs w:val="24"/>
        </w:rPr>
        <w:t xml:space="preserve"> incubation, </w:t>
      </w:r>
      <w:r w:rsidR="00D03ADE" w:rsidRPr="00D03ADE">
        <w:rPr>
          <w:rFonts w:ascii="Calibri" w:hAnsi="Calibri" w:cs="Calibri"/>
          <w:sz w:val="24"/>
          <w:szCs w:val="24"/>
        </w:rPr>
        <w:t xml:space="preserve">wash the </w:t>
      </w:r>
      <w:r w:rsidRPr="00D03ADE">
        <w:rPr>
          <w:rFonts w:ascii="Calibri" w:hAnsi="Calibri" w:cs="Calibri"/>
          <w:sz w:val="24"/>
          <w:szCs w:val="24"/>
        </w:rPr>
        <w:t xml:space="preserve">worms from </w:t>
      </w:r>
      <w:r w:rsidR="00F93282">
        <w:rPr>
          <w:rFonts w:ascii="Calibri" w:hAnsi="Calibri" w:cs="Calibri"/>
          <w:sz w:val="24"/>
          <w:szCs w:val="24"/>
        </w:rPr>
        <w:t xml:space="preserve">the </w:t>
      </w:r>
      <w:r w:rsidRPr="00D03ADE">
        <w:rPr>
          <w:rFonts w:ascii="Calibri" w:hAnsi="Calibri" w:cs="Calibri"/>
          <w:sz w:val="24"/>
          <w:szCs w:val="24"/>
        </w:rPr>
        <w:t xml:space="preserve">plates </w:t>
      </w:r>
      <w:r w:rsidR="004D5A2E" w:rsidRPr="00D03ADE">
        <w:rPr>
          <w:rFonts w:ascii="Calibri" w:hAnsi="Calibri" w:cs="Calibri"/>
          <w:sz w:val="24"/>
          <w:szCs w:val="24"/>
        </w:rPr>
        <w:t xml:space="preserve">with sterile M9 solution </w:t>
      </w:r>
      <w:r w:rsidRPr="00D03ADE">
        <w:rPr>
          <w:rFonts w:ascii="Calibri" w:hAnsi="Calibri" w:cs="Calibri"/>
          <w:sz w:val="24"/>
          <w:szCs w:val="24"/>
        </w:rPr>
        <w:t xml:space="preserve">and place </w:t>
      </w:r>
      <w:r w:rsidR="00D03ADE" w:rsidRPr="00D03ADE">
        <w:rPr>
          <w:rFonts w:ascii="Calibri" w:hAnsi="Calibri" w:cs="Calibri"/>
          <w:sz w:val="24"/>
          <w:szCs w:val="24"/>
        </w:rPr>
        <w:t xml:space="preserve">them </w:t>
      </w:r>
      <w:r w:rsidRPr="00D03ADE">
        <w:rPr>
          <w:rFonts w:ascii="Calibri" w:hAnsi="Calibri" w:cs="Calibri"/>
          <w:sz w:val="24"/>
          <w:szCs w:val="24"/>
        </w:rPr>
        <w:t xml:space="preserve">into </w:t>
      </w:r>
      <w:r w:rsidR="000735F5" w:rsidRPr="00D03ADE">
        <w:rPr>
          <w:rFonts w:ascii="Calibri" w:hAnsi="Calibri" w:cs="Calibri"/>
          <w:sz w:val="24"/>
          <w:szCs w:val="24"/>
        </w:rPr>
        <w:t xml:space="preserve">conical </w:t>
      </w:r>
      <w:r w:rsidRPr="00D03ADE">
        <w:rPr>
          <w:rFonts w:ascii="Calibri" w:hAnsi="Calibri" w:cs="Calibri"/>
          <w:sz w:val="24"/>
          <w:szCs w:val="24"/>
        </w:rPr>
        <w:t xml:space="preserve">tubes. </w:t>
      </w:r>
    </w:p>
    <w:p w14:paraId="79AD90C0" w14:textId="77777777" w:rsidR="008A38EF" w:rsidRPr="00D03ADE" w:rsidRDefault="008A38EF" w:rsidP="00F110A5">
      <w:pPr>
        <w:pStyle w:val="ListParagraph"/>
        <w:spacing w:after="0"/>
        <w:ind w:left="0"/>
        <w:jc w:val="both"/>
        <w:rPr>
          <w:rFonts w:ascii="Calibri" w:hAnsi="Calibri" w:cs="Calibri"/>
          <w:sz w:val="24"/>
          <w:szCs w:val="24"/>
        </w:rPr>
      </w:pPr>
    </w:p>
    <w:p w14:paraId="5EFBCC9C" w14:textId="26ED929B" w:rsidR="00D03ADE" w:rsidRPr="00D03ADE" w:rsidRDefault="00D03ADE" w:rsidP="00D03ADE">
      <w:pPr>
        <w:pStyle w:val="ListParagraph"/>
        <w:spacing w:after="0"/>
        <w:ind w:left="0"/>
        <w:jc w:val="both"/>
        <w:rPr>
          <w:rFonts w:ascii="Calibri" w:hAnsi="Calibri" w:cs="Calibri"/>
          <w:sz w:val="24"/>
          <w:szCs w:val="24"/>
        </w:rPr>
      </w:pPr>
      <w:r w:rsidRPr="00D03ADE">
        <w:rPr>
          <w:rFonts w:ascii="Calibri" w:hAnsi="Calibri" w:cs="Calibri"/>
          <w:sz w:val="24"/>
          <w:szCs w:val="24"/>
        </w:rPr>
        <w:t xml:space="preserve">NOTE: </w:t>
      </w:r>
      <w:r w:rsidR="00692617" w:rsidRPr="00D03ADE">
        <w:rPr>
          <w:rFonts w:ascii="Calibri" w:hAnsi="Calibri" w:cs="Calibri"/>
          <w:sz w:val="24"/>
          <w:szCs w:val="24"/>
        </w:rPr>
        <w:t xml:space="preserve">Adult worms </w:t>
      </w:r>
      <w:r w:rsidR="007C4DF2" w:rsidRPr="00D03ADE">
        <w:rPr>
          <w:rFonts w:ascii="Calibri" w:hAnsi="Calibri" w:cs="Calibri"/>
          <w:sz w:val="24"/>
          <w:szCs w:val="24"/>
        </w:rPr>
        <w:t xml:space="preserve">will </w:t>
      </w:r>
      <w:r w:rsidR="00692617" w:rsidRPr="00D03ADE">
        <w:rPr>
          <w:rFonts w:ascii="Calibri" w:hAnsi="Calibri" w:cs="Calibri"/>
          <w:sz w:val="24"/>
          <w:szCs w:val="24"/>
        </w:rPr>
        <w:t>sink to the bottom of the tube. The exact time will vary according to the number of worms recovered from 10</w:t>
      </w:r>
      <w:r w:rsidR="00DE4169" w:rsidRPr="00D03ADE">
        <w:rPr>
          <w:rFonts w:ascii="Calibri" w:hAnsi="Calibri" w:cs="Calibri"/>
          <w:sz w:val="24"/>
          <w:szCs w:val="24"/>
        </w:rPr>
        <w:t xml:space="preserve"> </w:t>
      </w:r>
      <w:r w:rsidR="00692617" w:rsidRPr="00D03ADE">
        <w:rPr>
          <w:rFonts w:ascii="Calibri" w:hAnsi="Calibri" w:cs="Calibri"/>
          <w:sz w:val="24"/>
          <w:szCs w:val="24"/>
        </w:rPr>
        <w:t>cm plates</w:t>
      </w:r>
      <w:r w:rsidR="0040066B" w:rsidRPr="00D03ADE">
        <w:rPr>
          <w:rFonts w:ascii="Calibri" w:hAnsi="Calibri" w:cs="Calibri"/>
          <w:sz w:val="24"/>
          <w:szCs w:val="24"/>
        </w:rPr>
        <w:t>. Under these conditions, the</w:t>
      </w:r>
      <w:r w:rsidR="00323A93" w:rsidRPr="00D03ADE">
        <w:rPr>
          <w:rFonts w:ascii="Calibri" w:hAnsi="Calibri" w:cs="Calibri"/>
          <w:sz w:val="24"/>
          <w:szCs w:val="24"/>
        </w:rPr>
        <w:t xml:space="preserve"> worms settle down within 10 min</w:t>
      </w:r>
      <w:r w:rsidR="00692617" w:rsidRPr="00D03ADE">
        <w:rPr>
          <w:rFonts w:ascii="Calibri" w:hAnsi="Calibri" w:cs="Calibri"/>
          <w:sz w:val="24"/>
          <w:szCs w:val="24"/>
        </w:rPr>
        <w:t xml:space="preserve">. </w:t>
      </w:r>
    </w:p>
    <w:p w14:paraId="3211C74B" w14:textId="77777777" w:rsidR="00D03ADE" w:rsidRPr="00D03ADE" w:rsidRDefault="00D03ADE" w:rsidP="00D03ADE">
      <w:pPr>
        <w:pStyle w:val="ListParagraph"/>
        <w:spacing w:after="0"/>
        <w:ind w:left="0"/>
        <w:jc w:val="both"/>
        <w:rPr>
          <w:rFonts w:ascii="Calibri" w:hAnsi="Calibri" w:cs="Calibri"/>
          <w:sz w:val="24"/>
          <w:szCs w:val="24"/>
        </w:rPr>
      </w:pPr>
    </w:p>
    <w:p w14:paraId="163AF4A0" w14:textId="30D15F05" w:rsidR="00692617" w:rsidRPr="00D03ADE" w:rsidRDefault="00D03ADE"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lastRenderedPageBreak/>
        <w:t>Perform v</w:t>
      </w:r>
      <w:r w:rsidR="00692617" w:rsidRPr="00D03ADE">
        <w:rPr>
          <w:rFonts w:ascii="Calibri" w:hAnsi="Calibri" w:cs="Calibri"/>
          <w:sz w:val="24"/>
          <w:szCs w:val="24"/>
        </w:rPr>
        <w:t xml:space="preserve">isual inspection to determine </w:t>
      </w:r>
      <w:r w:rsidR="002F2578" w:rsidRPr="00D03ADE">
        <w:rPr>
          <w:rFonts w:ascii="Calibri" w:hAnsi="Calibri" w:cs="Calibri"/>
          <w:sz w:val="24"/>
          <w:szCs w:val="24"/>
        </w:rPr>
        <w:t xml:space="preserve">the duration of the settling time such that </w:t>
      </w:r>
      <w:r w:rsidR="00692617" w:rsidRPr="00D03ADE">
        <w:rPr>
          <w:rFonts w:ascii="Calibri" w:hAnsi="Calibri" w:cs="Calibri"/>
          <w:sz w:val="24"/>
          <w:szCs w:val="24"/>
        </w:rPr>
        <w:t xml:space="preserve">any residual eggs or </w:t>
      </w:r>
      <w:r w:rsidR="00EB48B6" w:rsidRPr="00D03ADE">
        <w:rPr>
          <w:rFonts w:ascii="Calibri" w:hAnsi="Calibri" w:cs="Calibri"/>
          <w:sz w:val="24"/>
          <w:szCs w:val="24"/>
        </w:rPr>
        <w:t xml:space="preserve">hatched larvae </w:t>
      </w:r>
      <w:r w:rsidR="0066201E" w:rsidRPr="00D03ADE">
        <w:rPr>
          <w:rFonts w:ascii="Calibri" w:hAnsi="Calibri" w:cs="Calibri"/>
          <w:sz w:val="24"/>
          <w:szCs w:val="24"/>
        </w:rPr>
        <w:t xml:space="preserve">are </w:t>
      </w:r>
      <w:r w:rsidR="00692617" w:rsidRPr="00D03ADE">
        <w:rPr>
          <w:rFonts w:ascii="Calibri" w:hAnsi="Calibri" w:cs="Calibri"/>
          <w:sz w:val="24"/>
          <w:szCs w:val="24"/>
        </w:rPr>
        <w:t>removed.</w:t>
      </w:r>
    </w:p>
    <w:p w14:paraId="5F06C4C2" w14:textId="77777777" w:rsidR="008A38EF" w:rsidRPr="00D03ADE" w:rsidRDefault="008A38EF" w:rsidP="00F110A5">
      <w:pPr>
        <w:pStyle w:val="ListParagraph"/>
        <w:spacing w:after="0"/>
        <w:ind w:left="0"/>
        <w:jc w:val="both"/>
        <w:rPr>
          <w:rFonts w:ascii="Calibri" w:hAnsi="Calibri" w:cs="Calibri"/>
          <w:sz w:val="24"/>
          <w:szCs w:val="24"/>
        </w:rPr>
      </w:pPr>
    </w:p>
    <w:p w14:paraId="6EC75D5D" w14:textId="69718743" w:rsidR="00692617" w:rsidRPr="00D03ADE" w:rsidRDefault="002810F4"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A</w:t>
      </w:r>
      <w:r w:rsidR="00692617" w:rsidRPr="00D03ADE">
        <w:rPr>
          <w:rFonts w:ascii="Calibri" w:hAnsi="Calibri" w:cs="Calibri"/>
          <w:sz w:val="24"/>
          <w:szCs w:val="24"/>
        </w:rPr>
        <w:t>dd an additional 10</w:t>
      </w:r>
      <w:r w:rsidR="00DE4169" w:rsidRPr="00D03ADE">
        <w:rPr>
          <w:rFonts w:ascii="Calibri" w:hAnsi="Calibri" w:cs="Calibri"/>
          <w:sz w:val="24"/>
          <w:szCs w:val="24"/>
        </w:rPr>
        <w:t xml:space="preserve"> </w:t>
      </w:r>
      <w:r w:rsidR="0066201E" w:rsidRPr="00D03ADE">
        <w:rPr>
          <w:rFonts w:ascii="Calibri" w:hAnsi="Calibri" w:cs="Calibri"/>
          <w:sz w:val="24"/>
          <w:szCs w:val="24"/>
        </w:rPr>
        <w:t xml:space="preserve">mL </w:t>
      </w:r>
      <w:r w:rsidR="00692617" w:rsidRPr="00D03ADE">
        <w:rPr>
          <w:rFonts w:ascii="Calibri" w:hAnsi="Calibri" w:cs="Calibri"/>
          <w:sz w:val="24"/>
          <w:szCs w:val="24"/>
        </w:rPr>
        <w:t>of M9 to rinse</w:t>
      </w:r>
      <w:r w:rsidR="00D03ADE" w:rsidRPr="00D03ADE">
        <w:rPr>
          <w:rFonts w:ascii="Calibri" w:hAnsi="Calibri" w:cs="Calibri"/>
          <w:sz w:val="24"/>
          <w:szCs w:val="24"/>
        </w:rPr>
        <w:t xml:space="preserve"> the</w:t>
      </w:r>
      <w:r w:rsidR="00692617" w:rsidRPr="00D03ADE">
        <w:rPr>
          <w:rFonts w:ascii="Calibri" w:hAnsi="Calibri" w:cs="Calibri"/>
          <w:sz w:val="24"/>
          <w:szCs w:val="24"/>
        </w:rPr>
        <w:t xml:space="preserve"> residual </w:t>
      </w:r>
      <w:r w:rsidR="0028036B" w:rsidRPr="00D03ADE">
        <w:rPr>
          <w:rFonts w:ascii="Calibri" w:hAnsi="Calibri" w:cs="Calibri"/>
          <w:sz w:val="24"/>
          <w:szCs w:val="24"/>
        </w:rPr>
        <w:t xml:space="preserve">bacteria </w:t>
      </w:r>
      <w:r w:rsidR="00692617" w:rsidRPr="00D03ADE">
        <w:rPr>
          <w:rFonts w:ascii="Calibri" w:hAnsi="Calibri" w:cs="Calibri"/>
          <w:sz w:val="24"/>
          <w:szCs w:val="24"/>
        </w:rPr>
        <w:t>from worm bodies.</w:t>
      </w:r>
    </w:p>
    <w:p w14:paraId="269C271A" w14:textId="77777777" w:rsidR="008A38EF" w:rsidRPr="00D03ADE" w:rsidRDefault="008A38EF" w:rsidP="00F110A5">
      <w:pPr>
        <w:pStyle w:val="ListParagraph"/>
        <w:spacing w:after="0"/>
        <w:ind w:left="0"/>
        <w:jc w:val="both"/>
        <w:rPr>
          <w:rFonts w:ascii="Calibri" w:hAnsi="Calibri" w:cs="Calibri"/>
          <w:sz w:val="24"/>
          <w:szCs w:val="24"/>
        </w:rPr>
      </w:pPr>
    </w:p>
    <w:p w14:paraId="71559E4F" w14:textId="0E466365" w:rsidR="00692617" w:rsidRPr="00D03ADE" w:rsidRDefault="00692617" w:rsidP="00F110A5">
      <w:pPr>
        <w:pStyle w:val="ListParagraph"/>
        <w:numPr>
          <w:ilvl w:val="2"/>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Centrifuge </w:t>
      </w:r>
      <w:r w:rsidR="00454694">
        <w:rPr>
          <w:rFonts w:ascii="Calibri" w:hAnsi="Calibri" w:cs="Calibri"/>
          <w:sz w:val="24"/>
          <w:szCs w:val="24"/>
        </w:rPr>
        <w:t xml:space="preserve">the </w:t>
      </w:r>
      <w:r w:rsidRPr="00D03ADE">
        <w:rPr>
          <w:rFonts w:ascii="Calibri" w:hAnsi="Calibri" w:cs="Calibri"/>
          <w:sz w:val="24"/>
          <w:szCs w:val="24"/>
        </w:rPr>
        <w:t>worms for 2</w:t>
      </w:r>
      <w:r w:rsidR="00D03ADE" w:rsidRPr="00D03ADE">
        <w:rPr>
          <w:rFonts w:ascii="Calibri" w:hAnsi="Calibri" w:cs="Calibri"/>
          <w:sz w:val="24"/>
          <w:szCs w:val="24"/>
        </w:rPr>
        <w:t>–</w:t>
      </w:r>
      <w:r w:rsidRPr="00D03ADE">
        <w:rPr>
          <w:rFonts w:ascii="Calibri" w:hAnsi="Calibri" w:cs="Calibri"/>
          <w:sz w:val="24"/>
          <w:szCs w:val="24"/>
        </w:rPr>
        <w:t xml:space="preserve">3 min at </w:t>
      </w:r>
      <w:r w:rsidR="00692DD0" w:rsidRPr="00D03ADE">
        <w:rPr>
          <w:rFonts w:ascii="Calibri" w:hAnsi="Calibri" w:cs="Calibri"/>
          <w:sz w:val="24"/>
          <w:szCs w:val="24"/>
        </w:rPr>
        <w:t xml:space="preserve">270 x </w:t>
      </w:r>
      <w:r w:rsidR="00692DD0" w:rsidRPr="00F110A5">
        <w:rPr>
          <w:rFonts w:ascii="Calibri" w:hAnsi="Calibri" w:cs="Calibri"/>
          <w:i/>
          <w:iCs/>
          <w:sz w:val="24"/>
          <w:szCs w:val="24"/>
        </w:rPr>
        <w:t>g</w:t>
      </w:r>
      <w:r w:rsidR="00692DD0" w:rsidRPr="00D03ADE">
        <w:rPr>
          <w:rFonts w:ascii="Calibri" w:hAnsi="Calibri" w:cs="Calibri"/>
          <w:sz w:val="24"/>
          <w:szCs w:val="24"/>
        </w:rPr>
        <w:t xml:space="preserve"> </w:t>
      </w:r>
      <w:r w:rsidRPr="00D03ADE">
        <w:rPr>
          <w:rFonts w:ascii="Calibri" w:hAnsi="Calibri" w:cs="Calibri"/>
          <w:sz w:val="24"/>
          <w:szCs w:val="24"/>
        </w:rPr>
        <w:t>at 23</w:t>
      </w:r>
      <w:r w:rsidR="001D40A1" w:rsidRPr="00D03ADE">
        <w:rPr>
          <w:rFonts w:ascii="Calibri" w:hAnsi="Calibri" w:cs="Calibri"/>
          <w:sz w:val="24"/>
          <w:szCs w:val="24"/>
        </w:rPr>
        <w:t xml:space="preserve"> </w:t>
      </w:r>
      <w:r w:rsidR="00DE4169" w:rsidRPr="00D03ADE">
        <w:rPr>
          <w:rFonts w:ascii="Calibri" w:hAnsi="Calibri" w:cs="Calibri"/>
          <w:sz w:val="24"/>
          <w:szCs w:val="24"/>
        </w:rPr>
        <w:t>°</w:t>
      </w:r>
      <w:r w:rsidRPr="00D03ADE">
        <w:rPr>
          <w:rFonts w:ascii="Calibri" w:hAnsi="Calibri" w:cs="Calibri"/>
          <w:sz w:val="24"/>
          <w:szCs w:val="24"/>
        </w:rPr>
        <w:t>C</w:t>
      </w:r>
      <w:r w:rsidR="00B63EB5" w:rsidRPr="00D03ADE">
        <w:rPr>
          <w:rFonts w:ascii="Calibri" w:hAnsi="Calibri" w:cs="Calibri"/>
          <w:sz w:val="24"/>
          <w:szCs w:val="24"/>
        </w:rPr>
        <w:t>.</w:t>
      </w:r>
    </w:p>
    <w:p w14:paraId="046F5DCE" w14:textId="77777777" w:rsidR="008A38EF" w:rsidRPr="00D03ADE" w:rsidRDefault="008A38EF" w:rsidP="00F110A5">
      <w:pPr>
        <w:pStyle w:val="ListParagraph"/>
        <w:spacing w:after="0"/>
        <w:ind w:left="0"/>
        <w:jc w:val="both"/>
        <w:rPr>
          <w:rFonts w:ascii="Calibri" w:hAnsi="Calibri" w:cs="Calibri"/>
          <w:sz w:val="24"/>
          <w:szCs w:val="24"/>
        </w:rPr>
      </w:pPr>
    </w:p>
    <w:p w14:paraId="7CA741B2" w14:textId="5EFF9831" w:rsidR="00692617" w:rsidRPr="00D03ADE" w:rsidRDefault="00D03ADE" w:rsidP="00F110A5">
      <w:pPr>
        <w:pStyle w:val="ListParagraph"/>
        <w:numPr>
          <w:ilvl w:val="2"/>
          <w:numId w:val="36"/>
        </w:numPr>
        <w:spacing w:after="0"/>
        <w:ind w:left="0" w:firstLine="0"/>
        <w:jc w:val="both"/>
        <w:rPr>
          <w:rFonts w:ascii="Calibri" w:hAnsi="Calibri" w:cs="Calibri"/>
          <w:sz w:val="24"/>
          <w:szCs w:val="24"/>
        </w:rPr>
      </w:pPr>
      <w:r w:rsidRPr="00D03ADE">
        <w:rPr>
          <w:rFonts w:ascii="Calibri" w:hAnsi="Calibri" w:cs="Calibri"/>
          <w:sz w:val="24"/>
          <w:szCs w:val="24"/>
        </w:rPr>
        <w:t>Perform t</w:t>
      </w:r>
      <w:r w:rsidR="00692617" w:rsidRPr="00D03ADE">
        <w:rPr>
          <w:rFonts w:ascii="Calibri" w:hAnsi="Calibri" w:cs="Calibri"/>
          <w:sz w:val="24"/>
          <w:szCs w:val="24"/>
        </w:rPr>
        <w:t>h</w:t>
      </w:r>
      <w:r w:rsidR="00B63EB5" w:rsidRPr="00D03ADE">
        <w:rPr>
          <w:rFonts w:ascii="Calibri" w:hAnsi="Calibri" w:cs="Calibri"/>
          <w:sz w:val="24"/>
          <w:szCs w:val="24"/>
        </w:rPr>
        <w:t>e</w:t>
      </w:r>
      <w:r w:rsidR="00692617" w:rsidRPr="00D03ADE">
        <w:rPr>
          <w:rFonts w:ascii="Calibri" w:hAnsi="Calibri" w:cs="Calibri"/>
          <w:sz w:val="24"/>
          <w:szCs w:val="24"/>
        </w:rPr>
        <w:t xml:space="preserve"> </w:t>
      </w:r>
      <w:r w:rsidR="001D40A1" w:rsidRPr="00D03ADE">
        <w:rPr>
          <w:rFonts w:ascii="Calibri" w:hAnsi="Calibri" w:cs="Calibri"/>
          <w:sz w:val="24"/>
          <w:szCs w:val="24"/>
        </w:rPr>
        <w:t>wash</w:t>
      </w:r>
      <w:r w:rsidR="00B63EB5" w:rsidRPr="00D03ADE">
        <w:rPr>
          <w:rFonts w:ascii="Calibri" w:hAnsi="Calibri" w:cs="Calibri"/>
          <w:sz w:val="24"/>
          <w:szCs w:val="24"/>
        </w:rPr>
        <w:t>ing step</w:t>
      </w:r>
      <w:r w:rsidR="001D40A1" w:rsidRPr="00D03ADE">
        <w:rPr>
          <w:rFonts w:ascii="Calibri" w:hAnsi="Calibri" w:cs="Calibri"/>
          <w:sz w:val="24"/>
          <w:szCs w:val="24"/>
        </w:rPr>
        <w:t xml:space="preserve"> </w:t>
      </w:r>
      <w:r w:rsidR="00692617" w:rsidRPr="00D03ADE">
        <w:rPr>
          <w:rFonts w:ascii="Calibri" w:hAnsi="Calibri" w:cs="Calibri"/>
          <w:sz w:val="24"/>
          <w:szCs w:val="24"/>
        </w:rPr>
        <w:t>an additional</w:t>
      </w:r>
      <w:r w:rsidRPr="00D03ADE">
        <w:rPr>
          <w:rFonts w:ascii="Calibri" w:hAnsi="Calibri" w:cs="Calibri"/>
          <w:sz w:val="24"/>
          <w:szCs w:val="24"/>
        </w:rPr>
        <w:t xml:space="preserve"> 3</w:t>
      </w:r>
      <w:r w:rsidR="00692617" w:rsidRPr="00D03ADE">
        <w:rPr>
          <w:rFonts w:ascii="Calibri" w:hAnsi="Calibri" w:cs="Calibri"/>
          <w:sz w:val="24"/>
          <w:szCs w:val="24"/>
        </w:rPr>
        <w:t xml:space="preserve"> times</w:t>
      </w:r>
      <w:r w:rsidR="00E45C1C" w:rsidRPr="00D03ADE">
        <w:rPr>
          <w:rFonts w:ascii="Calibri" w:hAnsi="Calibri" w:cs="Calibri"/>
          <w:sz w:val="24"/>
          <w:szCs w:val="24"/>
        </w:rPr>
        <w:t xml:space="preserve">. </w:t>
      </w:r>
      <w:r w:rsidR="000179A6" w:rsidRPr="00D03ADE">
        <w:rPr>
          <w:rFonts w:ascii="Calibri" w:hAnsi="Calibri" w:cs="Calibri"/>
          <w:sz w:val="24"/>
          <w:szCs w:val="24"/>
        </w:rPr>
        <w:t>For best results</w:t>
      </w:r>
      <w:r w:rsidR="00375A49" w:rsidRPr="00D03ADE">
        <w:rPr>
          <w:rFonts w:ascii="Calibri" w:hAnsi="Calibri" w:cs="Calibri"/>
          <w:sz w:val="24"/>
          <w:szCs w:val="24"/>
        </w:rPr>
        <w:t>,</w:t>
      </w:r>
      <w:r w:rsidR="000179A6" w:rsidRPr="00D03ADE">
        <w:rPr>
          <w:rFonts w:ascii="Calibri" w:hAnsi="Calibri" w:cs="Calibri"/>
          <w:sz w:val="24"/>
          <w:szCs w:val="24"/>
        </w:rPr>
        <w:t xml:space="preserve"> </w:t>
      </w:r>
      <w:r w:rsidRPr="00D03ADE">
        <w:rPr>
          <w:rFonts w:ascii="Calibri" w:hAnsi="Calibri" w:cs="Calibri"/>
          <w:sz w:val="24"/>
          <w:szCs w:val="24"/>
        </w:rPr>
        <w:t xml:space="preserve">leave </w:t>
      </w:r>
      <w:r w:rsidR="000179A6" w:rsidRPr="00D03ADE">
        <w:rPr>
          <w:rFonts w:ascii="Calibri" w:hAnsi="Calibri" w:cs="Calibri"/>
          <w:sz w:val="24"/>
          <w:szCs w:val="24"/>
        </w:rPr>
        <w:t>about 1</w:t>
      </w:r>
      <w:r w:rsidRPr="00D03ADE">
        <w:rPr>
          <w:rFonts w:ascii="Calibri" w:hAnsi="Calibri" w:cs="Calibri"/>
          <w:sz w:val="24"/>
          <w:szCs w:val="24"/>
        </w:rPr>
        <w:t>–</w:t>
      </w:r>
      <w:r w:rsidR="000179A6" w:rsidRPr="00D03ADE">
        <w:rPr>
          <w:rFonts w:ascii="Calibri" w:hAnsi="Calibri" w:cs="Calibri"/>
          <w:sz w:val="24"/>
          <w:szCs w:val="24"/>
        </w:rPr>
        <w:t>1.5 mL of M9</w:t>
      </w:r>
      <w:r w:rsidR="00F93282">
        <w:rPr>
          <w:rFonts w:ascii="Calibri" w:hAnsi="Calibri" w:cs="Calibri"/>
          <w:sz w:val="24"/>
          <w:szCs w:val="24"/>
        </w:rPr>
        <w:t xml:space="preserve"> solution</w:t>
      </w:r>
      <w:r w:rsidR="000179A6" w:rsidRPr="00D03ADE">
        <w:rPr>
          <w:rFonts w:ascii="Calibri" w:hAnsi="Calibri" w:cs="Calibri"/>
          <w:sz w:val="24"/>
          <w:szCs w:val="24"/>
        </w:rPr>
        <w:t xml:space="preserve"> in the tube after the final wash. </w:t>
      </w:r>
    </w:p>
    <w:p w14:paraId="2C526D3D" w14:textId="77777777" w:rsidR="008A38EF" w:rsidRPr="00D03ADE" w:rsidRDefault="008A38EF" w:rsidP="00F110A5">
      <w:pPr>
        <w:pStyle w:val="ListParagraph"/>
        <w:spacing w:after="0"/>
        <w:ind w:left="0"/>
        <w:jc w:val="both"/>
        <w:rPr>
          <w:rFonts w:ascii="Calibri" w:hAnsi="Calibri" w:cs="Calibri"/>
          <w:sz w:val="24"/>
          <w:szCs w:val="24"/>
        </w:rPr>
      </w:pPr>
    </w:p>
    <w:p w14:paraId="5F905E40" w14:textId="77777777" w:rsidR="00D03ADE" w:rsidRPr="00D03ADE" w:rsidRDefault="00957411" w:rsidP="00D03ADE">
      <w:pPr>
        <w:pStyle w:val="ListParagraph"/>
        <w:numPr>
          <w:ilvl w:val="2"/>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Transfer 10 </w:t>
      </w:r>
      <w:r w:rsidR="0085340E" w:rsidRPr="00D03ADE">
        <w:rPr>
          <w:rFonts w:ascii="Calibri" w:hAnsi="Calibri" w:cs="Calibri"/>
          <w:sz w:val="24"/>
          <w:szCs w:val="24"/>
        </w:rPr>
        <w:t xml:space="preserve">µL of </w:t>
      </w:r>
      <w:r w:rsidR="00D03ADE" w:rsidRPr="00D03ADE">
        <w:rPr>
          <w:rFonts w:ascii="Calibri" w:hAnsi="Calibri" w:cs="Calibri"/>
          <w:sz w:val="24"/>
          <w:szCs w:val="24"/>
        </w:rPr>
        <w:t xml:space="preserve">the </w:t>
      </w:r>
      <w:r w:rsidR="0085340E" w:rsidRPr="00D03ADE">
        <w:rPr>
          <w:rFonts w:ascii="Calibri" w:hAnsi="Calibri" w:cs="Calibri"/>
          <w:sz w:val="24"/>
          <w:szCs w:val="24"/>
        </w:rPr>
        <w:t>worm suspension onto a glass slide and count the number of worms</w:t>
      </w:r>
      <w:r w:rsidR="00B044A9" w:rsidRPr="00D03ADE">
        <w:rPr>
          <w:rFonts w:ascii="Calibri" w:hAnsi="Calibri" w:cs="Calibri"/>
          <w:sz w:val="24"/>
          <w:szCs w:val="24"/>
        </w:rPr>
        <w:t>.</w:t>
      </w:r>
      <w:r w:rsidR="0085340E" w:rsidRPr="00D03ADE">
        <w:rPr>
          <w:rFonts w:ascii="Calibri" w:hAnsi="Calibri" w:cs="Calibri"/>
          <w:sz w:val="24"/>
          <w:szCs w:val="24"/>
        </w:rPr>
        <w:t xml:space="preserve"> </w:t>
      </w:r>
    </w:p>
    <w:p w14:paraId="54E6FE69" w14:textId="77777777" w:rsidR="00D03ADE" w:rsidRPr="00F110A5" w:rsidRDefault="00D03ADE" w:rsidP="00F110A5">
      <w:pPr>
        <w:pStyle w:val="ListParagraph"/>
        <w:rPr>
          <w:rFonts w:ascii="Calibri" w:hAnsi="Calibri" w:cs="Calibri"/>
          <w:sz w:val="24"/>
          <w:szCs w:val="24"/>
        </w:rPr>
      </w:pPr>
    </w:p>
    <w:p w14:paraId="277449AD" w14:textId="78BD3E8F" w:rsidR="00C46E4F" w:rsidRPr="00D03ADE" w:rsidRDefault="00692617" w:rsidP="00F110A5">
      <w:pPr>
        <w:pStyle w:val="ListParagraph"/>
        <w:numPr>
          <w:ilvl w:val="2"/>
          <w:numId w:val="36"/>
        </w:numPr>
        <w:spacing w:after="0"/>
        <w:ind w:left="0" w:firstLine="0"/>
        <w:jc w:val="both"/>
        <w:rPr>
          <w:rFonts w:ascii="Calibri" w:hAnsi="Calibri" w:cs="Calibri"/>
          <w:sz w:val="24"/>
          <w:szCs w:val="24"/>
        </w:rPr>
      </w:pPr>
      <w:r w:rsidRPr="00D03ADE">
        <w:rPr>
          <w:rFonts w:ascii="Calibri" w:hAnsi="Calibri" w:cs="Calibri"/>
          <w:sz w:val="24"/>
          <w:szCs w:val="24"/>
        </w:rPr>
        <w:t>Adjust</w:t>
      </w:r>
      <w:r w:rsidR="00F93282">
        <w:rPr>
          <w:rFonts w:ascii="Calibri" w:hAnsi="Calibri" w:cs="Calibri"/>
          <w:sz w:val="24"/>
          <w:szCs w:val="24"/>
        </w:rPr>
        <w:t xml:space="preserve"> the</w:t>
      </w:r>
      <w:r w:rsidRPr="00D03ADE">
        <w:rPr>
          <w:rFonts w:ascii="Calibri" w:hAnsi="Calibri" w:cs="Calibri"/>
          <w:sz w:val="24"/>
          <w:szCs w:val="24"/>
        </w:rPr>
        <w:t xml:space="preserve"> worm density to approximately 150 worms per 10 </w:t>
      </w:r>
      <w:r w:rsidR="00DE4169" w:rsidRPr="00D03ADE">
        <w:rPr>
          <w:rFonts w:ascii="Calibri" w:hAnsi="Calibri" w:cs="Calibri"/>
          <w:sz w:val="24"/>
          <w:szCs w:val="24"/>
        </w:rPr>
        <w:t>µ</w:t>
      </w:r>
      <w:r w:rsidR="00957411" w:rsidRPr="00D03ADE">
        <w:rPr>
          <w:rFonts w:ascii="Calibri" w:hAnsi="Calibri" w:cs="Calibri"/>
          <w:sz w:val="24"/>
          <w:szCs w:val="24"/>
        </w:rPr>
        <w:t>L</w:t>
      </w:r>
      <w:r w:rsidRPr="00D03ADE">
        <w:rPr>
          <w:rFonts w:ascii="Calibri" w:hAnsi="Calibri" w:cs="Calibri"/>
          <w:sz w:val="24"/>
          <w:szCs w:val="24"/>
        </w:rPr>
        <w:t xml:space="preserve"> of </w:t>
      </w:r>
      <w:r w:rsidR="00957411" w:rsidRPr="00D03ADE">
        <w:rPr>
          <w:rFonts w:ascii="Calibri" w:hAnsi="Calibri" w:cs="Calibri"/>
          <w:sz w:val="24"/>
          <w:szCs w:val="24"/>
        </w:rPr>
        <w:t>M9</w:t>
      </w:r>
      <w:r w:rsidR="00254C63" w:rsidRPr="00D03ADE">
        <w:rPr>
          <w:rFonts w:ascii="Calibri" w:hAnsi="Calibri" w:cs="Calibri"/>
          <w:sz w:val="24"/>
          <w:szCs w:val="24"/>
        </w:rPr>
        <w:t>.</w:t>
      </w:r>
      <w:r w:rsidR="00C46E4F" w:rsidRPr="00D03ADE">
        <w:rPr>
          <w:rFonts w:ascii="Calibri" w:hAnsi="Calibri" w:cs="Calibri"/>
          <w:sz w:val="24"/>
          <w:szCs w:val="24"/>
        </w:rPr>
        <w:t xml:space="preserve"> </w:t>
      </w:r>
      <w:r w:rsidR="00B63EB5" w:rsidRPr="00D03ADE">
        <w:rPr>
          <w:rFonts w:ascii="Calibri" w:hAnsi="Calibri" w:cs="Calibri"/>
          <w:sz w:val="24"/>
          <w:szCs w:val="24"/>
        </w:rPr>
        <w:t>T</w:t>
      </w:r>
      <w:r w:rsidR="00C46E4F" w:rsidRPr="00D03ADE">
        <w:rPr>
          <w:rFonts w:ascii="Calibri" w:hAnsi="Calibri" w:cs="Calibri"/>
          <w:sz w:val="24"/>
          <w:szCs w:val="24"/>
        </w:rPr>
        <w:t xml:space="preserve">he concentration </w:t>
      </w:r>
      <w:r w:rsidR="00B63EB5" w:rsidRPr="00D03ADE">
        <w:rPr>
          <w:rFonts w:ascii="Calibri" w:hAnsi="Calibri" w:cs="Calibri"/>
          <w:sz w:val="24"/>
          <w:szCs w:val="24"/>
        </w:rPr>
        <w:t xml:space="preserve">of worms in </w:t>
      </w:r>
      <w:r w:rsidR="00C46E4F" w:rsidRPr="00D03ADE">
        <w:rPr>
          <w:rFonts w:ascii="Calibri" w:hAnsi="Calibri" w:cs="Calibri"/>
          <w:sz w:val="24"/>
          <w:szCs w:val="24"/>
        </w:rPr>
        <w:t xml:space="preserve">suspension </w:t>
      </w:r>
      <w:r w:rsidR="00B63EB5" w:rsidRPr="00D03ADE">
        <w:rPr>
          <w:rFonts w:ascii="Calibri" w:hAnsi="Calibri" w:cs="Calibri"/>
          <w:sz w:val="24"/>
          <w:szCs w:val="24"/>
        </w:rPr>
        <w:t xml:space="preserve">can be adjusted </w:t>
      </w:r>
      <w:r w:rsidR="00C46E4F" w:rsidRPr="00D03ADE">
        <w:rPr>
          <w:rFonts w:ascii="Calibri" w:hAnsi="Calibri" w:cs="Calibri"/>
          <w:sz w:val="24"/>
          <w:szCs w:val="24"/>
        </w:rPr>
        <w:t xml:space="preserve">by either removing </w:t>
      </w:r>
      <w:r w:rsidR="00296F0A" w:rsidRPr="00D03ADE">
        <w:rPr>
          <w:rFonts w:ascii="Calibri" w:hAnsi="Calibri" w:cs="Calibri"/>
          <w:sz w:val="24"/>
          <w:szCs w:val="24"/>
        </w:rPr>
        <w:t xml:space="preserve">or adding M9 </w:t>
      </w:r>
      <w:r w:rsidR="00F93282">
        <w:rPr>
          <w:rFonts w:ascii="Calibri" w:hAnsi="Calibri" w:cs="Calibri"/>
          <w:sz w:val="24"/>
          <w:szCs w:val="24"/>
        </w:rPr>
        <w:t>solution</w:t>
      </w:r>
      <w:r w:rsidR="00F93282" w:rsidRPr="00D03ADE">
        <w:rPr>
          <w:rFonts w:ascii="Calibri" w:hAnsi="Calibri" w:cs="Calibri"/>
          <w:sz w:val="24"/>
          <w:szCs w:val="24"/>
        </w:rPr>
        <w:t xml:space="preserve"> </w:t>
      </w:r>
      <w:r w:rsidR="00C46E4F" w:rsidRPr="00D03ADE">
        <w:rPr>
          <w:rFonts w:ascii="Calibri" w:hAnsi="Calibri" w:cs="Calibri"/>
          <w:sz w:val="24"/>
          <w:szCs w:val="24"/>
        </w:rPr>
        <w:t>after centrifug</w:t>
      </w:r>
      <w:r w:rsidR="00296F0A" w:rsidRPr="00D03ADE">
        <w:rPr>
          <w:rFonts w:ascii="Calibri" w:hAnsi="Calibri" w:cs="Calibri"/>
          <w:sz w:val="24"/>
          <w:szCs w:val="24"/>
        </w:rPr>
        <w:t xml:space="preserve">ation. </w:t>
      </w:r>
    </w:p>
    <w:p w14:paraId="207B976E" w14:textId="77777777" w:rsidR="008A38EF" w:rsidRPr="00D03ADE" w:rsidRDefault="008A38EF" w:rsidP="00F110A5">
      <w:pPr>
        <w:pStyle w:val="ListParagraph"/>
        <w:spacing w:after="0"/>
        <w:ind w:left="0"/>
        <w:jc w:val="both"/>
        <w:rPr>
          <w:rFonts w:ascii="Calibri" w:hAnsi="Calibri" w:cs="Calibri"/>
          <w:sz w:val="24"/>
          <w:szCs w:val="24"/>
        </w:rPr>
      </w:pPr>
    </w:p>
    <w:p w14:paraId="34C83ADA" w14:textId="381D17B5" w:rsidR="00692617" w:rsidRPr="00D03ADE" w:rsidRDefault="00692617" w:rsidP="00F110A5">
      <w:pPr>
        <w:pStyle w:val="ListParagraph"/>
        <w:numPr>
          <w:ilvl w:val="2"/>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Confirm that the desired concentration has been established by </w:t>
      </w:r>
      <w:r w:rsidR="00DA0B47" w:rsidRPr="00D03ADE">
        <w:rPr>
          <w:rFonts w:ascii="Calibri" w:hAnsi="Calibri" w:cs="Calibri"/>
          <w:sz w:val="24"/>
          <w:szCs w:val="24"/>
        </w:rPr>
        <w:t xml:space="preserve">averaging </w:t>
      </w:r>
      <w:r w:rsidR="00AE7A03" w:rsidRPr="00D03ADE">
        <w:rPr>
          <w:rFonts w:ascii="Calibri" w:hAnsi="Calibri" w:cs="Calibri"/>
          <w:sz w:val="24"/>
          <w:szCs w:val="24"/>
        </w:rPr>
        <w:t xml:space="preserve">counts from </w:t>
      </w:r>
      <w:r w:rsidRPr="00D03ADE">
        <w:rPr>
          <w:rFonts w:ascii="Calibri" w:hAnsi="Calibri" w:cs="Calibri"/>
          <w:sz w:val="24"/>
          <w:szCs w:val="24"/>
        </w:rPr>
        <w:t xml:space="preserve">several different drops. </w:t>
      </w:r>
      <w:r w:rsidR="000477F9" w:rsidRPr="00D03ADE">
        <w:rPr>
          <w:rFonts w:ascii="Calibri" w:hAnsi="Calibri" w:cs="Calibri"/>
          <w:sz w:val="24"/>
          <w:szCs w:val="24"/>
        </w:rPr>
        <w:t xml:space="preserve">It </w:t>
      </w:r>
      <w:r w:rsidR="00D76E25" w:rsidRPr="00D03ADE">
        <w:rPr>
          <w:rFonts w:ascii="Calibri" w:hAnsi="Calibri" w:cs="Calibri"/>
          <w:sz w:val="24"/>
          <w:szCs w:val="24"/>
        </w:rPr>
        <w:t>is recommended</w:t>
      </w:r>
      <w:r w:rsidR="000477F9" w:rsidRPr="00D03ADE">
        <w:rPr>
          <w:rFonts w:ascii="Calibri" w:hAnsi="Calibri" w:cs="Calibri"/>
          <w:sz w:val="24"/>
          <w:szCs w:val="24"/>
        </w:rPr>
        <w:t xml:space="preserve"> to </w:t>
      </w:r>
      <w:r w:rsidR="00F22964" w:rsidRPr="00D03ADE">
        <w:rPr>
          <w:rFonts w:ascii="Calibri" w:hAnsi="Calibri" w:cs="Calibri"/>
          <w:sz w:val="24"/>
          <w:szCs w:val="24"/>
        </w:rPr>
        <w:t xml:space="preserve">average </w:t>
      </w:r>
      <w:r w:rsidR="00A94ED6" w:rsidRPr="00D03ADE">
        <w:rPr>
          <w:rFonts w:ascii="Calibri" w:hAnsi="Calibri" w:cs="Calibri"/>
          <w:sz w:val="24"/>
          <w:szCs w:val="24"/>
        </w:rPr>
        <w:t>counts from at least three drops</w:t>
      </w:r>
      <w:r w:rsidRPr="00D03ADE">
        <w:rPr>
          <w:rFonts w:ascii="Calibri" w:hAnsi="Calibri" w:cs="Calibri"/>
          <w:sz w:val="24"/>
          <w:szCs w:val="24"/>
        </w:rPr>
        <w:t>.</w:t>
      </w:r>
    </w:p>
    <w:p w14:paraId="41C44B99" w14:textId="77777777" w:rsidR="00A34FE7" w:rsidRPr="00D03ADE" w:rsidRDefault="00A34FE7" w:rsidP="00F110A5">
      <w:pPr>
        <w:pStyle w:val="ListParagraph"/>
        <w:spacing w:after="0"/>
        <w:ind w:left="0"/>
        <w:jc w:val="both"/>
        <w:rPr>
          <w:rFonts w:ascii="Calibri" w:hAnsi="Calibri" w:cs="Calibri"/>
          <w:sz w:val="24"/>
          <w:szCs w:val="24"/>
        </w:rPr>
      </w:pPr>
    </w:p>
    <w:p w14:paraId="00868A00" w14:textId="2A9A2D09" w:rsidR="00692617" w:rsidRPr="00D03ADE" w:rsidRDefault="00B44D88"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Using </w:t>
      </w:r>
      <w:r w:rsidR="006D3D04" w:rsidRPr="00D03ADE">
        <w:rPr>
          <w:rFonts w:ascii="Calibri" w:hAnsi="Calibri" w:cs="Calibri"/>
          <w:sz w:val="24"/>
          <w:szCs w:val="24"/>
        </w:rPr>
        <w:t>aseptic</w:t>
      </w:r>
      <w:r w:rsidRPr="00D03ADE">
        <w:rPr>
          <w:rFonts w:ascii="Calibri" w:hAnsi="Calibri" w:cs="Calibri"/>
          <w:sz w:val="24"/>
          <w:szCs w:val="24"/>
        </w:rPr>
        <w:t xml:space="preserve"> techniques</w:t>
      </w:r>
      <w:r w:rsidR="00692617" w:rsidRPr="00D03ADE">
        <w:rPr>
          <w:rFonts w:ascii="Calibri" w:hAnsi="Calibri" w:cs="Calibri"/>
          <w:sz w:val="24"/>
          <w:szCs w:val="24"/>
        </w:rPr>
        <w:t xml:space="preserve">, </w:t>
      </w:r>
      <w:r w:rsidRPr="00D03ADE">
        <w:rPr>
          <w:rFonts w:ascii="Calibri" w:hAnsi="Calibri" w:cs="Calibri"/>
          <w:sz w:val="24"/>
          <w:szCs w:val="24"/>
        </w:rPr>
        <w:t xml:space="preserve">transfer </w:t>
      </w:r>
      <w:r w:rsidR="00692617" w:rsidRPr="00D03ADE">
        <w:rPr>
          <w:rFonts w:ascii="Calibri" w:hAnsi="Calibri" w:cs="Calibri"/>
          <w:sz w:val="24"/>
          <w:szCs w:val="24"/>
        </w:rPr>
        <w:t>10</w:t>
      </w:r>
      <w:r w:rsidR="00DE4169" w:rsidRPr="00D03ADE">
        <w:rPr>
          <w:rFonts w:ascii="Calibri" w:hAnsi="Calibri" w:cs="Calibri"/>
          <w:sz w:val="24"/>
          <w:szCs w:val="24"/>
        </w:rPr>
        <w:t xml:space="preserve"> µ</w:t>
      </w:r>
      <w:r w:rsidR="008032A1" w:rsidRPr="00D03ADE">
        <w:rPr>
          <w:rFonts w:ascii="Calibri" w:hAnsi="Calibri" w:cs="Calibri"/>
          <w:sz w:val="24"/>
          <w:szCs w:val="24"/>
        </w:rPr>
        <w:t>L</w:t>
      </w:r>
      <w:r w:rsidR="00692617" w:rsidRPr="00D03ADE">
        <w:rPr>
          <w:rFonts w:ascii="Calibri" w:hAnsi="Calibri" w:cs="Calibri"/>
          <w:sz w:val="24"/>
          <w:szCs w:val="24"/>
        </w:rPr>
        <w:t xml:space="preserve"> of </w:t>
      </w:r>
      <w:r w:rsidR="00D03ADE" w:rsidRPr="00D03ADE">
        <w:rPr>
          <w:rFonts w:ascii="Calibri" w:hAnsi="Calibri" w:cs="Calibri"/>
          <w:sz w:val="24"/>
          <w:szCs w:val="24"/>
        </w:rPr>
        <w:t xml:space="preserve">the </w:t>
      </w:r>
      <w:r w:rsidR="00692617" w:rsidRPr="00D03ADE">
        <w:rPr>
          <w:rFonts w:ascii="Calibri" w:hAnsi="Calibri" w:cs="Calibri"/>
          <w:sz w:val="24"/>
          <w:szCs w:val="24"/>
        </w:rPr>
        <w:t xml:space="preserve">worm suspension </w:t>
      </w:r>
      <w:r w:rsidR="00C46E4F" w:rsidRPr="00D03ADE">
        <w:rPr>
          <w:rFonts w:ascii="Calibri" w:hAnsi="Calibri" w:cs="Calibri"/>
          <w:sz w:val="24"/>
          <w:szCs w:val="24"/>
        </w:rPr>
        <w:t xml:space="preserve">containing approximately 150 worms </w:t>
      </w:r>
      <w:r w:rsidR="0011456C" w:rsidRPr="00D03ADE">
        <w:rPr>
          <w:rFonts w:ascii="Calibri" w:hAnsi="Calibri" w:cs="Calibri"/>
          <w:sz w:val="24"/>
          <w:szCs w:val="24"/>
        </w:rPr>
        <w:t>in</w:t>
      </w:r>
      <w:r w:rsidR="00692617" w:rsidRPr="00D03ADE">
        <w:rPr>
          <w:rFonts w:ascii="Calibri" w:hAnsi="Calibri" w:cs="Calibri"/>
          <w:sz w:val="24"/>
          <w:szCs w:val="24"/>
        </w:rPr>
        <w:t>to each well of the test plate</w:t>
      </w:r>
      <w:r w:rsidR="00B01936" w:rsidRPr="00D03ADE">
        <w:rPr>
          <w:rFonts w:ascii="Calibri" w:hAnsi="Calibri" w:cs="Calibri"/>
          <w:sz w:val="24"/>
          <w:szCs w:val="24"/>
        </w:rPr>
        <w:t>.</w:t>
      </w:r>
      <w:r w:rsidR="004E0DD8" w:rsidRPr="00D03ADE">
        <w:rPr>
          <w:rFonts w:ascii="Calibri" w:hAnsi="Calibri" w:cs="Calibri"/>
          <w:sz w:val="24"/>
          <w:szCs w:val="24"/>
        </w:rPr>
        <w:t xml:space="preserve"> </w:t>
      </w:r>
    </w:p>
    <w:p w14:paraId="27952975" w14:textId="77777777" w:rsidR="008A38EF" w:rsidRPr="00D03ADE" w:rsidRDefault="008A38EF" w:rsidP="00F110A5">
      <w:pPr>
        <w:pStyle w:val="ListParagraph"/>
        <w:spacing w:after="0"/>
        <w:ind w:left="0"/>
        <w:jc w:val="both"/>
        <w:rPr>
          <w:rFonts w:ascii="Calibri" w:hAnsi="Calibri" w:cs="Calibri"/>
          <w:sz w:val="24"/>
          <w:szCs w:val="24"/>
        </w:rPr>
      </w:pPr>
    </w:p>
    <w:p w14:paraId="4468DC72" w14:textId="4EF78C0C" w:rsidR="00692617" w:rsidRPr="00D03ADE" w:rsidRDefault="00AB62B0"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Inspect</w:t>
      </w:r>
      <w:r w:rsidR="00D03ADE" w:rsidRPr="00D03ADE">
        <w:rPr>
          <w:rFonts w:ascii="Calibri" w:hAnsi="Calibri" w:cs="Calibri"/>
          <w:sz w:val="24"/>
          <w:szCs w:val="24"/>
        </w:rPr>
        <w:t xml:space="preserve"> the</w:t>
      </w:r>
      <w:r w:rsidRPr="00D03ADE">
        <w:rPr>
          <w:rFonts w:ascii="Calibri" w:hAnsi="Calibri" w:cs="Calibri"/>
          <w:sz w:val="24"/>
          <w:szCs w:val="24"/>
        </w:rPr>
        <w:t xml:space="preserve"> </w:t>
      </w:r>
      <w:r w:rsidR="00820630" w:rsidRPr="00D03ADE">
        <w:rPr>
          <w:rFonts w:ascii="Calibri" w:hAnsi="Calibri" w:cs="Calibri"/>
          <w:sz w:val="24"/>
          <w:szCs w:val="24"/>
        </w:rPr>
        <w:t xml:space="preserve">wells under a microscope to ensure </w:t>
      </w:r>
      <w:r w:rsidR="00692617" w:rsidRPr="00D03ADE">
        <w:rPr>
          <w:rFonts w:ascii="Calibri" w:hAnsi="Calibri" w:cs="Calibri"/>
          <w:sz w:val="24"/>
          <w:szCs w:val="24"/>
        </w:rPr>
        <w:t>that each has a sufficient number of worms. Additional worms can be added prior to incubation.</w:t>
      </w:r>
    </w:p>
    <w:p w14:paraId="55105F53" w14:textId="77777777" w:rsidR="008A38EF" w:rsidRPr="00D03ADE" w:rsidRDefault="008A38EF" w:rsidP="00F110A5">
      <w:pPr>
        <w:pStyle w:val="ListParagraph"/>
        <w:spacing w:after="0"/>
        <w:ind w:left="0"/>
        <w:jc w:val="both"/>
        <w:rPr>
          <w:rFonts w:ascii="Calibri" w:hAnsi="Calibri" w:cs="Calibri"/>
          <w:sz w:val="24"/>
          <w:szCs w:val="24"/>
        </w:rPr>
      </w:pPr>
    </w:p>
    <w:p w14:paraId="6C7ECA20" w14:textId="52D6C98C" w:rsidR="00EE129B" w:rsidRPr="00D03ADE" w:rsidRDefault="00692617"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Allow </w:t>
      </w:r>
      <w:r w:rsidR="00D03ADE" w:rsidRPr="00D03ADE">
        <w:rPr>
          <w:rFonts w:ascii="Calibri" w:hAnsi="Calibri" w:cs="Calibri"/>
          <w:sz w:val="24"/>
          <w:szCs w:val="24"/>
        </w:rPr>
        <w:t xml:space="preserve">the </w:t>
      </w:r>
      <w:r w:rsidRPr="00D03ADE">
        <w:rPr>
          <w:rFonts w:ascii="Calibri" w:hAnsi="Calibri" w:cs="Calibri"/>
          <w:sz w:val="24"/>
          <w:szCs w:val="24"/>
        </w:rPr>
        <w:t xml:space="preserve">plates to dry for approximately 10 min, </w:t>
      </w:r>
      <w:r w:rsidR="00DE4169" w:rsidRPr="00D03ADE">
        <w:rPr>
          <w:rFonts w:ascii="Calibri" w:hAnsi="Calibri" w:cs="Calibri"/>
          <w:sz w:val="24"/>
          <w:szCs w:val="24"/>
        </w:rPr>
        <w:t>invert,</w:t>
      </w:r>
      <w:r w:rsidRPr="00D03ADE">
        <w:rPr>
          <w:rFonts w:ascii="Calibri" w:hAnsi="Calibri" w:cs="Calibri"/>
          <w:sz w:val="24"/>
          <w:szCs w:val="24"/>
        </w:rPr>
        <w:t xml:space="preserve"> and </w:t>
      </w:r>
      <w:r w:rsidR="00D03ADE" w:rsidRPr="00D03ADE">
        <w:rPr>
          <w:rFonts w:ascii="Calibri" w:hAnsi="Calibri" w:cs="Calibri"/>
          <w:sz w:val="24"/>
          <w:szCs w:val="24"/>
        </w:rPr>
        <w:t xml:space="preserve">then </w:t>
      </w:r>
      <w:r w:rsidRPr="00D03ADE">
        <w:rPr>
          <w:rFonts w:ascii="Calibri" w:hAnsi="Calibri" w:cs="Calibri"/>
          <w:sz w:val="24"/>
          <w:szCs w:val="24"/>
        </w:rPr>
        <w:t xml:space="preserve">transfer to </w:t>
      </w:r>
      <w:r w:rsidR="00D03ADE" w:rsidRPr="00D03ADE">
        <w:rPr>
          <w:rFonts w:ascii="Calibri" w:hAnsi="Calibri" w:cs="Calibri"/>
          <w:sz w:val="24"/>
          <w:szCs w:val="24"/>
        </w:rPr>
        <w:t xml:space="preserve">a </w:t>
      </w:r>
      <w:r w:rsidRPr="00D03ADE">
        <w:rPr>
          <w:rFonts w:ascii="Calibri" w:hAnsi="Calibri" w:cs="Calibri"/>
          <w:sz w:val="24"/>
          <w:szCs w:val="24"/>
        </w:rPr>
        <w:t>25</w:t>
      </w:r>
      <w:r w:rsidR="00BA4888" w:rsidRPr="00D03ADE">
        <w:rPr>
          <w:rFonts w:ascii="Calibri" w:hAnsi="Calibri" w:cs="Calibri"/>
          <w:sz w:val="24"/>
          <w:szCs w:val="24"/>
        </w:rPr>
        <w:t xml:space="preserve"> </w:t>
      </w:r>
      <w:r w:rsidR="00DE4169" w:rsidRPr="00D03ADE">
        <w:rPr>
          <w:rFonts w:ascii="Calibri" w:hAnsi="Calibri" w:cs="Calibri"/>
          <w:sz w:val="24"/>
          <w:szCs w:val="24"/>
        </w:rPr>
        <w:t>°</w:t>
      </w:r>
      <w:r w:rsidRPr="00D03ADE">
        <w:rPr>
          <w:rFonts w:ascii="Calibri" w:hAnsi="Calibri" w:cs="Calibri"/>
          <w:sz w:val="24"/>
          <w:szCs w:val="24"/>
        </w:rPr>
        <w:t>C incubator for 72 h.</w:t>
      </w:r>
    </w:p>
    <w:p w14:paraId="4EC244BE" w14:textId="77777777" w:rsidR="00D03ADE" w:rsidRPr="00D03ADE" w:rsidRDefault="00D03ADE" w:rsidP="00F110A5">
      <w:pPr>
        <w:pStyle w:val="ListParagraph"/>
        <w:spacing w:after="0"/>
        <w:ind w:left="0"/>
        <w:jc w:val="both"/>
        <w:rPr>
          <w:rFonts w:ascii="Calibri" w:hAnsi="Calibri" w:cs="Calibri"/>
          <w:sz w:val="24"/>
          <w:szCs w:val="24"/>
        </w:rPr>
      </w:pPr>
    </w:p>
    <w:p w14:paraId="513FABFE" w14:textId="6502E96D" w:rsidR="00EE129B" w:rsidRPr="00D03ADE" w:rsidRDefault="00D03ADE" w:rsidP="00D03ADE">
      <w:r w:rsidRPr="00D03ADE">
        <w:t>NOTE:</w:t>
      </w:r>
      <w:r w:rsidRPr="00D03ADE">
        <w:rPr>
          <w:b/>
          <w:bCs/>
        </w:rPr>
        <w:t xml:space="preserve"> </w:t>
      </w:r>
      <w:r w:rsidR="00C46E4F" w:rsidRPr="00D03ADE">
        <w:t>T</w:t>
      </w:r>
      <w:r w:rsidR="00EE129B" w:rsidRPr="00D03ADE">
        <w:t xml:space="preserve">he final incubation period can be </w:t>
      </w:r>
      <w:r w:rsidR="00811E40" w:rsidRPr="00D03ADE">
        <w:t>adjusted</w:t>
      </w:r>
      <w:r w:rsidR="00C46E4F" w:rsidRPr="00D03ADE">
        <w:t xml:space="preserve"> to accommodate the needs of the experiment</w:t>
      </w:r>
      <w:r w:rsidR="00811E40" w:rsidRPr="00D03ADE">
        <w:t xml:space="preserve">. The </w:t>
      </w:r>
      <w:r w:rsidR="00BA4888" w:rsidRPr="00D03ADE">
        <w:t>72</w:t>
      </w:r>
      <w:r w:rsidR="00A43911" w:rsidRPr="00D03ADE">
        <w:t>-</w:t>
      </w:r>
      <w:r w:rsidR="00BA4888" w:rsidRPr="00D03ADE">
        <w:t>h</w:t>
      </w:r>
      <w:r w:rsidR="00811E40" w:rsidRPr="00D03ADE">
        <w:t xml:space="preserve"> incubation time is sufficient to </w:t>
      </w:r>
      <w:r w:rsidR="00D90CAE" w:rsidRPr="00D03ADE">
        <w:t xml:space="preserve">support </w:t>
      </w:r>
      <w:r w:rsidRPr="00D03ADE">
        <w:t xml:space="preserve">the </w:t>
      </w:r>
      <w:r w:rsidR="00D90CAE" w:rsidRPr="00D03ADE">
        <w:t xml:space="preserve">growth of 150 animals feeding on 200 </w:t>
      </w:r>
      <w:r w:rsidR="001A01DF" w:rsidRPr="00D03ADE">
        <w:t>µ</w:t>
      </w:r>
      <w:r w:rsidR="00D90CAE" w:rsidRPr="00D03ADE">
        <w:t>L bacteria</w:t>
      </w:r>
      <w:r w:rsidR="001A01DF" w:rsidRPr="00D03ADE">
        <w:t xml:space="preserve"> in a 24-well plate</w:t>
      </w:r>
      <w:r w:rsidR="00442ABB" w:rsidRPr="00D03ADE">
        <w:t xml:space="preserve"> at 25</w:t>
      </w:r>
      <w:r w:rsidR="00EE7237" w:rsidRPr="00D03ADE">
        <w:t xml:space="preserve"> °C</w:t>
      </w:r>
      <w:r w:rsidR="00D90CAE" w:rsidRPr="00D03ADE">
        <w:t>.</w:t>
      </w:r>
    </w:p>
    <w:p w14:paraId="2959BEF6" w14:textId="77777777" w:rsidR="00692617" w:rsidRPr="00D03ADE" w:rsidRDefault="00692617" w:rsidP="00D03ADE"/>
    <w:p w14:paraId="72FFA60D" w14:textId="45306B79" w:rsidR="00692617" w:rsidRPr="00D03ADE" w:rsidRDefault="001A5D9B" w:rsidP="00D03ADE">
      <w:pPr>
        <w:pStyle w:val="ListParagraph"/>
        <w:numPr>
          <w:ilvl w:val="0"/>
          <w:numId w:val="36"/>
        </w:numPr>
        <w:spacing w:after="0"/>
        <w:ind w:left="0" w:firstLine="0"/>
        <w:jc w:val="both"/>
        <w:rPr>
          <w:rFonts w:ascii="Calibri" w:hAnsi="Calibri" w:cs="Calibri"/>
          <w:b/>
          <w:bCs/>
          <w:sz w:val="24"/>
          <w:szCs w:val="24"/>
        </w:rPr>
      </w:pPr>
      <w:r w:rsidRPr="00D03ADE">
        <w:rPr>
          <w:rFonts w:ascii="Calibri" w:hAnsi="Calibri" w:cs="Calibri"/>
          <w:b/>
          <w:bCs/>
          <w:sz w:val="24"/>
          <w:szCs w:val="24"/>
        </w:rPr>
        <w:t>Preparing worms for imaging</w:t>
      </w:r>
    </w:p>
    <w:p w14:paraId="6D97E908" w14:textId="77777777" w:rsidR="00D03ADE" w:rsidRPr="00D03ADE" w:rsidRDefault="00D03ADE" w:rsidP="00F110A5">
      <w:pPr>
        <w:pStyle w:val="ListParagraph"/>
        <w:spacing w:after="0"/>
        <w:ind w:left="0"/>
        <w:jc w:val="both"/>
        <w:rPr>
          <w:rFonts w:ascii="Calibri" w:hAnsi="Calibri" w:cs="Calibri"/>
          <w:b/>
          <w:bCs/>
          <w:sz w:val="24"/>
          <w:szCs w:val="24"/>
        </w:rPr>
      </w:pPr>
    </w:p>
    <w:p w14:paraId="72A9A691" w14:textId="53A3B207" w:rsidR="00D03ADE" w:rsidRPr="00D03ADE" w:rsidRDefault="00083F2C" w:rsidP="00D03ADE">
      <w:pPr>
        <w:pStyle w:val="ListParagraph"/>
        <w:numPr>
          <w:ilvl w:val="1"/>
          <w:numId w:val="36"/>
        </w:numPr>
        <w:spacing w:after="0"/>
        <w:ind w:left="0" w:firstLine="0"/>
        <w:jc w:val="both"/>
        <w:rPr>
          <w:rFonts w:ascii="Calibri" w:hAnsi="Calibri" w:cs="Calibri"/>
          <w:sz w:val="24"/>
          <w:szCs w:val="24"/>
        </w:rPr>
      </w:pPr>
      <w:r w:rsidRPr="00F110A5">
        <w:rPr>
          <w:rFonts w:ascii="Calibri" w:hAnsi="Calibri" w:cs="Calibri"/>
          <w:sz w:val="24"/>
          <w:szCs w:val="24"/>
        </w:rPr>
        <w:t>To facilitate more effective settling and minimize sample</w:t>
      </w:r>
      <w:r w:rsidR="006F7407" w:rsidRPr="00F110A5">
        <w:rPr>
          <w:rFonts w:ascii="Calibri" w:hAnsi="Calibri" w:cs="Calibri"/>
          <w:sz w:val="24"/>
          <w:szCs w:val="24"/>
        </w:rPr>
        <w:t xml:space="preserve"> loss</w:t>
      </w:r>
      <w:r w:rsidRPr="00F110A5">
        <w:rPr>
          <w:rFonts w:ascii="Calibri" w:hAnsi="Calibri" w:cs="Calibri"/>
          <w:sz w:val="24"/>
          <w:szCs w:val="24"/>
        </w:rPr>
        <w:t xml:space="preserve">, </w:t>
      </w:r>
      <w:r w:rsidR="00D03ADE" w:rsidRPr="00D03ADE">
        <w:rPr>
          <w:rFonts w:ascii="Calibri" w:hAnsi="Calibri" w:cs="Calibri"/>
          <w:sz w:val="24"/>
          <w:szCs w:val="24"/>
        </w:rPr>
        <w:t xml:space="preserve">immobilize the </w:t>
      </w:r>
      <w:r w:rsidRPr="00F110A5">
        <w:rPr>
          <w:rFonts w:ascii="Calibri" w:hAnsi="Calibri" w:cs="Calibri"/>
          <w:sz w:val="24"/>
          <w:szCs w:val="24"/>
        </w:rPr>
        <w:t xml:space="preserve">worms prior to </w:t>
      </w:r>
      <w:r w:rsidR="000477F9" w:rsidRPr="00F110A5">
        <w:rPr>
          <w:rFonts w:ascii="Calibri" w:hAnsi="Calibri" w:cs="Calibri"/>
          <w:sz w:val="24"/>
          <w:szCs w:val="24"/>
        </w:rPr>
        <w:t xml:space="preserve">washing </w:t>
      </w:r>
      <w:r w:rsidRPr="00F110A5">
        <w:rPr>
          <w:rFonts w:ascii="Calibri" w:hAnsi="Calibri" w:cs="Calibri"/>
          <w:sz w:val="24"/>
          <w:szCs w:val="24"/>
        </w:rPr>
        <w:t xml:space="preserve">to prevent swimming </w:t>
      </w:r>
      <w:r w:rsidR="00880A3E" w:rsidRPr="00F110A5">
        <w:rPr>
          <w:rFonts w:ascii="Calibri" w:hAnsi="Calibri" w:cs="Calibri"/>
          <w:sz w:val="24"/>
          <w:szCs w:val="24"/>
        </w:rPr>
        <w:t xml:space="preserve">and sample loss </w:t>
      </w:r>
      <w:r w:rsidRPr="00F110A5">
        <w:rPr>
          <w:rFonts w:ascii="Calibri" w:hAnsi="Calibri" w:cs="Calibri"/>
          <w:sz w:val="24"/>
          <w:szCs w:val="24"/>
        </w:rPr>
        <w:t xml:space="preserve">during the process. </w:t>
      </w:r>
    </w:p>
    <w:p w14:paraId="4EC8CCAB" w14:textId="77777777" w:rsidR="00D03ADE" w:rsidRPr="00D03ADE" w:rsidRDefault="00D03ADE" w:rsidP="00F110A5">
      <w:pPr>
        <w:pStyle w:val="ListParagraph"/>
        <w:spacing w:after="0"/>
        <w:ind w:left="0"/>
        <w:jc w:val="both"/>
        <w:rPr>
          <w:rFonts w:ascii="Calibri" w:hAnsi="Calibri" w:cs="Calibri"/>
          <w:sz w:val="24"/>
          <w:szCs w:val="24"/>
        </w:rPr>
      </w:pPr>
    </w:p>
    <w:p w14:paraId="07DD6C5A" w14:textId="49F191CE" w:rsidR="00692617" w:rsidRPr="00F110A5" w:rsidRDefault="00D03ADE" w:rsidP="00F110A5">
      <w:pPr>
        <w:pStyle w:val="ListParagraph"/>
        <w:spacing w:after="0"/>
        <w:ind w:left="0"/>
        <w:jc w:val="both"/>
        <w:rPr>
          <w:rFonts w:ascii="Calibri" w:hAnsi="Calibri" w:cs="Calibri"/>
          <w:sz w:val="24"/>
          <w:szCs w:val="24"/>
        </w:rPr>
      </w:pPr>
      <w:r w:rsidRPr="00F110A5">
        <w:rPr>
          <w:rFonts w:ascii="Calibri" w:hAnsi="Calibri" w:cs="Calibri"/>
          <w:sz w:val="24"/>
          <w:szCs w:val="24"/>
        </w:rPr>
        <w:t>NOTE:</w:t>
      </w:r>
      <w:r w:rsidRPr="00F110A5">
        <w:rPr>
          <w:rFonts w:ascii="Calibri" w:hAnsi="Calibri" w:cs="Calibri"/>
          <w:b/>
          <w:bCs/>
          <w:sz w:val="24"/>
          <w:szCs w:val="24"/>
        </w:rPr>
        <w:t xml:space="preserve"> </w:t>
      </w:r>
      <w:r w:rsidR="00692617" w:rsidRPr="00F110A5">
        <w:rPr>
          <w:rFonts w:ascii="Calibri" w:hAnsi="Calibri" w:cs="Calibri"/>
          <w:sz w:val="24"/>
          <w:szCs w:val="24"/>
        </w:rPr>
        <w:t>If working with few samples</w:t>
      </w:r>
      <w:r w:rsidR="00720D4F" w:rsidRPr="00F110A5">
        <w:rPr>
          <w:rFonts w:ascii="Calibri" w:hAnsi="Calibri" w:cs="Calibri"/>
          <w:sz w:val="24"/>
          <w:szCs w:val="24"/>
        </w:rPr>
        <w:t>,</w:t>
      </w:r>
      <w:r w:rsidR="00692617" w:rsidRPr="00F110A5">
        <w:rPr>
          <w:rFonts w:ascii="Calibri" w:hAnsi="Calibri" w:cs="Calibri"/>
          <w:sz w:val="24"/>
          <w:szCs w:val="24"/>
        </w:rPr>
        <w:t xml:space="preserve"> this can be achieved through exposure to </w:t>
      </w:r>
      <w:r w:rsidR="00083F2C" w:rsidRPr="00F110A5">
        <w:rPr>
          <w:rFonts w:ascii="Calibri" w:hAnsi="Calibri" w:cs="Calibri"/>
          <w:sz w:val="24"/>
          <w:szCs w:val="24"/>
        </w:rPr>
        <w:t>l</w:t>
      </w:r>
      <w:r w:rsidR="00692617" w:rsidRPr="00F110A5">
        <w:rPr>
          <w:rFonts w:ascii="Calibri" w:hAnsi="Calibri" w:cs="Calibri"/>
          <w:sz w:val="24"/>
          <w:szCs w:val="24"/>
        </w:rPr>
        <w:t>evamisole (100</w:t>
      </w:r>
      <w:r w:rsidR="00DE4169" w:rsidRPr="00F110A5">
        <w:rPr>
          <w:rFonts w:ascii="Calibri" w:hAnsi="Calibri" w:cs="Calibri"/>
          <w:sz w:val="24"/>
          <w:szCs w:val="24"/>
        </w:rPr>
        <w:t xml:space="preserve"> µ</w:t>
      </w:r>
      <w:r w:rsidR="00692617" w:rsidRPr="00F110A5">
        <w:rPr>
          <w:rFonts w:ascii="Calibri" w:hAnsi="Calibri" w:cs="Calibri"/>
          <w:sz w:val="24"/>
          <w:szCs w:val="24"/>
        </w:rPr>
        <w:t xml:space="preserve">M). However, if working with a large </w:t>
      </w:r>
      <w:r w:rsidR="00195E85" w:rsidRPr="00F110A5">
        <w:rPr>
          <w:rFonts w:ascii="Calibri" w:hAnsi="Calibri" w:cs="Calibri"/>
          <w:sz w:val="24"/>
          <w:szCs w:val="24"/>
        </w:rPr>
        <w:t>number of</w:t>
      </w:r>
      <w:r w:rsidR="00692617" w:rsidRPr="00F110A5">
        <w:rPr>
          <w:rFonts w:ascii="Calibri" w:hAnsi="Calibri" w:cs="Calibri"/>
          <w:sz w:val="24"/>
          <w:szCs w:val="24"/>
        </w:rPr>
        <w:t xml:space="preserve"> samples, worms can be </w:t>
      </w:r>
      <w:r w:rsidR="00863A6F" w:rsidRPr="00F110A5">
        <w:rPr>
          <w:rFonts w:ascii="Calibri" w:hAnsi="Calibri" w:cs="Calibri"/>
          <w:sz w:val="24"/>
          <w:szCs w:val="24"/>
        </w:rPr>
        <w:t>immobilized by freezing</w:t>
      </w:r>
      <w:r w:rsidR="00692617" w:rsidRPr="00F110A5">
        <w:rPr>
          <w:rFonts w:ascii="Calibri" w:hAnsi="Calibri" w:cs="Calibri"/>
          <w:sz w:val="24"/>
          <w:szCs w:val="24"/>
        </w:rPr>
        <w:t>.</w:t>
      </w:r>
      <w:r w:rsidR="003F5CBB" w:rsidRPr="00F110A5">
        <w:rPr>
          <w:rFonts w:ascii="Calibri" w:hAnsi="Calibri" w:cs="Calibri"/>
          <w:sz w:val="24"/>
          <w:szCs w:val="24"/>
        </w:rPr>
        <w:t xml:space="preserve"> </w:t>
      </w:r>
      <w:r w:rsidR="00F726E4" w:rsidRPr="00F110A5">
        <w:rPr>
          <w:rFonts w:ascii="Calibri" w:hAnsi="Calibri" w:cs="Calibri"/>
          <w:sz w:val="24"/>
          <w:szCs w:val="24"/>
        </w:rPr>
        <w:t xml:space="preserve">Additionally, </w:t>
      </w:r>
      <w:r w:rsidR="003D2EDC" w:rsidRPr="00F110A5">
        <w:rPr>
          <w:rFonts w:ascii="Calibri" w:hAnsi="Calibri" w:cs="Calibri"/>
          <w:sz w:val="24"/>
          <w:szCs w:val="24"/>
        </w:rPr>
        <w:t xml:space="preserve">extended </w:t>
      </w:r>
      <w:r w:rsidR="00F726E4" w:rsidRPr="00F110A5">
        <w:rPr>
          <w:rFonts w:ascii="Calibri" w:hAnsi="Calibri" w:cs="Calibri"/>
          <w:sz w:val="24"/>
          <w:szCs w:val="24"/>
        </w:rPr>
        <w:t>freezing</w:t>
      </w:r>
      <w:r w:rsidR="00481F91" w:rsidRPr="00F110A5">
        <w:rPr>
          <w:rFonts w:ascii="Calibri" w:hAnsi="Calibri" w:cs="Calibri"/>
          <w:sz w:val="24"/>
          <w:szCs w:val="24"/>
        </w:rPr>
        <w:t xml:space="preserve"> (18</w:t>
      </w:r>
      <w:r w:rsidRPr="00F110A5">
        <w:rPr>
          <w:rFonts w:ascii="Calibri" w:hAnsi="Calibri" w:cs="Calibri"/>
          <w:sz w:val="24"/>
          <w:szCs w:val="24"/>
        </w:rPr>
        <w:t>–</w:t>
      </w:r>
      <w:r w:rsidR="00481F91" w:rsidRPr="00F110A5">
        <w:rPr>
          <w:rFonts w:ascii="Calibri" w:hAnsi="Calibri" w:cs="Calibri"/>
          <w:sz w:val="24"/>
          <w:szCs w:val="24"/>
        </w:rPr>
        <w:t>24</w:t>
      </w:r>
      <w:r w:rsidRPr="00F110A5">
        <w:rPr>
          <w:rFonts w:ascii="Calibri" w:hAnsi="Calibri" w:cs="Calibri"/>
          <w:sz w:val="24"/>
          <w:szCs w:val="24"/>
        </w:rPr>
        <w:t xml:space="preserve"> </w:t>
      </w:r>
      <w:r w:rsidR="00481F91" w:rsidRPr="00F110A5">
        <w:rPr>
          <w:rFonts w:ascii="Calibri" w:hAnsi="Calibri" w:cs="Calibri"/>
          <w:sz w:val="24"/>
          <w:szCs w:val="24"/>
        </w:rPr>
        <w:t>h)</w:t>
      </w:r>
      <w:r w:rsidR="00F726E4" w:rsidRPr="00F110A5">
        <w:rPr>
          <w:rFonts w:ascii="Calibri" w:hAnsi="Calibri" w:cs="Calibri"/>
          <w:sz w:val="24"/>
          <w:szCs w:val="24"/>
        </w:rPr>
        <w:t xml:space="preserve"> </w:t>
      </w:r>
      <w:r w:rsidR="003F5CBB" w:rsidRPr="00F110A5">
        <w:rPr>
          <w:rFonts w:ascii="Calibri" w:hAnsi="Calibri" w:cs="Calibri"/>
          <w:sz w:val="24"/>
          <w:szCs w:val="24"/>
        </w:rPr>
        <w:t xml:space="preserve">will prevent </w:t>
      </w:r>
      <w:r w:rsidR="00375A49" w:rsidRPr="00F110A5">
        <w:rPr>
          <w:rFonts w:ascii="Calibri" w:hAnsi="Calibri" w:cs="Calibri"/>
          <w:sz w:val="24"/>
          <w:szCs w:val="24"/>
        </w:rPr>
        <w:t xml:space="preserve">the </w:t>
      </w:r>
      <w:r w:rsidR="003F5CBB" w:rsidRPr="00F110A5">
        <w:rPr>
          <w:rFonts w:ascii="Calibri" w:hAnsi="Calibri" w:cs="Calibri"/>
          <w:sz w:val="24"/>
          <w:szCs w:val="24"/>
        </w:rPr>
        <w:t xml:space="preserve">further development of </w:t>
      </w:r>
      <w:r w:rsidR="0014031B" w:rsidRPr="00F110A5">
        <w:rPr>
          <w:rFonts w:ascii="Calibri" w:hAnsi="Calibri" w:cs="Calibri"/>
          <w:sz w:val="24"/>
          <w:szCs w:val="24"/>
        </w:rPr>
        <w:t>polyQ</w:t>
      </w:r>
      <w:r w:rsidR="003F5CBB" w:rsidRPr="00F110A5">
        <w:rPr>
          <w:rFonts w:ascii="Calibri" w:hAnsi="Calibri" w:cs="Calibri"/>
          <w:sz w:val="24"/>
          <w:szCs w:val="24"/>
        </w:rPr>
        <w:t xml:space="preserve"> aggregates during preparation.</w:t>
      </w:r>
    </w:p>
    <w:p w14:paraId="4726407C" w14:textId="77777777" w:rsidR="00083F2C" w:rsidRPr="00D03ADE" w:rsidRDefault="00083F2C" w:rsidP="00D03ADE"/>
    <w:p w14:paraId="549266DA" w14:textId="53736ED1" w:rsidR="00692617" w:rsidRPr="00D03ADE" w:rsidRDefault="00692617" w:rsidP="00F110A5">
      <w:pPr>
        <w:pStyle w:val="ListParagraph"/>
        <w:numPr>
          <w:ilvl w:val="2"/>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Place </w:t>
      </w:r>
      <w:r w:rsidR="008E67AD" w:rsidRPr="00D03ADE">
        <w:rPr>
          <w:rFonts w:ascii="Calibri" w:hAnsi="Calibri" w:cs="Calibri"/>
          <w:sz w:val="24"/>
          <w:szCs w:val="24"/>
        </w:rPr>
        <w:t>multi-</w:t>
      </w:r>
      <w:r w:rsidRPr="00D03ADE">
        <w:rPr>
          <w:rFonts w:ascii="Calibri" w:hAnsi="Calibri" w:cs="Calibri"/>
          <w:sz w:val="24"/>
          <w:szCs w:val="24"/>
        </w:rPr>
        <w:t>well plates at -20</w:t>
      </w:r>
      <w:r w:rsidR="0089553E" w:rsidRPr="00D03ADE">
        <w:rPr>
          <w:rFonts w:ascii="Calibri" w:hAnsi="Calibri" w:cs="Calibri"/>
          <w:sz w:val="24"/>
          <w:szCs w:val="24"/>
        </w:rPr>
        <w:t xml:space="preserve"> </w:t>
      </w:r>
      <w:r w:rsidR="00DE4169" w:rsidRPr="00D03ADE">
        <w:rPr>
          <w:rFonts w:ascii="Calibri" w:hAnsi="Calibri" w:cs="Calibri"/>
          <w:sz w:val="24"/>
          <w:szCs w:val="24"/>
        </w:rPr>
        <w:t>°</w:t>
      </w:r>
      <w:r w:rsidRPr="00D03ADE">
        <w:rPr>
          <w:rFonts w:ascii="Calibri" w:hAnsi="Calibri" w:cs="Calibri"/>
          <w:sz w:val="24"/>
          <w:szCs w:val="24"/>
        </w:rPr>
        <w:t>C for 15</w:t>
      </w:r>
      <w:r w:rsidR="00D03ADE" w:rsidRPr="00D03ADE">
        <w:rPr>
          <w:rFonts w:ascii="Calibri" w:hAnsi="Calibri" w:cs="Calibri"/>
          <w:sz w:val="24"/>
          <w:szCs w:val="24"/>
        </w:rPr>
        <w:t>–</w:t>
      </w:r>
      <w:r w:rsidRPr="00D03ADE">
        <w:rPr>
          <w:rFonts w:ascii="Calibri" w:hAnsi="Calibri" w:cs="Calibri"/>
          <w:sz w:val="24"/>
          <w:szCs w:val="24"/>
        </w:rPr>
        <w:t>20 min or until worms no longer move.</w:t>
      </w:r>
    </w:p>
    <w:p w14:paraId="5FEFE654" w14:textId="77777777" w:rsidR="008A38EF" w:rsidRPr="00D03ADE" w:rsidRDefault="008A38EF" w:rsidP="00F110A5">
      <w:pPr>
        <w:pStyle w:val="ListParagraph"/>
        <w:spacing w:after="0"/>
        <w:ind w:left="0"/>
        <w:jc w:val="both"/>
        <w:rPr>
          <w:rFonts w:ascii="Calibri" w:hAnsi="Calibri" w:cs="Calibri"/>
          <w:sz w:val="24"/>
          <w:szCs w:val="24"/>
        </w:rPr>
      </w:pPr>
    </w:p>
    <w:p w14:paraId="0F808ED7" w14:textId="1217242D" w:rsidR="00692617" w:rsidRPr="00D03ADE" w:rsidRDefault="00692617" w:rsidP="00F110A5">
      <w:pPr>
        <w:pStyle w:val="ListParagraph"/>
        <w:numPr>
          <w:ilvl w:val="2"/>
          <w:numId w:val="36"/>
        </w:numPr>
        <w:spacing w:after="0"/>
        <w:ind w:left="0" w:firstLine="0"/>
        <w:jc w:val="both"/>
        <w:rPr>
          <w:rFonts w:ascii="Calibri" w:hAnsi="Calibri" w:cs="Calibri"/>
          <w:sz w:val="24"/>
          <w:szCs w:val="24"/>
        </w:rPr>
      </w:pPr>
      <w:r w:rsidRPr="00D03ADE">
        <w:rPr>
          <w:rFonts w:ascii="Calibri" w:hAnsi="Calibri" w:cs="Calibri"/>
          <w:sz w:val="24"/>
          <w:szCs w:val="24"/>
        </w:rPr>
        <w:t>Remove</w:t>
      </w:r>
      <w:r w:rsidR="00D03ADE" w:rsidRPr="00D03ADE">
        <w:rPr>
          <w:rFonts w:ascii="Calibri" w:hAnsi="Calibri" w:cs="Calibri"/>
          <w:sz w:val="24"/>
          <w:szCs w:val="24"/>
        </w:rPr>
        <w:t xml:space="preserve"> the</w:t>
      </w:r>
      <w:r w:rsidRPr="00D03ADE">
        <w:rPr>
          <w:rFonts w:ascii="Calibri" w:hAnsi="Calibri" w:cs="Calibri"/>
          <w:sz w:val="24"/>
          <w:szCs w:val="24"/>
        </w:rPr>
        <w:t xml:space="preserve"> samples from </w:t>
      </w:r>
      <w:r w:rsidR="00375A49" w:rsidRPr="00D03ADE">
        <w:rPr>
          <w:rFonts w:ascii="Calibri" w:hAnsi="Calibri" w:cs="Calibri"/>
          <w:sz w:val="24"/>
          <w:szCs w:val="24"/>
        </w:rPr>
        <w:t xml:space="preserve">the </w:t>
      </w:r>
      <w:r w:rsidRPr="00D03ADE">
        <w:rPr>
          <w:rFonts w:ascii="Calibri" w:hAnsi="Calibri" w:cs="Calibri"/>
          <w:sz w:val="24"/>
          <w:szCs w:val="24"/>
        </w:rPr>
        <w:t xml:space="preserve">freezer and let </w:t>
      </w:r>
      <w:r w:rsidR="00D03ADE" w:rsidRPr="00D03ADE">
        <w:rPr>
          <w:rFonts w:ascii="Calibri" w:hAnsi="Calibri" w:cs="Calibri"/>
          <w:sz w:val="24"/>
          <w:szCs w:val="24"/>
        </w:rPr>
        <w:t xml:space="preserve">them </w:t>
      </w:r>
      <w:r w:rsidRPr="00D03ADE">
        <w:rPr>
          <w:rFonts w:ascii="Calibri" w:hAnsi="Calibri" w:cs="Calibri"/>
          <w:sz w:val="24"/>
          <w:szCs w:val="24"/>
        </w:rPr>
        <w:t>sit for 5 min.</w:t>
      </w:r>
    </w:p>
    <w:p w14:paraId="1F2CB5D4" w14:textId="77777777" w:rsidR="008A38EF" w:rsidRPr="00D03ADE" w:rsidRDefault="008A38EF" w:rsidP="00F110A5">
      <w:pPr>
        <w:pStyle w:val="ListParagraph"/>
        <w:spacing w:after="0"/>
        <w:ind w:left="0"/>
        <w:jc w:val="both"/>
        <w:rPr>
          <w:rFonts w:ascii="Calibri" w:hAnsi="Calibri" w:cs="Calibri"/>
          <w:sz w:val="24"/>
          <w:szCs w:val="24"/>
        </w:rPr>
      </w:pPr>
    </w:p>
    <w:p w14:paraId="51F4992F" w14:textId="0E6F1FBF" w:rsidR="00692617" w:rsidRPr="00D03ADE" w:rsidRDefault="00692617"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Using a </w:t>
      </w:r>
      <w:r w:rsidR="00CA49FA" w:rsidRPr="00D03ADE">
        <w:rPr>
          <w:rFonts w:ascii="Calibri" w:hAnsi="Calibri" w:cs="Calibri"/>
          <w:sz w:val="24"/>
          <w:szCs w:val="24"/>
        </w:rPr>
        <w:t>micropipette</w:t>
      </w:r>
      <w:r w:rsidR="00CC7E5A" w:rsidRPr="00D03ADE">
        <w:rPr>
          <w:rFonts w:ascii="Calibri" w:hAnsi="Calibri" w:cs="Calibri"/>
          <w:sz w:val="24"/>
          <w:szCs w:val="24"/>
        </w:rPr>
        <w:t>,</w:t>
      </w:r>
      <w:r w:rsidRPr="00D03ADE">
        <w:rPr>
          <w:rFonts w:ascii="Calibri" w:hAnsi="Calibri" w:cs="Calibri"/>
          <w:sz w:val="24"/>
          <w:szCs w:val="24"/>
        </w:rPr>
        <w:t xml:space="preserve"> add 1</w:t>
      </w:r>
      <w:r w:rsidR="00DE4169" w:rsidRPr="00D03ADE">
        <w:rPr>
          <w:rFonts w:ascii="Calibri" w:hAnsi="Calibri" w:cs="Calibri"/>
          <w:sz w:val="24"/>
          <w:szCs w:val="24"/>
        </w:rPr>
        <w:t xml:space="preserve"> </w:t>
      </w:r>
      <w:r w:rsidR="0089553E" w:rsidRPr="00D03ADE">
        <w:rPr>
          <w:rFonts w:ascii="Calibri" w:hAnsi="Calibri" w:cs="Calibri"/>
          <w:sz w:val="24"/>
          <w:szCs w:val="24"/>
        </w:rPr>
        <w:t xml:space="preserve">mL </w:t>
      </w:r>
      <w:r w:rsidRPr="00D03ADE">
        <w:rPr>
          <w:rFonts w:ascii="Calibri" w:hAnsi="Calibri" w:cs="Calibri"/>
          <w:sz w:val="24"/>
          <w:szCs w:val="24"/>
        </w:rPr>
        <w:t xml:space="preserve">of M9 </w:t>
      </w:r>
      <w:r w:rsidR="00AD7668" w:rsidRPr="00D03ADE">
        <w:rPr>
          <w:rFonts w:ascii="Calibri" w:hAnsi="Calibri" w:cs="Calibri"/>
          <w:sz w:val="24"/>
          <w:szCs w:val="24"/>
        </w:rPr>
        <w:t xml:space="preserve">chilled to 4 °C </w:t>
      </w:r>
      <w:r w:rsidRPr="00D03ADE">
        <w:rPr>
          <w:rFonts w:ascii="Calibri" w:hAnsi="Calibri" w:cs="Calibri"/>
          <w:sz w:val="24"/>
          <w:szCs w:val="24"/>
        </w:rPr>
        <w:t xml:space="preserve">to a well of interest, repeatedly press and depress </w:t>
      </w:r>
      <w:r w:rsidR="00375A49" w:rsidRPr="00D03ADE">
        <w:rPr>
          <w:rFonts w:ascii="Calibri" w:hAnsi="Calibri" w:cs="Calibri"/>
          <w:sz w:val="24"/>
          <w:szCs w:val="24"/>
        </w:rPr>
        <w:t xml:space="preserve">the </w:t>
      </w:r>
      <w:r w:rsidRPr="00D03ADE">
        <w:rPr>
          <w:rFonts w:ascii="Calibri" w:hAnsi="Calibri" w:cs="Calibri"/>
          <w:sz w:val="24"/>
          <w:szCs w:val="24"/>
        </w:rPr>
        <w:t xml:space="preserve">plunger </w:t>
      </w:r>
      <w:r w:rsidR="009D401C" w:rsidRPr="00D03ADE">
        <w:rPr>
          <w:rFonts w:ascii="Calibri" w:hAnsi="Calibri" w:cs="Calibri"/>
          <w:sz w:val="24"/>
          <w:szCs w:val="24"/>
        </w:rPr>
        <w:t>4</w:t>
      </w:r>
      <w:r w:rsidR="00D03ADE" w:rsidRPr="00D03ADE">
        <w:rPr>
          <w:rFonts w:ascii="Calibri" w:hAnsi="Calibri" w:cs="Calibri"/>
          <w:sz w:val="24"/>
          <w:szCs w:val="24"/>
        </w:rPr>
        <w:t>–</w:t>
      </w:r>
      <w:r w:rsidR="009D401C" w:rsidRPr="00D03ADE">
        <w:rPr>
          <w:rFonts w:ascii="Calibri" w:hAnsi="Calibri" w:cs="Calibri"/>
          <w:sz w:val="24"/>
          <w:szCs w:val="24"/>
        </w:rPr>
        <w:t xml:space="preserve">6 times </w:t>
      </w:r>
      <w:r w:rsidRPr="00D03ADE">
        <w:rPr>
          <w:rFonts w:ascii="Calibri" w:hAnsi="Calibri" w:cs="Calibri"/>
          <w:sz w:val="24"/>
          <w:szCs w:val="24"/>
        </w:rPr>
        <w:t xml:space="preserve">to wash </w:t>
      </w:r>
      <w:r w:rsidR="00D03ADE" w:rsidRPr="00D03ADE">
        <w:rPr>
          <w:rFonts w:ascii="Calibri" w:hAnsi="Calibri" w:cs="Calibri"/>
          <w:sz w:val="24"/>
          <w:szCs w:val="24"/>
        </w:rPr>
        <w:t xml:space="preserve">the </w:t>
      </w:r>
      <w:r w:rsidRPr="00D03ADE">
        <w:rPr>
          <w:rFonts w:ascii="Calibri" w:hAnsi="Calibri" w:cs="Calibri"/>
          <w:sz w:val="24"/>
          <w:szCs w:val="24"/>
        </w:rPr>
        <w:t xml:space="preserve">worms </w:t>
      </w:r>
      <w:r w:rsidR="00B40B03" w:rsidRPr="00D03ADE">
        <w:rPr>
          <w:rFonts w:ascii="Calibri" w:hAnsi="Calibri" w:cs="Calibri"/>
          <w:sz w:val="24"/>
          <w:szCs w:val="24"/>
        </w:rPr>
        <w:t xml:space="preserve">in each </w:t>
      </w:r>
      <w:r w:rsidRPr="00D03ADE">
        <w:rPr>
          <w:rFonts w:ascii="Calibri" w:hAnsi="Calibri" w:cs="Calibri"/>
          <w:sz w:val="24"/>
          <w:szCs w:val="24"/>
        </w:rPr>
        <w:t xml:space="preserve">well. </w:t>
      </w:r>
    </w:p>
    <w:p w14:paraId="53110339" w14:textId="77777777" w:rsidR="00D03ADE" w:rsidRPr="00D03ADE" w:rsidRDefault="00D03ADE" w:rsidP="00F110A5">
      <w:pPr>
        <w:pStyle w:val="ListParagraph"/>
        <w:spacing w:after="0"/>
        <w:ind w:left="0"/>
        <w:jc w:val="both"/>
        <w:rPr>
          <w:rFonts w:ascii="Calibri" w:hAnsi="Calibri" w:cs="Calibri"/>
          <w:sz w:val="24"/>
          <w:szCs w:val="24"/>
        </w:rPr>
      </w:pPr>
    </w:p>
    <w:p w14:paraId="1D4EA4DD" w14:textId="5821915E" w:rsidR="000D30C3" w:rsidRPr="00D03ADE" w:rsidRDefault="00D03ADE" w:rsidP="00D03ADE">
      <w:r w:rsidRPr="00D03ADE">
        <w:t>NOTE:</w:t>
      </w:r>
      <w:r w:rsidRPr="00D03ADE">
        <w:rPr>
          <w:b/>
          <w:bCs/>
        </w:rPr>
        <w:t xml:space="preserve"> </w:t>
      </w:r>
      <w:r w:rsidR="000D30C3" w:rsidRPr="00D03ADE">
        <w:t>Sometimes</w:t>
      </w:r>
      <w:r w:rsidR="00375A49" w:rsidRPr="00D03ADE">
        <w:t>,</w:t>
      </w:r>
      <w:r w:rsidR="000D30C3" w:rsidRPr="00D03ADE">
        <w:t xml:space="preserve"> worms can stick to </w:t>
      </w:r>
      <w:r w:rsidR="00A03B13" w:rsidRPr="00D03ADE">
        <w:t xml:space="preserve">micropipette tips. </w:t>
      </w:r>
      <w:r w:rsidR="0028559B" w:rsidRPr="00D03ADE">
        <w:t xml:space="preserve">As such, different tips should be used </w:t>
      </w:r>
      <w:r w:rsidR="00A3392D" w:rsidRPr="00D03ADE">
        <w:t xml:space="preserve">between each well to prevent the mixing of worms. </w:t>
      </w:r>
    </w:p>
    <w:p w14:paraId="06095C4A" w14:textId="77777777" w:rsidR="000D30C3" w:rsidRPr="00D03ADE" w:rsidRDefault="000D30C3" w:rsidP="00D03ADE"/>
    <w:p w14:paraId="2FA57A10" w14:textId="4E5D76C6" w:rsidR="00692617" w:rsidRPr="00D03ADE" w:rsidRDefault="00692617"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Transfer </w:t>
      </w:r>
      <w:r w:rsidR="00345B47" w:rsidRPr="00D03ADE">
        <w:rPr>
          <w:rFonts w:ascii="Calibri" w:hAnsi="Calibri" w:cs="Calibri"/>
          <w:sz w:val="24"/>
          <w:szCs w:val="24"/>
        </w:rPr>
        <w:t xml:space="preserve">the worm suspension </w:t>
      </w:r>
      <w:r w:rsidRPr="00D03ADE">
        <w:rPr>
          <w:rFonts w:ascii="Calibri" w:hAnsi="Calibri" w:cs="Calibri"/>
          <w:sz w:val="24"/>
          <w:szCs w:val="24"/>
        </w:rPr>
        <w:t xml:space="preserve">to a microcentrifuge tube and allow </w:t>
      </w:r>
      <w:r w:rsidR="00D03ADE" w:rsidRPr="00D03ADE">
        <w:rPr>
          <w:rFonts w:ascii="Calibri" w:hAnsi="Calibri" w:cs="Calibri"/>
          <w:sz w:val="24"/>
          <w:szCs w:val="24"/>
        </w:rPr>
        <w:t xml:space="preserve">the </w:t>
      </w:r>
      <w:r w:rsidRPr="00D03ADE">
        <w:rPr>
          <w:rFonts w:ascii="Calibri" w:hAnsi="Calibri" w:cs="Calibri"/>
          <w:sz w:val="24"/>
          <w:szCs w:val="24"/>
        </w:rPr>
        <w:t>worms to sink to the bottom.</w:t>
      </w:r>
    </w:p>
    <w:p w14:paraId="10B83D53" w14:textId="77777777" w:rsidR="008A38EF" w:rsidRPr="00D03ADE" w:rsidRDefault="008A38EF" w:rsidP="00F110A5">
      <w:pPr>
        <w:pStyle w:val="ListParagraph"/>
        <w:spacing w:after="0"/>
        <w:ind w:left="0"/>
        <w:jc w:val="both"/>
        <w:rPr>
          <w:rFonts w:ascii="Calibri" w:hAnsi="Calibri" w:cs="Calibri"/>
          <w:sz w:val="24"/>
          <w:szCs w:val="24"/>
        </w:rPr>
      </w:pPr>
    </w:p>
    <w:p w14:paraId="349560D7" w14:textId="77777777" w:rsidR="008A5AC5" w:rsidRDefault="00692617"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Aspirate </w:t>
      </w:r>
      <w:r w:rsidR="008462F7" w:rsidRPr="00D03ADE">
        <w:rPr>
          <w:rFonts w:ascii="Calibri" w:hAnsi="Calibri" w:cs="Calibri"/>
          <w:sz w:val="24"/>
          <w:szCs w:val="24"/>
        </w:rPr>
        <w:t xml:space="preserve">and discard </w:t>
      </w:r>
      <w:r w:rsidR="00375A49" w:rsidRPr="00D03ADE">
        <w:rPr>
          <w:rFonts w:ascii="Calibri" w:hAnsi="Calibri" w:cs="Calibri"/>
          <w:sz w:val="24"/>
          <w:szCs w:val="24"/>
        </w:rPr>
        <w:t xml:space="preserve">the </w:t>
      </w:r>
      <w:r w:rsidRPr="00D03ADE">
        <w:rPr>
          <w:rFonts w:ascii="Calibri" w:hAnsi="Calibri" w:cs="Calibri"/>
          <w:sz w:val="24"/>
          <w:szCs w:val="24"/>
        </w:rPr>
        <w:t>supernatant</w:t>
      </w:r>
      <w:r w:rsidR="008462F7" w:rsidRPr="00D03ADE">
        <w:rPr>
          <w:rFonts w:ascii="Calibri" w:hAnsi="Calibri" w:cs="Calibri"/>
          <w:sz w:val="24"/>
          <w:szCs w:val="24"/>
        </w:rPr>
        <w:t>.</w:t>
      </w:r>
      <w:r w:rsidR="00794458" w:rsidRPr="00D03ADE">
        <w:rPr>
          <w:rFonts w:ascii="Calibri" w:hAnsi="Calibri" w:cs="Calibri"/>
          <w:sz w:val="24"/>
          <w:szCs w:val="24"/>
        </w:rPr>
        <w:t xml:space="preserve"> Wash the sample a total of three times.</w:t>
      </w:r>
      <w:r w:rsidRPr="00D03ADE">
        <w:rPr>
          <w:rFonts w:ascii="Calibri" w:hAnsi="Calibri" w:cs="Calibri"/>
          <w:sz w:val="24"/>
          <w:szCs w:val="24"/>
        </w:rPr>
        <w:t xml:space="preserve"> </w:t>
      </w:r>
    </w:p>
    <w:p w14:paraId="275DEEAE" w14:textId="77777777" w:rsidR="008A5AC5" w:rsidRPr="008A5AC5" w:rsidRDefault="008A5AC5" w:rsidP="008A5AC5">
      <w:pPr>
        <w:pStyle w:val="ListParagraph"/>
        <w:rPr>
          <w:rFonts w:ascii="Calibri" w:hAnsi="Calibri" w:cs="Calibri"/>
          <w:sz w:val="24"/>
          <w:szCs w:val="24"/>
        </w:rPr>
      </w:pPr>
    </w:p>
    <w:p w14:paraId="4DE5DB62" w14:textId="48670E1E" w:rsidR="00692617" w:rsidRPr="00D03ADE" w:rsidRDefault="000E67C1" w:rsidP="00F110A5">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After worms have settled to the bottom during the final wash</w:t>
      </w:r>
      <w:r w:rsidR="00913E3A" w:rsidRPr="00D03ADE">
        <w:rPr>
          <w:rFonts w:ascii="Calibri" w:hAnsi="Calibri" w:cs="Calibri"/>
          <w:sz w:val="24"/>
          <w:szCs w:val="24"/>
        </w:rPr>
        <w:t>,</w:t>
      </w:r>
      <w:r w:rsidR="00467CBA" w:rsidRPr="00D03ADE">
        <w:rPr>
          <w:rFonts w:ascii="Calibri" w:hAnsi="Calibri" w:cs="Calibri"/>
          <w:sz w:val="24"/>
          <w:szCs w:val="24"/>
        </w:rPr>
        <w:t xml:space="preserve"> </w:t>
      </w:r>
      <w:r w:rsidR="00692617" w:rsidRPr="00D03ADE">
        <w:rPr>
          <w:rFonts w:ascii="Calibri" w:hAnsi="Calibri" w:cs="Calibri"/>
          <w:sz w:val="24"/>
          <w:szCs w:val="24"/>
        </w:rPr>
        <w:t>aspirate 500</w:t>
      </w:r>
      <w:r w:rsidR="00DE4169" w:rsidRPr="00D03ADE">
        <w:rPr>
          <w:rFonts w:ascii="Calibri" w:hAnsi="Calibri" w:cs="Calibri"/>
          <w:sz w:val="24"/>
          <w:szCs w:val="24"/>
        </w:rPr>
        <w:t xml:space="preserve"> µ</w:t>
      </w:r>
      <w:r w:rsidR="0089553E" w:rsidRPr="00D03ADE">
        <w:rPr>
          <w:rFonts w:ascii="Calibri" w:hAnsi="Calibri" w:cs="Calibri"/>
          <w:sz w:val="24"/>
          <w:szCs w:val="24"/>
        </w:rPr>
        <w:t>L</w:t>
      </w:r>
      <w:r w:rsidR="00692617" w:rsidRPr="00D03ADE">
        <w:rPr>
          <w:rFonts w:ascii="Calibri" w:hAnsi="Calibri" w:cs="Calibri"/>
          <w:sz w:val="24"/>
          <w:szCs w:val="24"/>
        </w:rPr>
        <w:t>, leaving 500</w:t>
      </w:r>
      <w:r w:rsidR="00DE4169" w:rsidRPr="00D03ADE">
        <w:rPr>
          <w:rFonts w:ascii="Calibri" w:hAnsi="Calibri" w:cs="Calibri"/>
          <w:sz w:val="24"/>
          <w:szCs w:val="24"/>
        </w:rPr>
        <w:t xml:space="preserve"> µ</w:t>
      </w:r>
      <w:r w:rsidR="0089553E" w:rsidRPr="00D03ADE">
        <w:rPr>
          <w:rFonts w:ascii="Calibri" w:hAnsi="Calibri" w:cs="Calibri"/>
          <w:sz w:val="24"/>
          <w:szCs w:val="24"/>
        </w:rPr>
        <w:t>L</w:t>
      </w:r>
      <w:r w:rsidR="00692617" w:rsidRPr="00D03ADE">
        <w:rPr>
          <w:rFonts w:ascii="Calibri" w:hAnsi="Calibri" w:cs="Calibri"/>
          <w:sz w:val="24"/>
          <w:szCs w:val="24"/>
        </w:rPr>
        <w:t xml:space="preserve"> to resuspend worms.</w:t>
      </w:r>
    </w:p>
    <w:p w14:paraId="4E0F8887" w14:textId="77777777" w:rsidR="008A38EF" w:rsidRPr="00D03ADE" w:rsidRDefault="008A38EF" w:rsidP="00F110A5">
      <w:pPr>
        <w:pStyle w:val="ListParagraph"/>
        <w:spacing w:after="0"/>
        <w:ind w:left="0"/>
        <w:jc w:val="both"/>
        <w:rPr>
          <w:rFonts w:ascii="Calibri" w:hAnsi="Calibri" w:cs="Calibri"/>
          <w:sz w:val="24"/>
          <w:szCs w:val="24"/>
        </w:rPr>
      </w:pPr>
    </w:p>
    <w:p w14:paraId="061E0DA8" w14:textId="21660A06" w:rsidR="00692617" w:rsidRPr="00D03ADE" w:rsidRDefault="00692617" w:rsidP="00D03ADE">
      <w:pPr>
        <w:pStyle w:val="ListParagraph"/>
        <w:numPr>
          <w:ilvl w:val="1"/>
          <w:numId w:val="36"/>
        </w:numPr>
        <w:spacing w:after="0"/>
        <w:ind w:left="0" w:firstLine="0"/>
        <w:jc w:val="both"/>
        <w:rPr>
          <w:rFonts w:ascii="Calibri" w:hAnsi="Calibri" w:cs="Calibri"/>
          <w:sz w:val="24"/>
          <w:szCs w:val="24"/>
        </w:rPr>
      </w:pPr>
      <w:r w:rsidRPr="00D03ADE">
        <w:rPr>
          <w:rFonts w:ascii="Calibri" w:hAnsi="Calibri" w:cs="Calibri"/>
          <w:sz w:val="24"/>
          <w:szCs w:val="24"/>
        </w:rPr>
        <w:t xml:space="preserve">Transfer the remaining worm suspension to a </w:t>
      </w:r>
      <w:r w:rsidR="00D62971" w:rsidRPr="00D03ADE">
        <w:rPr>
          <w:rFonts w:ascii="Calibri" w:hAnsi="Calibri" w:cs="Calibri"/>
          <w:sz w:val="24"/>
          <w:szCs w:val="24"/>
        </w:rPr>
        <w:t xml:space="preserve">new </w:t>
      </w:r>
      <w:r w:rsidR="00F2750B" w:rsidRPr="00D03ADE">
        <w:rPr>
          <w:rFonts w:ascii="Calibri" w:hAnsi="Calibri" w:cs="Calibri"/>
          <w:sz w:val="24"/>
          <w:szCs w:val="24"/>
        </w:rPr>
        <w:t>flat</w:t>
      </w:r>
      <w:r w:rsidR="00A35F45" w:rsidRPr="00D03ADE">
        <w:rPr>
          <w:rFonts w:ascii="Calibri" w:hAnsi="Calibri" w:cs="Calibri"/>
          <w:sz w:val="24"/>
          <w:szCs w:val="24"/>
        </w:rPr>
        <w:t>-</w:t>
      </w:r>
      <w:r w:rsidR="00F2750B" w:rsidRPr="00D03ADE">
        <w:rPr>
          <w:rFonts w:ascii="Calibri" w:hAnsi="Calibri" w:cs="Calibri"/>
          <w:sz w:val="24"/>
          <w:szCs w:val="24"/>
        </w:rPr>
        <w:t xml:space="preserve">bottom </w:t>
      </w:r>
      <w:r w:rsidRPr="00D03ADE">
        <w:rPr>
          <w:rFonts w:ascii="Calibri" w:hAnsi="Calibri" w:cs="Calibri"/>
          <w:sz w:val="24"/>
          <w:szCs w:val="24"/>
        </w:rPr>
        <w:t>24</w:t>
      </w:r>
      <w:r w:rsidR="008B10D8" w:rsidRPr="00D03ADE">
        <w:rPr>
          <w:rFonts w:ascii="Calibri" w:hAnsi="Calibri" w:cs="Calibri"/>
          <w:sz w:val="24"/>
          <w:szCs w:val="24"/>
        </w:rPr>
        <w:t>-</w:t>
      </w:r>
      <w:r w:rsidRPr="00D03ADE">
        <w:rPr>
          <w:rFonts w:ascii="Calibri" w:hAnsi="Calibri" w:cs="Calibri"/>
          <w:sz w:val="24"/>
          <w:szCs w:val="24"/>
        </w:rPr>
        <w:t xml:space="preserve">well plate and place </w:t>
      </w:r>
      <w:r w:rsidR="00D03ADE" w:rsidRPr="00D03ADE">
        <w:rPr>
          <w:rFonts w:ascii="Calibri" w:hAnsi="Calibri" w:cs="Calibri"/>
          <w:sz w:val="24"/>
          <w:szCs w:val="24"/>
        </w:rPr>
        <w:t xml:space="preserve">it </w:t>
      </w:r>
      <w:r w:rsidRPr="00D03ADE">
        <w:rPr>
          <w:rFonts w:ascii="Calibri" w:hAnsi="Calibri" w:cs="Calibri"/>
          <w:sz w:val="24"/>
          <w:szCs w:val="24"/>
        </w:rPr>
        <w:t xml:space="preserve">in </w:t>
      </w:r>
      <w:r w:rsidR="008B10D8" w:rsidRPr="00D03ADE">
        <w:rPr>
          <w:rFonts w:ascii="Calibri" w:hAnsi="Calibri" w:cs="Calibri"/>
          <w:sz w:val="24"/>
          <w:szCs w:val="24"/>
        </w:rPr>
        <w:t>a</w:t>
      </w:r>
      <w:r w:rsidRPr="00D03ADE">
        <w:rPr>
          <w:rFonts w:ascii="Calibri" w:hAnsi="Calibri" w:cs="Calibri"/>
          <w:sz w:val="24"/>
          <w:szCs w:val="24"/>
        </w:rPr>
        <w:t xml:space="preserve"> </w:t>
      </w:r>
      <w:r w:rsidR="008B10D8" w:rsidRPr="00D03ADE">
        <w:rPr>
          <w:rFonts w:ascii="Calibri" w:hAnsi="Calibri" w:cs="Calibri"/>
          <w:sz w:val="24"/>
          <w:szCs w:val="24"/>
        </w:rPr>
        <w:t xml:space="preserve">-20 °C </w:t>
      </w:r>
      <w:r w:rsidRPr="00D03ADE">
        <w:rPr>
          <w:rFonts w:ascii="Calibri" w:hAnsi="Calibri" w:cs="Calibri"/>
          <w:sz w:val="24"/>
          <w:szCs w:val="24"/>
        </w:rPr>
        <w:t>freezer for 48</w:t>
      </w:r>
      <w:r w:rsidR="008B10D8" w:rsidRPr="00D03ADE">
        <w:rPr>
          <w:rFonts w:ascii="Calibri" w:hAnsi="Calibri" w:cs="Calibri"/>
          <w:sz w:val="24"/>
          <w:szCs w:val="24"/>
        </w:rPr>
        <w:t xml:space="preserve"> </w:t>
      </w:r>
      <w:r w:rsidRPr="00D03ADE">
        <w:rPr>
          <w:rFonts w:ascii="Calibri" w:hAnsi="Calibri" w:cs="Calibri"/>
          <w:sz w:val="24"/>
          <w:szCs w:val="24"/>
        </w:rPr>
        <w:t>h.</w:t>
      </w:r>
    </w:p>
    <w:p w14:paraId="629B3AD4" w14:textId="77777777" w:rsidR="00D03ADE" w:rsidRPr="00D03ADE" w:rsidRDefault="00D03ADE" w:rsidP="00F110A5">
      <w:pPr>
        <w:pStyle w:val="ListParagraph"/>
        <w:spacing w:after="0"/>
        <w:ind w:left="0"/>
        <w:jc w:val="both"/>
        <w:rPr>
          <w:rFonts w:ascii="Calibri" w:hAnsi="Calibri" w:cs="Calibri"/>
          <w:sz w:val="24"/>
          <w:szCs w:val="24"/>
        </w:rPr>
      </w:pPr>
    </w:p>
    <w:p w14:paraId="1D37FE61" w14:textId="1C398EF5" w:rsidR="003A1E05" w:rsidRPr="00D03ADE" w:rsidRDefault="00D03ADE" w:rsidP="00D03ADE">
      <w:r w:rsidRPr="00D03ADE">
        <w:t>NOTE:</w:t>
      </w:r>
      <w:r w:rsidRPr="00D03ADE">
        <w:rPr>
          <w:b/>
          <w:bCs/>
        </w:rPr>
        <w:t xml:space="preserve"> </w:t>
      </w:r>
      <w:r w:rsidR="003A1E05" w:rsidRPr="00D03ADE">
        <w:t xml:space="preserve">Freezing worms </w:t>
      </w:r>
      <w:r w:rsidR="004F0D36" w:rsidRPr="00D03ADE">
        <w:t>reduces</w:t>
      </w:r>
      <w:r w:rsidR="003A1E05" w:rsidRPr="00D03ADE">
        <w:t xml:space="preserve"> background fluorescence and allows better visualization of </w:t>
      </w:r>
      <w:r w:rsidR="005109A8" w:rsidRPr="00D03ADE">
        <w:t>aggregates.</w:t>
      </w:r>
    </w:p>
    <w:p w14:paraId="2A70D97A" w14:textId="77777777" w:rsidR="003A1E05" w:rsidRPr="00D03ADE" w:rsidRDefault="003A1E05" w:rsidP="00D03ADE">
      <w:pPr>
        <w:rPr>
          <w:highlight w:val="yellow"/>
        </w:rPr>
      </w:pPr>
    </w:p>
    <w:p w14:paraId="49FE8B58" w14:textId="6B7918FB" w:rsidR="00692617" w:rsidRPr="00F110A5" w:rsidRDefault="00692617" w:rsidP="00F110A5">
      <w:pPr>
        <w:pStyle w:val="ListParagraph"/>
        <w:numPr>
          <w:ilvl w:val="0"/>
          <w:numId w:val="36"/>
        </w:numPr>
        <w:spacing w:after="0"/>
        <w:ind w:left="0" w:firstLine="0"/>
        <w:jc w:val="both"/>
        <w:rPr>
          <w:rFonts w:ascii="Calibri" w:hAnsi="Calibri" w:cs="Calibri"/>
          <w:b/>
          <w:bCs/>
          <w:sz w:val="24"/>
          <w:szCs w:val="24"/>
          <w:highlight w:val="yellow"/>
        </w:rPr>
      </w:pPr>
      <w:r w:rsidRPr="00F110A5">
        <w:rPr>
          <w:rFonts w:ascii="Calibri" w:hAnsi="Calibri" w:cs="Calibri"/>
          <w:b/>
          <w:bCs/>
          <w:sz w:val="24"/>
          <w:szCs w:val="24"/>
          <w:highlight w:val="yellow"/>
        </w:rPr>
        <w:t>Imaging</w:t>
      </w:r>
    </w:p>
    <w:p w14:paraId="39795750" w14:textId="77777777" w:rsidR="00BF0BCB" w:rsidRPr="00D03ADE" w:rsidRDefault="00BF0BCB" w:rsidP="00D03ADE">
      <w:pPr>
        <w:rPr>
          <w:highlight w:val="yellow"/>
        </w:rPr>
      </w:pPr>
    </w:p>
    <w:p w14:paraId="1D6FF824" w14:textId="475EE5FE" w:rsidR="00BD14E0" w:rsidRPr="00D03ADE" w:rsidRDefault="00BD14E0"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Remove </w:t>
      </w:r>
      <w:r w:rsidR="00D03ADE" w:rsidRPr="00D03ADE">
        <w:rPr>
          <w:rFonts w:ascii="Calibri" w:hAnsi="Calibri" w:cs="Calibri"/>
          <w:sz w:val="24"/>
          <w:szCs w:val="24"/>
          <w:highlight w:val="yellow"/>
        </w:rPr>
        <w:t xml:space="preserve">the </w:t>
      </w:r>
      <w:r w:rsidRPr="00D03ADE">
        <w:rPr>
          <w:rFonts w:ascii="Calibri" w:hAnsi="Calibri" w:cs="Calibri"/>
          <w:sz w:val="24"/>
          <w:szCs w:val="24"/>
          <w:highlight w:val="yellow"/>
        </w:rPr>
        <w:t xml:space="preserve">plates from </w:t>
      </w:r>
      <w:r w:rsidR="00375A49" w:rsidRPr="00D03ADE">
        <w:rPr>
          <w:rFonts w:ascii="Calibri" w:hAnsi="Calibri" w:cs="Calibri"/>
          <w:sz w:val="24"/>
          <w:szCs w:val="24"/>
          <w:highlight w:val="yellow"/>
        </w:rPr>
        <w:t xml:space="preserve">the </w:t>
      </w:r>
      <w:r w:rsidRPr="00D03ADE">
        <w:rPr>
          <w:rFonts w:ascii="Calibri" w:hAnsi="Calibri" w:cs="Calibri"/>
          <w:sz w:val="24"/>
          <w:szCs w:val="24"/>
          <w:highlight w:val="yellow"/>
        </w:rPr>
        <w:t>freezer and let thaw, wipe away excess condensation</w:t>
      </w:r>
      <w:r w:rsidR="00375A49" w:rsidRPr="00D03ADE">
        <w:rPr>
          <w:rFonts w:ascii="Calibri" w:hAnsi="Calibri" w:cs="Calibri"/>
          <w:sz w:val="24"/>
          <w:szCs w:val="24"/>
          <w:highlight w:val="yellow"/>
        </w:rPr>
        <w:t>,</w:t>
      </w:r>
      <w:r w:rsidRPr="00D03ADE">
        <w:rPr>
          <w:rFonts w:ascii="Calibri" w:hAnsi="Calibri" w:cs="Calibri"/>
          <w:sz w:val="24"/>
          <w:szCs w:val="24"/>
          <w:highlight w:val="yellow"/>
        </w:rPr>
        <w:t xml:space="preserve"> and remove </w:t>
      </w:r>
      <w:r w:rsidR="00D03ADE" w:rsidRPr="00D03ADE">
        <w:rPr>
          <w:rFonts w:ascii="Calibri" w:hAnsi="Calibri" w:cs="Calibri"/>
          <w:sz w:val="24"/>
          <w:szCs w:val="24"/>
          <w:highlight w:val="yellow"/>
        </w:rPr>
        <w:t xml:space="preserve">the </w:t>
      </w:r>
      <w:r w:rsidRPr="00D03ADE">
        <w:rPr>
          <w:rFonts w:ascii="Calibri" w:hAnsi="Calibri" w:cs="Calibri"/>
          <w:sz w:val="24"/>
          <w:szCs w:val="24"/>
          <w:highlight w:val="yellow"/>
        </w:rPr>
        <w:t>lid prior to imaging.</w:t>
      </w:r>
    </w:p>
    <w:p w14:paraId="15B98605" w14:textId="77777777" w:rsidR="0056745E" w:rsidRPr="00D03ADE" w:rsidRDefault="0056745E" w:rsidP="00F110A5">
      <w:pPr>
        <w:pStyle w:val="ListParagraph"/>
        <w:spacing w:after="0" w:line="259" w:lineRule="auto"/>
        <w:ind w:left="0"/>
        <w:jc w:val="both"/>
        <w:rPr>
          <w:rFonts w:ascii="Calibri" w:hAnsi="Calibri" w:cs="Calibri"/>
          <w:sz w:val="24"/>
          <w:szCs w:val="24"/>
          <w:highlight w:val="yellow"/>
        </w:rPr>
      </w:pPr>
    </w:p>
    <w:p w14:paraId="42F94D9C" w14:textId="1FC05038" w:rsidR="00BD14E0" w:rsidRPr="00F110A5" w:rsidRDefault="00D03ADE" w:rsidP="00F110A5">
      <w:pPr>
        <w:pStyle w:val="ListParagraph"/>
        <w:spacing w:after="0" w:line="259" w:lineRule="auto"/>
        <w:ind w:left="0"/>
        <w:jc w:val="both"/>
        <w:rPr>
          <w:rFonts w:ascii="Calibri" w:hAnsi="Calibri" w:cs="Calibri"/>
          <w:sz w:val="24"/>
          <w:szCs w:val="24"/>
        </w:rPr>
      </w:pPr>
      <w:r w:rsidRPr="00F110A5">
        <w:rPr>
          <w:rFonts w:ascii="Calibri" w:hAnsi="Calibri" w:cs="Calibri"/>
          <w:sz w:val="24"/>
          <w:szCs w:val="24"/>
        </w:rPr>
        <w:t>NOTE:</w:t>
      </w:r>
      <w:r w:rsidR="00BD14E0" w:rsidRPr="00F110A5">
        <w:rPr>
          <w:rFonts w:ascii="Calibri" w:hAnsi="Calibri" w:cs="Calibri"/>
          <w:sz w:val="24"/>
          <w:szCs w:val="24"/>
        </w:rPr>
        <w:t xml:space="preserve"> The details of image capture will vary according to the equipment and software used. Protocols for this section should only serve as a guide,</w:t>
      </w:r>
      <w:r w:rsidR="00375A49" w:rsidRPr="00F110A5">
        <w:rPr>
          <w:rFonts w:ascii="Calibri" w:hAnsi="Calibri" w:cs="Calibri"/>
          <w:sz w:val="24"/>
          <w:szCs w:val="24"/>
        </w:rPr>
        <w:t xml:space="preserve"> and</w:t>
      </w:r>
      <w:r w:rsidR="00BD14E0" w:rsidRPr="00F110A5">
        <w:rPr>
          <w:rFonts w:ascii="Calibri" w:hAnsi="Calibri" w:cs="Calibri"/>
          <w:sz w:val="24"/>
          <w:szCs w:val="24"/>
        </w:rPr>
        <w:t xml:space="preserve"> modifications are to be expected.</w:t>
      </w:r>
      <w:r w:rsidR="000477F9" w:rsidRPr="00F110A5">
        <w:rPr>
          <w:rFonts w:ascii="Calibri" w:hAnsi="Calibri" w:cs="Calibri"/>
          <w:sz w:val="24"/>
          <w:szCs w:val="24"/>
        </w:rPr>
        <w:t xml:space="preserve"> It is also required to capture images in the tiff file format.</w:t>
      </w:r>
    </w:p>
    <w:p w14:paraId="3D45BCCA" w14:textId="77777777" w:rsidR="00BF0BCB" w:rsidRPr="00D03ADE" w:rsidRDefault="00BF0BCB" w:rsidP="00F110A5">
      <w:pPr>
        <w:pStyle w:val="ListParagraph"/>
        <w:spacing w:after="0" w:line="259" w:lineRule="auto"/>
        <w:ind w:left="0"/>
        <w:jc w:val="both"/>
        <w:rPr>
          <w:rFonts w:ascii="Calibri" w:hAnsi="Calibri" w:cs="Calibri"/>
          <w:sz w:val="24"/>
          <w:szCs w:val="24"/>
          <w:highlight w:val="yellow"/>
        </w:rPr>
      </w:pPr>
    </w:p>
    <w:p w14:paraId="73BED6B8" w14:textId="28B77CCF" w:rsidR="00BD14E0" w:rsidRPr="00D03ADE" w:rsidRDefault="00D03ADE" w:rsidP="00D03ADE">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During image capture, use the following microscope settings</w:t>
      </w:r>
      <w:r w:rsidR="00BD14E0" w:rsidRPr="00D03ADE">
        <w:rPr>
          <w:rFonts w:ascii="Calibri" w:hAnsi="Calibri" w:cs="Calibri"/>
          <w:sz w:val="24"/>
          <w:szCs w:val="24"/>
          <w:highlight w:val="yellow"/>
        </w:rPr>
        <w:t>: Exposure time, 500</w:t>
      </w:r>
      <w:r w:rsidR="003824C3" w:rsidRPr="00D03ADE">
        <w:rPr>
          <w:rFonts w:ascii="Calibri" w:hAnsi="Calibri" w:cs="Calibri"/>
          <w:sz w:val="24"/>
          <w:szCs w:val="24"/>
          <w:highlight w:val="yellow"/>
        </w:rPr>
        <w:t xml:space="preserve"> </w:t>
      </w:r>
      <w:r w:rsidR="00BD14E0" w:rsidRPr="00D03ADE">
        <w:rPr>
          <w:rFonts w:ascii="Calibri" w:hAnsi="Calibri" w:cs="Calibri"/>
          <w:sz w:val="24"/>
          <w:szCs w:val="24"/>
          <w:highlight w:val="yellow"/>
        </w:rPr>
        <w:t xml:space="preserve">ms; </w:t>
      </w:r>
      <w:r w:rsidRPr="00D03ADE">
        <w:rPr>
          <w:rFonts w:ascii="Calibri" w:hAnsi="Calibri" w:cs="Calibri"/>
          <w:sz w:val="24"/>
          <w:szCs w:val="24"/>
          <w:highlight w:val="yellow"/>
        </w:rPr>
        <w:t xml:space="preserve">40x </w:t>
      </w:r>
      <w:r w:rsidR="00B565F5" w:rsidRPr="00D03ADE">
        <w:rPr>
          <w:rFonts w:ascii="Calibri" w:hAnsi="Calibri" w:cs="Calibri"/>
          <w:sz w:val="24"/>
          <w:szCs w:val="24"/>
          <w:highlight w:val="yellow"/>
        </w:rPr>
        <w:t>m</w:t>
      </w:r>
      <w:r w:rsidR="00BD14E0" w:rsidRPr="00D03ADE">
        <w:rPr>
          <w:rFonts w:ascii="Calibri" w:hAnsi="Calibri" w:cs="Calibri"/>
          <w:sz w:val="24"/>
          <w:szCs w:val="24"/>
          <w:highlight w:val="yellow"/>
        </w:rPr>
        <w:t>agnification</w:t>
      </w:r>
      <w:r w:rsidR="00B60A17" w:rsidRPr="00D03ADE">
        <w:rPr>
          <w:rFonts w:ascii="Calibri" w:hAnsi="Calibri" w:cs="Calibri"/>
          <w:sz w:val="24"/>
          <w:szCs w:val="24"/>
          <w:highlight w:val="yellow"/>
        </w:rPr>
        <w:t xml:space="preserve"> with 0.</w:t>
      </w:r>
      <w:r w:rsidRPr="00D03ADE">
        <w:rPr>
          <w:rFonts w:ascii="Calibri" w:hAnsi="Calibri" w:cs="Calibri"/>
          <w:sz w:val="24"/>
          <w:szCs w:val="24"/>
          <w:highlight w:val="yellow"/>
        </w:rPr>
        <w:t xml:space="preserve">63x </w:t>
      </w:r>
      <w:r w:rsidR="00B60A17" w:rsidRPr="00D03ADE">
        <w:rPr>
          <w:rFonts w:ascii="Calibri" w:hAnsi="Calibri" w:cs="Calibri"/>
          <w:sz w:val="24"/>
          <w:szCs w:val="24"/>
          <w:highlight w:val="yellow"/>
        </w:rPr>
        <w:t>camera adapter (25</w:t>
      </w:r>
      <w:r w:rsidR="00381E06" w:rsidRPr="00D03ADE">
        <w:rPr>
          <w:rFonts w:ascii="Calibri" w:hAnsi="Calibri" w:cs="Calibri"/>
          <w:sz w:val="24"/>
          <w:szCs w:val="24"/>
          <w:highlight w:val="yellow"/>
        </w:rPr>
        <w:t>.</w:t>
      </w:r>
      <w:r w:rsidRPr="00D03ADE">
        <w:rPr>
          <w:rFonts w:ascii="Calibri" w:hAnsi="Calibri" w:cs="Calibri"/>
          <w:sz w:val="24"/>
          <w:szCs w:val="24"/>
          <w:highlight w:val="yellow"/>
        </w:rPr>
        <w:t>2x</w:t>
      </w:r>
      <w:r w:rsidR="00381E06" w:rsidRPr="00D03ADE">
        <w:rPr>
          <w:rFonts w:ascii="Calibri" w:hAnsi="Calibri" w:cs="Calibri"/>
          <w:sz w:val="24"/>
          <w:szCs w:val="24"/>
          <w:highlight w:val="yellow"/>
        </w:rPr>
        <w:t>)</w:t>
      </w:r>
      <w:r w:rsidR="00BD14E0" w:rsidRPr="00D03ADE">
        <w:rPr>
          <w:rFonts w:ascii="Calibri" w:hAnsi="Calibri" w:cs="Calibri"/>
          <w:sz w:val="24"/>
          <w:szCs w:val="24"/>
          <w:highlight w:val="yellow"/>
        </w:rPr>
        <w:t xml:space="preserve">, </w:t>
      </w:r>
      <w:r w:rsidR="00F252FF" w:rsidRPr="00D03ADE">
        <w:rPr>
          <w:rFonts w:ascii="Calibri" w:hAnsi="Calibri" w:cs="Calibri"/>
          <w:sz w:val="24"/>
          <w:szCs w:val="24"/>
          <w:highlight w:val="yellow"/>
        </w:rPr>
        <w:t xml:space="preserve">GFP </w:t>
      </w:r>
      <w:r w:rsidR="00BD14E0" w:rsidRPr="00D03ADE">
        <w:rPr>
          <w:rFonts w:ascii="Calibri" w:hAnsi="Calibri" w:cs="Calibri"/>
          <w:sz w:val="24"/>
          <w:szCs w:val="24"/>
          <w:highlight w:val="yellow"/>
        </w:rPr>
        <w:t>intensity set to 100%.</w:t>
      </w:r>
      <w:r w:rsidR="0054133A" w:rsidRPr="00D03ADE">
        <w:rPr>
          <w:rFonts w:ascii="Calibri" w:hAnsi="Calibri" w:cs="Calibri"/>
          <w:sz w:val="24"/>
          <w:szCs w:val="24"/>
          <w:highlight w:val="yellow"/>
        </w:rPr>
        <w:t xml:space="preserve"> </w:t>
      </w:r>
    </w:p>
    <w:p w14:paraId="6F485766" w14:textId="77777777" w:rsidR="00D03ADE" w:rsidRPr="00D03ADE" w:rsidRDefault="00D03ADE" w:rsidP="00F110A5">
      <w:pPr>
        <w:pStyle w:val="ListParagraph"/>
        <w:spacing w:after="0"/>
        <w:ind w:left="0"/>
        <w:jc w:val="both"/>
        <w:rPr>
          <w:rFonts w:ascii="Calibri" w:hAnsi="Calibri" w:cs="Calibri"/>
          <w:sz w:val="24"/>
          <w:szCs w:val="24"/>
          <w:highlight w:val="yellow"/>
        </w:rPr>
      </w:pPr>
    </w:p>
    <w:p w14:paraId="5B03D686" w14:textId="3E540FCB" w:rsidR="0054133A" w:rsidRPr="00F110A5" w:rsidRDefault="00D03ADE" w:rsidP="00D03ADE">
      <w:pPr>
        <w:spacing w:line="259" w:lineRule="auto"/>
      </w:pPr>
      <w:r w:rsidRPr="00D03ADE">
        <w:t>NOTE:</w:t>
      </w:r>
      <w:r w:rsidRPr="00D03ADE">
        <w:rPr>
          <w:b/>
          <w:bCs/>
        </w:rPr>
        <w:t xml:space="preserve"> </w:t>
      </w:r>
      <w:r w:rsidR="00364339" w:rsidRPr="00F110A5">
        <w:t>V</w:t>
      </w:r>
      <w:r w:rsidR="0054133A" w:rsidRPr="00F110A5">
        <w:t xml:space="preserve">arious microscope </w:t>
      </w:r>
      <w:r w:rsidR="008C33B5" w:rsidRPr="00F110A5">
        <w:t>configurations</w:t>
      </w:r>
      <w:r w:rsidR="0054133A" w:rsidRPr="00F110A5">
        <w:t xml:space="preserve"> and systems </w:t>
      </w:r>
      <w:r w:rsidR="008A77E4" w:rsidRPr="00F110A5">
        <w:t>could acquire images different from the ones pr</w:t>
      </w:r>
      <w:r w:rsidR="00490CB1" w:rsidRPr="00F110A5">
        <w:t>ovided in the results section</w:t>
      </w:r>
      <w:r w:rsidR="0054133A" w:rsidRPr="00F110A5">
        <w:t xml:space="preserve">. </w:t>
      </w:r>
      <w:r w:rsidRPr="00F110A5">
        <w:t>T</w:t>
      </w:r>
      <w:r w:rsidR="007A1490" w:rsidRPr="00F110A5">
        <w:t>o achieve a more universal description of the images required</w:t>
      </w:r>
      <w:r w:rsidR="0088290E" w:rsidRPr="00F110A5">
        <w:t>,</w:t>
      </w:r>
      <w:r w:rsidR="007A1490" w:rsidRPr="00F110A5">
        <w:t xml:space="preserve"> more objective details regarding images are provided. Aggregates must </w:t>
      </w:r>
      <w:r w:rsidR="000B7C01" w:rsidRPr="00F110A5">
        <w:t>be</w:t>
      </w:r>
      <w:r w:rsidR="007A1490" w:rsidRPr="00F110A5">
        <w:t xml:space="preserve"> between 1</w:t>
      </w:r>
      <w:r w:rsidR="005F4164" w:rsidRPr="00F110A5">
        <w:t>.0</w:t>
      </w:r>
      <w:r w:rsidR="007A1490" w:rsidRPr="00F110A5">
        <w:t xml:space="preserve"> </w:t>
      </w:r>
      <w:r w:rsidRPr="00F110A5">
        <w:t>–</w:t>
      </w:r>
      <w:r w:rsidR="00E415E5" w:rsidRPr="00F110A5">
        <w:t>10</w:t>
      </w:r>
      <w:r w:rsidR="005F4164" w:rsidRPr="00F110A5">
        <w:t>.0</w:t>
      </w:r>
      <w:r w:rsidR="00E415E5" w:rsidRPr="00F110A5">
        <w:t xml:space="preserve"> </w:t>
      </w:r>
      <w:r w:rsidR="007A1490" w:rsidRPr="00F110A5">
        <w:t xml:space="preserve">pixels in diameter </w:t>
      </w:r>
      <w:r w:rsidR="00E415E5" w:rsidRPr="00F110A5">
        <w:t>with a fluorescent intensity of 0.10</w:t>
      </w:r>
      <w:r w:rsidRPr="00F110A5">
        <w:t>–</w:t>
      </w:r>
      <w:r w:rsidR="00E415E5" w:rsidRPr="00F110A5">
        <w:t xml:space="preserve">1.0 </w:t>
      </w:r>
      <w:r w:rsidR="00572413" w:rsidRPr="00F110A5">
        <w:t>(arbitrary units, scale 0</w:t>
      </w:r>
      <w:r w:rsidRPr="00F110A5">
        <w:t>–</w:t>
      </w:r>
      <w:r w:rsidR="00572413" w:rsidRPr="00F110A5">
        <w:t xml:space="preserve">1) </w:t>
      </w:r>
      <w:r w:rsidR="00836084" w:rsidRPr="00F110A5">
        <w:t xml:space="preserve">to be </w:t>
      </w:r>
      <w:r w:rsidR="00836084" w:rsidRPr="00F110A5">
        <w:lastRenderedPageBreak/>
        <w:t xml:space="preserve">properly </w:t>
      </w:r>
      <w:r w:rsidR="00E415E5" w:rsidRPr="00F110A5">
        <w:t>identified by</w:t>
      </w:r>
      <w:r w:rsidR="0097037E">
        <w:t xml:space="preserve"> the </w:t>
      </w:r>
      <w:r w:rsidR="008A5AC5">
        <w:t>CellProfiler</w:t>
      </w:r>
      <w:r w:rsidR="00E415E5" w:rsidRPr="00F110A5">
        <w:t xml:space="preserve">. </w:t>
      </w:r>
      <w:r w:rsidR="00375A49" w:rsidRPr="00F110A5">
        <w:t>The f</w:t>
      </w:r>
      <w:r w:rsidR="008C33B5" w:rsidRPr="00F110A5">
        <w:t>luorescent</w:t>
      </w:r>
      <w:r w:rsidR="00E415E5" w:rsidRPr="00F110A5">
        <w:t xml:space="preserve"> background </w:t>
      </w:r>
      <w:r w:rsidR="00836084" w:rsidRPr="00F110A5">
        <w:t xml:space="preserve">for these aggregate images </w:t>
      </w:r>
      <w:r w:rsidR="00E415E5" w:rsidRPr="00F110A5">
        <w:t xml:space="preserve">is generally below the 0.10 </w:t>
      </w:r>
      <w:r w:rsidR="002F43F0" w:rsidRPr="00F110A5">
        <w:t>threshold</w:t>
      </w:r>
      <w:r w:rsidR="00E415E5" w:rsidRPr="00F110A5">
        <w:t>. For brightfield image</w:t>
      </w:r>
      <w:r w:rsidR="00836084" w:rsidRPr="00F110A5">
        <w:t>s,</w:t>
      </w:r>
      <w:r w:rsidR="00E415E5" w:rsidRPr="00F110A5">
        <w:t xml:space="preserve"> worm</w:t>
      </w:r>
      <w:r w:rsidR="00836084" w:rsidRPr="00F110A5">
        <w:t xml:space="preserve"> intensity ranges </w:t>
      </w:r>
      <w:r w:rsidR="008C33B5" w:rsidRPr="00F110A5">
        <w:t>from 0.7</w:t>
      </w:r>
      <w:r w:rsidRPr="00F110A5">
        <w:t>–</w:t>
      </w:r>
      <w:r w:rsidR="00836084" w:rsidRPr="00F110A5">
        <w:t>1.0</w:t>
      </w:r>
      <w:r w:rsidR="00E415E5" w:rsidRPr="00F110A5">
        <w:t xml:space="preserve"> </w:t>
      </w:r>
      <w:r w:rsidR="00836084" w:rsidRPr="00F110A5">
        <w:t xml:space="preserve">with a </w:t>
      </w:r>
      <w:r w:rsidR="00C63607" w:rsidRPr="00F110A5">
        <w:t>background</w:t>
      </w:r>
      <w:r w:rsidR="00836084" w:rsidRPr="00F110A5">
        <w:t xml:space="preserve"> </w:t>
      </w:r>
      <w:r w:rsidR="008C33B5" w:rsidRPr="00F110A5">
        <w:t>intensity</w:t>
      </w:r>
      <w:r w:rsidR="00836084" w:rsidRPr="00F110A5">
        <w:t xml:space="preserve"> </w:t>
      </w:r>
      <w:r w:rsidR="008C33B5" w:rsidRPr="00F110A5">
        <w:t>of 0.1</w:t>
      </w:r>
      <w:r w:rsidRPr="00F110A5">
        <w:t>–</w:t>
      </w:r>
      <w:r w:rsidR="00836084" w:rsidRPr="00F110A5">
        <w:t>0</w:t>
      </w:r>
      <w:r w:rsidR="00C63607" w:rsidRPr="00F110A5">
        <w:t xml:space="preserve">.2. </w:t>
      </w:r>
      <w:r w:rsidR="00836084" w:rsidRPr="00F110A5">
        <w:t>The a</w:t>
      </w:r>
      <w:r w:rsidR="00C63607" w:rsidRPr="00F110A5">
        <w:t>verage length</w:t>
      </w:r>
      <w:r w:rsidR="00836084" w:rsidRPr="00F110A5">
        <w:t xml:space="preserve"> of worms in </w:t>
      </w:r>
      <w:r w:rsidR="008C33B5" w:rsidRPr="00F110A5">
        <w:t>brightfield</w:t>
      </w:r>
      <w:r w:rsidR="00836084" w:rsidRPr="00F110A5">
        <w:t xml:space="preserve"> images</w:t>
      </w:r>
      <w:r w:rsidR="00C63607" w:rsidRPr="00F110A5">
        <w:t xml:space="preserve"> ranges from 250 pixels to </w:t>
      </w:r>
      <w:r w:rsidR="008C33B5" w:rsidRPr="00F110A5">
        <w:t>350 pixels</w:t>
      </w:r>
      <w:r w:rsidR="00836084" w:rsidRPr="00F110A5">
        <w:t xml:space="preserve"> in length from head to tail.</w:t>
      </w:r>
    </w:p>
    <w:p w14:paraId="63B7CA30" w14:textId="77777777" w:rsidR="008A38EF" w:rsidRPr="00D03ADE" w:rsidRDefault="008A38EF" w:rsidP="00F110A5">
      <w:pPr>
        <w:pStyle w:val="ListParagraph"/>
        <w:spacing w:after="0" w:line="259" w:lineRule="auto"/>
        <w:ind w:left="0"/>
        <w:jc w:val="both"/>
        <w:rPr>
          <w:rFonts w:ascii="Calibri" w:hAnsi="Calibri" w:cs="Calibri"/>
          <w:sz w:val="24"/>
          <w:szCs w:val="24"/>
          <w:highlight w:val="yellow"/>
        </w:rPr>
      </w:pPr>
    </w:p>
    <w:p w14:paraId="7EFC75CC" w14:textId="58433728" w:rsidR="00BD14E0" w:rsidRPr="00D03ADE" w:rsidRDefault="00BD14E0"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Adjust transmitted light controls until </w:t>
      </w:r>
      <w:r w:rsidR="00D03ADE" w:rsidRPr="00D03ADE">
        <w:rPr>
          <w:rFonts w:ascii="Calibri" w:hAnsi="Calibri" w:cs="Calibri"/>
          <w:sz w:val="24"/>
          <w:szCs w:val="24"/>
          <w:highlight w:val="yellow"/>
        </w:rPr>
        <w:t xml:space="preserve">the </w:t>
      </w:r>
      <w:r w:rsidRPr="00D03ADE">
        <w:rPr>
          <w:rFonts w:ascii="Calibri" w:hAnsi="Calibri" w:cs="Calibri"/>
          <w:sz w:val="24"/>
          <w:szCs w:val="24"/>
          <w:highlight w:val="yellow"/>
        </w:rPr>
        <w:t xml:space="preserve">worms appear brightly illuminated in comparison to the dark background. </w:t>
      </w:r>
      <w:r w:rsidR="00964D02" w:rsidRPr="00D03ADE">
        <w:rPr>
          <w:rFonts w:ascii="Calibri" w:hAnsi="Calibri" w:cs="Calibri"/>
          <w:sz w:val="24"/>
          <w:szCs w:val="24"/>
          <w:highlight w:val="yellow"/>
        </w:rPr>
        <w:t>Avoid overexposure</w:t>
      </w:r>
      <w:r w:rsidR="000F48A1" w:rsidRPr="00D03ADE">
        <w:rPr>
          <w:rFonts w:ascii="Calibri" w:hAnsi="Calibri" w:cs="Calibri"/>
          <w:sz w:val="24"/>
          <w:szCs w:val="24"/>
          <w:highlight w:val="yellow"/>
        </w:rPr>
        <w:t xml:space="preserve">; it will </w:t>
      </w:r>
      <w:r w:rsidR="00964D02" w:rsidRPr="00D03ADE">
        <w:rPr>
          <w:rFonts w:ascii="Calibri" w:hAnsi="Calibri" w:cs="Calibri"/>
          <w:sz w:val="24"/>
          <w:szCs w:val="24"/>
          <w:highlight w:val="yellow"/>
        </w:rPr>
        <w:t>i</w:t>
      </w:r>
      <w:r w:rsidR="006F003C" w:rsidRPr="00D03ADE">
        <w:rPr>
          <w:rFonts w:ascii="Calibri" w:hAnsi="Calibri" w:cs="Calibri"/>
          <w:sz w:val="24"/>
          <w:szCs w:val="24"/>
          <w:highlight w:val="yellow"/>
        </w:rPr>
        <w:t xml:space="preserve">ncrease worm </w:t>
      </w:r>
      <w:r w:rsidR="000F48A1" w:rsidRPr="00D03ADE">
        <w:rPr>
          <w:rFonts w:ascii="Calibri" w:hAnsi="Calibri" w:cs="Calibri"/>
          <w:sz w:val="24"/>
          <w:szCs w:val="24"/>
          <w:highlight w:val="yellow"/>
        </w:rPr>
        <w:t>appearance</w:t>
      </w:r>
      <w:r w:rsidRPr="00D03ADE">
        <w:rPr>
          <w:rFonts w:ascii="Calibri" w:hAnsi="Calibri" w:cs="Calibri"/>
          <w:sz w:val="24"/>
          <w:szCs w:val="24"/>
          <w:highlight w:val="yellow"/>
        </w:rPr>
        <w:t>.</w:t>
      </w:r>
    </w:p>
    <w:p w14:paraId="33C50501" w14:textId="77777777" w:rsidR="008A38EF" w:rsidRPr="00D03ADE" w:rsidRDefault="008A38EF" w:rsidP="00F110A5">
      <w:pPr>
        <w:pStyle w:val="ListParagraph"/>
        <w:spacing w:after="0" w:line="259" w:lineRule="auto"/>
        <w:ind w:left="0"/>
        <w:jc w:val="both"/>
        <w:rPr>
          <w:rFonts w:ascii="Calibri" w:hAnsi="Calibri" w:cs="Calibri"/>
          <w:sz w:val="24"/>
          <w:szCs w:val="24"/>
          <w:highlight w:val="yellow"/>
        </w:rPr>
      </w:pPr>
    </w:p>
    <w:p w14:paraId="61E30A93" w14:textId="6724C4DB" w:rsidR="00844DA5" w:rsidRPr="00D03ADE" w:rsidRDefault="00844DA5"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It may be necessary to alter the positions of worms within the well to prevent excessive clumping. </w:t>
      </w:r>
      <w:r w:rsidR="00D03ADE" w:rsidRPr="00D03ADE">
        <w:rPr>
          <w:rFonts w:ascii="Calibri" w:hAnsi="Calibri" w:cs="Calibri"/>
          <w:sz w:val="24"/>
          <w:szCs w:val="24"/>
          <w:highlight w:val="yellow"/>
        </w:rPr>
        <w:t>Use a</w:t>
      </w:r>
      <w:r w:rsidRPr="00D03ADE">
        <w:rPr>
          <w:rFonts w:ascii="Calibri" w:hAnsi="Calibri" w:cs="Calibri"/>
          <w:sz w:val="24"/>
          <w:szCs w:val="24"/>
          <w:highlight w:val="yellow"/>
        </w:rPr>
        <w:t xml:space="preserve"> pipette tip to gently push worms into the desired </w:t>
      </w:r>
      <w:r w:rsidR="00E15E15" w:rsidRPr="00D03ADE">
        <w:rPr>
          <w:rFonts w:ascii="Calibri" w:hAnsi="Calibri" w:cs="Calibri"/>
          <w:sz w:val="24"/>
          <w:szCs w:val="24"/>
          <w:highlight w:val="yellow"/>
        </w:rPr>
        <w:t>position</w:t>
      </w:r>
      <w:r w:rsidRPr="00D03ADE">
        <w:rPr>
          <w:rFonts w:ascii="Calibri" w:hAnsi="Calibri" w:cs="Calibri"/>
          <w:sz w:val="24"/>
          <w:szCs w:val="24"/>
          <w:highlight w:val="yellow"/>
        </w:rPr>
        <w:t xml:space="preserve">. </w:t>
      </w:r>
    </w:p>
    <w:p w14:paraId="4A765CD0" w14:textId="77777777" w:rsidR="008A38EF" w:rsidRPr="00D03ADE" w:rsidRDefault="008A38EF" w:rsidP="00F110A5">
      <w:pPr>
        <w:pStyle w:val="ListParagraph"/>
        <w:spacing w:after="0" w:line="259" w:lineRule="auto"/>
        <w:ind w:left="0"/>
        <w:jc w:val="both"/>
        <w:rPr>
          <w:rFonts w:ascii="Calibri" w:hAnsi="Calibri" w:cs="Calibri"/>
          <w:sz w:val="24"/>
          <w:szCs w:val="24"/>
          <w:highlight w:val="yellow"/>
        </w:rPr>
      </w:pPr>
    </w:p>
    <w:p w14:paraId="0FD9E38F" w14:textId="77777777" w:rsidR="00D03ADE" w:rsidRPr="00D03ADE" w:rsidRDefault="00BD14E0" w:rsidP="00D03ADE">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Set </w:t>
      </w:r>
      <w:r w:rsidR="00D03ADE" w:rsidRPr="00D03ADE">
        <w:rPr>
          <w:rFonts w:ascii="Calibri" w:hAnsi="Calibri" w:cs="Calibri"/>
          <w:sz w:val="24"/>
          <w:szCs w:val="24"/>
          <w:highlight w:val="yellow"/>
        </w:rPr>
        <w:t xml:space="preserve">the </w:t>
      </w:r>
      <w:r w:rsidRPr="00D03ADE">
        <w:rPr>
          <w:rFonts w:ascii="Calibri" w:hAnsi="Calibri" w:cs="Calibri"/>
          <w:sz w:val="24"/>
          <w:szCs w:val="24"/>
          <w:highlight w:val="yellow"/>
        </w:rPr>
        <w:t xml:space="preserve">channel to GFP to </w:t>
      </w:r>
      <w:r w:rsidR="00844DA5" w:rsidRPr="00D03ADE">
        <w:rPr>
          <w:rFonts w:ascii="Calibri" w:hAnsi="Calibri" w:cs="Calibri"/>
          <w:sz w:val="24"/>
          <w:szCs w:val="24"/>
          <w:highlight w:val="yellow"/>
        </w:rPr>
        <w:t>establish a</w:t>
      </w:r>
      <w:r w:rsidRPr="00D03ADE">
        <w:rPr>
          <w:rFonts w:ascii="Calibri" w:hAnsi="Calibri" w:cs="Calibri"/>
          <w:sz w:val="24"/>
          <w:szCs w:val="24"/>
          <w:highlight w:val="yellow"/>
        </w:rPr>
        <w:t xml:space="preserve"> foc</w:t>
      </w:r>
      <w:r w:rsidR="00844DA5" w:rsidRPr="00D03ADE">
        <w:rPr>
          <w:rFonts w:ascii="Calibri" w:hAnsi="Calibri" w:cs="Calibri"/>
          <w:sz w:val="24"/>
          <w:szCs w:val="24"/>
          <w:highlight w:val="yellow"/>
        </w:rPr>
        <w:t>al plane</w:t>
      </w:r>
      <w:r w:rsidRPr="00D03ADE">
        <w:rPr>
          <w:rFonts w:ascii="Calibri" w:hAnsi="Calibri" w:cs="Calibri"/>
          <w:sz w:val="24"/>
          <w:szCs w:val="24"/>
          <w:highlight w:val="yellow"/>
        </w:rPr>
        <w:t xml:space="preserve"> for both images. </w:t>
      </w:r>
    </w:p>
    <w:p w14:paraId="0756EE40" w14:textId="77777777" w:rsidR="00D03ADE" w:rsidRPr="00F110A5" w:rsidRDefault="00D03ADE" w:rsidP="00F110A5">
      <w:pPr>
        <w:pStyle w:val="ListParagraph"/>
        <w:rPr>
          <w:rFonts w:ascii="Calibri" w:hAnsi="Calibri" w:cs="Calibri"/>
          <w:sz w:val="24"/>
          <w:szCs w:val="24"/>
          <w:highlight w:val="yellow"/>
        </w:rPr>
      </w:pPr>
    </w:p>
    <w:p w14:paraId="31A2FCCE" w14:textId="3338B430" w:rsidR="00BD14E0" w:rsidRPr="00F110A5" w:rsidRDefault="00D03ADE" w:rsidP="00F110A5">
      <w:pPr>
        <w:pStyle w:val="ListParagraph"/>
        <w:spacing w:after="0"/>
        <w:ind w:left="0"/>
        <w:jc w:val="both"/>
        <w:rPr>
          <w:rFonts w:ascii="Calibri" w:hAnsi="Calibri" w:cs="Calibri"/>
          <w:sz w:val="24"/>
          <w:szCs w:val="24"/>
        </w:rPr>
      </w:pPr>
      <w:r w:rsidRPr="00F110A5">
        <w:rPr>
          <w:rFonts w:ascii="Calibri" w:hAnsi="Calibri" w:cs="Calibri"/>
          <w:sz w:val="24"/>
          <w:szCs w:val="24"/>
        </w:rPr>
        <w:t xml:space="preserve">NOE: </w:t>
      </w:r>
      <w:r w:rsidR="00BD14E0" w:rsidRPr="00F110A5">
        <w:rPr>
          <w:rFonts w:ascii="Calibri" w:hAnsi="Calibri" w:cs="Calibri"/>
          <w:sz w:val="24"/>
          <w:szCs w:val="24"/>
        </w:rPr>
        <w:t>It is essential that the focal plan</w:t>
      </w:r>
      <w:r w:rsidR="00844DA5" w:rsidRPr="00F110A5">
        <w:rPr>
          <w:rFonts w:ascii="Calibri" w:hAnsi="Calibri" w:cs="Calibri"/>
          <w:sz w:val="24"/>
          <w:szCs w:val="24"/>
        </w:rPr>
        <w:t>e</w:t>
      </w:r>
      <w:r w:rsidR="00BD14E0" w:rsidRPr="00F110A5">
        <w:rPr>
          <w:rFonts w:ascii="Calibri" w:hAnsi="Calibri" w:cs="Calibri"/>
          <w:sz w:val="24"/>
          <w:szCs w:val="24"/>
        </w:rPr>
        <w:t xml:space="preserve"> be determined in the GFP channel. Any change in focus made while capturing brightfield image</w:t>
      </w:r>
      <w:r w:rsidR="00844DA5" w:rsidRPr="00F110A5">
        <w:rPr>
          <w:rFonts w:ascii="Calibri" w:hAnsi="Calibri" w:cs="Calibri"/>
          <w:sz w:val="24"/>
          <w:szCs w:val="24"/>
        </w:rPr>
        <w:t>s</w:t>
      </w:r>
      <w:r w:rsidR="00BD14E0" w:rsidRPr="00F110A5">
        <w:rPr>
          <w:rFonts w:ascii="Calibri" w:hAnsi="Calibri" w:cs="Calibri"/>
          <w:sz w:val="24"/>
          <w:szCs w:val="24"/>
        </w:rPr>
        <w:t xml:space="preserve"> will result in </w:t>
      </w:r>
      <w:r w:rsidR="00375A49" w:rsidRPr="00F110A5">
        <w:rPr>
          <w:rFonts w:ascii="Calibri" w:hAnsi="Calibri" w:cs="Calibri"/>
          <w:sz w:val="24"/>
          <w:szCs w:val="24"/>
        </w:rPr>
        <w:t xml:space="preserve">the </w:t>
      </w:r>
      <w:r w:rsidR="00BD14E0" w:rsidRPr="00F110A5">
        <w:rPr>
          <w:rFonts w:ascii="Calibri" w:hAnsi="Calibri" w:cs="Calibri"/>
          <w:sz w:val="24"/>
          <w:szCs w:val="24"/>
        </w:rPr>
        <w:t>misalignment of aggregates and worms during image analysis.</w:t>
      </w:r>
    </w:p>
    <w:p w14:paraId="7D1DA613" w14:textId="77777777" w:rsidR="008A38EF" w:rsidRPr="00D03ADE" w:rsidRDefault="008A38EF" w:rsidP="00F110A5">
      <w:pPr>
        <w:pStyle w:val="ListParagraph"/>
        <w:spacing w:after="0" w:line="259" w:lineRule="auto"/>
        <w:ind w:left="0"/>
        <w:jc w:val="both"/>
        <w:rPr>
          <w:rFonts w:ascii="Calibri" w:hAnsi="Calibri" w:cs="Calibri"/>
          <w:sz w:val="24"/>
          <w:szCs w:val="24"/>
          <w:highlight w:val="yellow"/>
        </w:rPr>
      </w:pPr>
    </w:p>
    <w:p w14:paraId="6F4EADFC" w14:textId="00919434" w:rsidR="00BD14E0" w:rsidRPr="00D03ADE" w:rsidRDefault="00BD14E0"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Capture </w:t>
      </w:r>
      <w:r w:rsidR="00D03ADE" w:rsidRPr="00D03ADE">
        <w:rPr>
          <w:rFonts w:ascii="Calibri" w:hAnsi="Calibri" w:cs="Calibri"/>
          <w:sz w:val="24"/>
          <w:szCs w:val="24"/>
          <w:highlight w:val="yellow"/>
        </w:rPr>
        <w:t xml:space="preserve">a </w:t>
      </w:r>
      <w:r w:rsidRPr="00D03ADE">
        <w:rPr>
          <w:rFonts w:ascii="Calibri" w:hAnsi="Calibri" w:cs="Calibri"/>
          <w:sz w:val="24"/>
          <w:szCs w:val="24"/>
          <w:highlight w:val="yellow"/>
        </w:rPr>
        <w:t xml:space="preserve">brightfield image and immediately take its </w:t>
      </w:r>
      <w:r w:rsidR="00AD1DBB" w:rsidRPr="00D03ADE">
        <w:rPr>
          <w:rFonts w:ascii="Calibri" w:hAnsi="Calibri" w:cs="Calibri"/>
          <w:sz w:val="24"/>
          <w:szCs w:val="24"/>
          <w:highlight w:val="yellow"/>
        </w:rPr>
        <w:t xml:space="preserve">corresponding </w:t>
      </w:r>
      <w:r w:rsidRPr="00D03ADE">
        <w:rPr>
          <w:rFonts w:ascii="Calibri" w:hAnsi="Calibri" w:cs="Calibri"/>
          <w:sz w:val="24"/>
          <w:szCs w:val="24"/>
          <w:highlight w:val="yellow"/>
        </w:rPr>
        <w:t>fluorescent image without disturbing the plate</w:t>
      </w:r>
      <w:r w:rsidR="00C761E9" w:rsidRPr="00D03ADE">
        <w:rPr>
          <w:rFonts w:ascii="Calibri" w:hAnsi="Calibri" w:cs="Calibri"/>
          <w:sz w:val="24"/>
          <w:szCs w:val="24"/>
          <w:highlight w:val="yellow"/>
        </w:rPr>
        <w:t>.</w:t>
      </w:r>
    </w:p>
    <w:p w14:paraId="686E24AD" w14:textId="77777777" w:rsidR="00A34FE7" w:rsidRPr="00D03ADE" w:rsidRDefault="00A34FE7" w:rsidP="00F110A5">
      <w:pPr>
        <w:pStyle w:val="ListParagraph"/>
        <w:spacing w:after="0"/>
        <w:ind w:left="0"/>
        <w:jc w:val="both"/>
        <w:rPr>
          <w:rFonts w:ascii="Calibri" w:hAnsi="Calibri" w:cs="Calibri"/>
          <w:sz w:val="24"/>
          <w:szCs w:val="24"/>
          <w:highlight w:val="yellow"/>
        </w:rPr>
      </w:pPr>
    </w:p>
    <w:p w14:paraId="674E18A9" w14:textId="0F15F607" w:rsidR="00D03ADE" w:rsidRPr="00D03ADE" w:rsidRDefault="00D03ADE" w:rsidP="00D03ADE">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R</w:t>
      </w:r>
      <w:r w:rsidR="00836084" w:rsidRPr="00D03ADE">
        <w:rPr>
          <w:rFonts w:ascii="Calibri" w:hAnsi="Calibri" w:cs="Calibri"/>
          <w:sz w:val="24"/>
          <w:szCs w:val="24"/>
          <w:highlight w:val="yellow"/>
        </w:rPr>
        <w:t xml:space="preserve">un test images through the pipeline </w:t>
      </w:r>
      <w:r w:rsidR="002F43F0" w:rsidRPr="00D03ADE">
        <w:rPr>
          <w:rFonts w:ascii="Calibri" w:hAnsi="Calibri" w:cs="Calibri"/>
          <w:sz w:val="24"/>
          <w:szCs w:val="24"/>
          <w:highlight w:val="yellow"/>
        </w:rPr>
        <w:t>to</w:t>
      </w:r>
      <w:r w:rsidR="00836084" w:rsidRPr="00D03ADE">
        <w:rPr>
          <w:rFonts w:ascii="Calibri" w:hAnsi="Calibri" w:cs="Calibri"/>
          <w:sz w:val="24"/>
          <w:szCs w:val="24"/>
          <w:highlight w:val="yellow"/>
        </w:rPr>
        <w:t xml:space="preserve"> determine </w:t>
      </w:r>
      <w:r w:rsidR="002F43F0" w:rsidRPr="00D03ADE">
        <w:rPr>
          <w:rFonts w:ascii="Calibri" w:hAnsi="Calibri" w:cs="Calibri"/>
          <w:sz w:val="24"/>
          <w:szCs w:val="24"/>
          <w:highlight w:val="yellow"/>
        </w:rPr>
        <w:t>intensity</w:t>
      </w:r>
      <w:r w:rsidR="00836084" w:rsidRPr="00D03ADE">
        <w:rPr>
          <w:rFonts w:ascii="Calibri" w:hAnsi="Calibri" w:cs="Calibri"/>
          <w:sz w:val="24"/>
          <w:szCs w:val="24"/>
          <w:highlight w:val="yellow"/>
        </w:rPr>
        <w:t xml:space="preserve"> and size values for objects in the image according to the </w:t>
      </w:r>
      <w:r w:rsidR="00F93282">
        <w:rPr>
          <w:rFonts w:ascii="Calibri" w:hAnsi="Calibri" w:cs="Calibri"/>
          <w:sz w:val="24"/>
          <w:szCs w:val="24"/>
          <w:highlight w:val="yellow"/>
        </w:rPr>
        <w:t>“NOTE”</w:t>
      </w:r>
      <w:r w:rsidR="00F93282" w:rsidRPr="00D03ADE">
        <w:rPr>
          <w:rFonts w:ascii="Calibri" w:hAnsi="Calibri" w:cs="Calibri"/>
          <w:sz w:val="24"/>
          <w:szCs w:val="24"/>
          <w:highlight w:val="yellow"/>
        </w:rPr>
        <w:t xml:space="preserve"> </w:t>
      </w:r>
      <w:r w:rsidRPr="00D03ADE">
        <w:rPr>
          <w:rFonts w:ascii="Calibri" w:hAnsi="Calibri" w:cs="Calibri"/>
          <w:sz w:val="24"/>
          <w:szCs w:val="24"/>
          <w:highlight w:val="yellow"/>
        </w:rPr>
        <w:t>after step 8.2</w:t>
      </w:r>
      <w:r w:rsidR="00836084" w:rsidRPr="00D03ADE">
        <w:rPr>
          <w:rFonts w:ascii="Calibri" w:hAnsi="Calibri" w:cs="Calibri"/>
          <w:sz w:val="24"/>
          <w:szCs w:val="24"/>
          <w:highlight w:val="yellow"/>
        </w:rPr>
        <w:t xml:space="preserve">. </w:t>
      </w:r>
    </w:p>
    <w:p w14:paraId="440008D6" w14:textId="77777777" w:rsidR="00D03ADE" w:rsidRPr="00F110A5" w:rsidRDefault="00D03ADE" w:rsidP="00F110A5">
      <w:pPr>
        <w:pStyle w:val="ListParagraph"/>
        <w:rPr>
          <w:rFonts w:ascii="Calibri" w:hAnsi="Calibri" w:cs="Calibri"/>
          <w:sz w:val="24"/>
          <w:szCs w:val="24"/>
          <w:highlight w:val="yellow"/>
        </w:rPr>
      </w:pPr>
    </w:p>
    <w:p w14:paraId="238BBFEC" w14:textId="1EA89F07" w:rsidR="00D03ADE" w:rsidRPr="00F110A5" w:rsidRDefault="00D03ADE" w:rsidP="00D03ADE">
      <w:pPr>
        <w:pStyle w:val="ListParagraph"/>
        <w:spacing w:after="0"/>
        <w:ind w:left="0"/>
        <w:jc w:val="both"/>
        <w:rPr>
          <w:rFonts w:ascii="Calibri" w:hAnsi="Calibri" w:cs="Calibri"/>
          <w:sz w:val="24"/>
          <w:szCs w:val="24"/>
        </w:rPr>
      </w:pPr>
      <w:r w:rsidRPr="00F110A5">
        <w:rPr>
          <w:rFonts w:ascii="Calibri" w:hAnsi="Calibri" w:cs="Calibri"/>
          <w:sz w:val="24"/>
          <w:szCs w:val="24"/>
        </w:rPr>
        <w:t xml:space="preserve">NOTE: </w:t>
      </w:r>
      <w:r w:rsidR="008A5AC5">
        <w:rPr>
          <w:rFonts w:ascii="Calibri" w:hAnsi="Calibri" w:cs="Calibri"/>
          <w:sz w:val="24"/>
          <w:szCs w:val="24"/>
        </w:rPr>
        <w:t>CellProfiler</w:t>
      </w:r>
      <w:r w:rsidR="00836084" w:rsidRPr="00F110A5">
        <w:rPr>
          <w:rFonts w:ascii="Calibri" w:hAnsi="Calibri" w:cs="Calibri"/>
          <w:sz w:val="24"/>
          <w:szCs w:val="24"/>
        </w:rPr>
        <w:t xml:space="preserve"> </w:t>
      </w:r>
      <w:r w:rsidR="008C33B5" w:rsidRPr="00F110A5">
        <w:rPr>
          <w:rFonts w:ascii="Calibri" w:hAnsi="Calibri" w:cs="Calibri"/>
          <w:sz w:val="24"/>
          <w:szCs w:val="24"/>
        </w:rPr>
        <w:t>can provide</w:t>
      </w:r>
      <w:r w:rsidR="00836084" w:rsidRPr="00F110A5">
        <w:rPr>
          <w:rFonts w:ascii="Calibri" w:hAnsi="Calibri" w:cs="Calibri"/>
          <w:sz w:val="24"/>
          <w:szCs w:val="24"/>
        </w:rPr>
        <w:t xml:space="preserve"> all necessary information regarding </w:t>
      </w:r>
      <w:r w:rsidR="00375A49" w:rsidRPr="00F110A5">
        <w:rPr>
          <w:rFonts w:ascii="Calibri" w:hAnsi="Calibri" w:cs="Calibri"/>
          <w:sz w:val="24"/>
          <w:szCs w:val="24"/>
        </w:rPr>
        <w:t xml:space="preserve">the </w:t>
      </w:r>
      <w:r w:rsidR="00836084" w:rsidRPr="00F110A5">
        <w:rPr>
          <w:rFonts w:ascii="Calibri" w:hAnsi="Calibri" w:cs="Calibri"/>
          <w:sz w:val="24"/>
          <w:szCs w:val="24"/>
        </w:rPr>
        <w:t xml:space="preserve">intensity and length of </w:t>
      </w:r>
      <w:r w:rsidR="002F43F0" w:rsidRPr="00F110A5">
        <w:rPr>
          <w:rFonts w:ascii="Calibri" w:hAnsi="Calibri" w:cs="Calibri"/>
          <w:sz w:val="24"/>
          <w:szCs w:val="24"/>
        </w:rPr>
        <w:t>objects</w:t>
      </w:r>
      <w:r w:rsidR="00836084" w:rsidRPr="00F110A5">
        <w:rPr>
          <w:rFonts w:ascii="Calibri" w:hAnsi="Calibri" w:cs="Calibri"/>
          <w:sz w:val="24"/>
          <w:szCs w:val="24"/>
        </w:rPr>
        <w:t xml:space="preserve"> prior to analysis. </w:t>
      </w:r>
    </w:p>
    <w:p w14:paraId="7E0F66B9" w14:textId="77777777" w:rsidR="00D03ADE" w:rsidRPr="00D03ADE" w:rsidRDefault="00D03ADE" w:rsidP="00D03ADE">
      <w:pPr>
        <w:pStyle w:val="ListParagraph"/>
        <w:spacing w:after="0"/>
        <w:ind w:left="0"/>
        <w:jc w:val="both"/>
        <w:rPr>
          <w:rFonts w:ascii="Calibri" w:hAnsi="Calibri" w:cs="Calibri"/>
          <w:sz w:val="24"/>
          <w:szCs w:val="24"/>
          <w:highlight w:val="yellow"/>
        </w:rPr>
      </w:pPr>
    </w:p>
    <w:p w14:paraId="671903B7" w14:textId="45E99860" w:rsidR="00836084" w:rsidRPr="00D03ADE" w:rsidRDefault="00836084"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To </w:t>
      </w:r>
      <w:r w:rsidR="00375A49" w:rsidRPr="00D03ADE">
        <w:rPr>
          <w:rFonts w:ascii="Calibri" w:hAnsi="Calibri" w:cs="Calibri"/>
          <w:sz w:val="24"/>
          <w:szCs w:val="24"/>
          <w:highlight w:val="yellow"/>
        </w:rPr>
        <w:t>assess</w:t>
      </w:r>
      <w:r w:rsidRPr="00D03ADE">
        <w:rPr>
          <w:rFonts w:ascii="Calibri" w:hAnsi="Calibri" w:cs="Calibri"/>
          <w:sz w:val="24"/>
          <w:szCs w:val="24"/>
          <w:highlight w:val="yellow"/>
        </w:rPr>
        <w:t xml:space="preserve"> images, first</w:t>
      </w:r>
      <w:r w:rsidR="00375A49" w:rsidRPr="00D03ADE">
        <w:rPr>
          <w:rFonts w:ascii="Calibri" w:hAnsi="Calibri" w:cs="Calibri"/>
          <w:sz w:val="24"/>
          <w:szCs w:val="24"/>
          <w:highlight w:val="yellow"/>
        </w:rPr>
        <w:t>,</w:t>
      </w:r>
      <w:r w:rsidRPr="00D03ADE">
        <w:rPr>
          <w:rFonts w:ascii="Calibri" w:hAnsi="Calibri" w:cs="Calibri"/>
          <w:sz w:val="24"/>
          <w:szCs w:val="24"/>
          <w:highlight w:val="yellow"/>
        </w:rPr>
        <w:t xml:space="preserve"> </w:t>
      </w:r>
      <w:r w:rsidRPr="0097037E">
        <w:rPr>
          <w:rFonts w:ascii="Calibri" w:hAnsi="Calibri" w:cs="Calibri"/>
          <w:sz w:val="24"/>
          <w:szCs w:val="24"/>
          <w:highlight w:val="yellow"/>
        </w:rPr>
        <w:t xml:space="preserve">download </w:t>
      </w:r>
      <w:r w:rsidR="008A5AC5">
        <w:rPr>
          <w:rFonts w:ascii="Calibri" w:hAnsi="Calibri" w:cs="Calibri"/>
          <w:sz w:val="24"/>
          <w:szCs w:val="24"/>
          <w:highlight w:val="yellow"/>
        </w:rPr>
        <w:t>CellProfiler</w:t>
      </w:r>
      <w:r w:rsidR="0097037E" w:rsidRPr="00ED648E">
        <w:rPr>
          <w:rFonts w:ascii="Calibri" w:hAnsi="Calibri" w:cs="Calibri"/>
          <w:sz w:val="24"/>
          <w:szCs w:val="24"/>
          <w:highlight w:val="yellow"/>
          <w:vertAlign w:val="superscript"/>
        </w:rPr>
        <w:t>17</w:t>
      </w:r>
      <w:r w:rsidRPr="0097037E">
        <w:rPr>
          <w:rFonts w:ascii="Calibri" w:hAnsi="Calibri" w:cs="Calibri"/>
          <w:sz w:val="24"/>
          <w:szCs w:val="24"/>
          <w:highlight w:val="yellow"/>
        </w:rPr>
        <w:t>.</w:t>
      </w:r>
      <w:r w:rsidR="00D03ADE" w:rsidRPr="0097037E">
        <w:rPr>
          <w:rFonts w:ascii="Calibri" w:hAnsi="Calibri" w:cs="Calibri"/>
          <w:sz w:val="24"/>
          <w:szCs w:val="24"/>
          <w:highlight w:val="yellow"/>
        </w:rPr>
        <w:t xml:space="preserve"> </w:t>
      </w:r>
      <w:r w:rsidRPr="0097037E">
        <w:rPr>
          <w:rFonts w:ascii="Calibri" w:hAnsi="Calibri" w:cs="Calibri"/>
          <w:sz w:val="24"/>
          <w:szCs w:val="24"/>
          <w:highlight w:val="yellow"/>
        </w:rPr>
        <w:t xml:space="preserve">Open </w:t>
      </w:r>
      <w:r w:rsidR="00D03ADE" w:rsidRPr="0097037E">
        <w:rPr>
          <w:rFonts w:ascii="Calibri" w:hAnsi="Calibri" w:cs="Calibri"/>
          <w:sz w:val="24"/>
          <w:szCs w:val="24"/>
          <w:highlight w:val="yellow"/>
        </w:rPr>
        <w:t xml:space="preserve">the </w:t>
      </w:r>
      <w:r w:rsidRPr="0097037E">
        <w:rPr>
          <w:rFonts w:ascii="Calibri" w:hAnsi="Calibri" w:cs="Calibri"/>
          <w:sz w:val="24"/>
          <w:szCs w:val="24"/>
          <w:highlight w:val="yellow"/>
        </w:rPr>
        <w:t>software and drag and drop images of interest into the Images box</w:t>
      </w:r>
      <w:r w:rsidR="001E23D9" w:rsidRPr="0097037E">
        <w:rPr>
          <w:rFonts w:ascii="Calibri" w:hAnsi="Calibri" w:cs="Calibri"/>
          <w:sz w:val="24"/>
          <w:szCs w:val="24"/>
          <w:highlight w:val="yellow"/>
        </w:rPr>
        <w:t>.</w:t>
      </w:r>
    </w:p>
    <w:p w14:paraId="68ABAF5B" w14:textId="77777777" w:rsidR="00A34FE7" w:rsidRPr="00D03ADE" w:rsidRDefault="00A34FE7" w:rsidP="00F110A5">
      <w:pPr>
        <w:pStyle w:val="ListParagraph"/>
        <w:spacing w:after="0" w:line="259" w:lineRule="auto"/>
        <w:ind w:left="0"/>
        <w:jc w:val="both"/>
        <w:rPr>
          <w:rFonts w:ascii="Calibri" w:hAnsi="Calibri" w:cs="Calibri"/>
          <w:sz w:val="24"/>
          <w:szCs w:val="24"/>
          <w:highlight w:val="yellow"/>
        </w:rPr>
      </w:pPr>
    </w:p>
    <w:p w14:paraId="2A4912F3" w14:textId="00BEF574" w:rsidR="001E23D9" w:rsidRPr="00D03ADE" w:rsidRDefault="001E23D9"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Click on the images in</w:t>
      </w:r>
      <w:r w:rsidR="006B3D72" w:rsidRPr="00D03ADE">
        <w:rPr>
          <w:rFonts w:ascii="Calibri" w:hAnsi="Calibri" w:cs="Calibri"/>
          <w:sz w:val="24"/>
          <w:szCs w:val="24"/>
          <w:highlight w:val="yellow"/>
        </w:rPr>
        <w:t xml:space="preserve"> the file list to</w:t>
      </w:r>
      <w:r w:rsidRPr="00D03ADE">
        <w:rPr>
          <w:rFonts w:ascii="Calibri" w:hAnsi="Calibri" w:cs="Calibri"/>
          <w:sz w:val="24"/>
          <w:szCs w:val="24"/>
          <w:highlight w:val="yellow"/>
        </w:rPr>
        <w:t xml:space="preserve"> open them.</w:t>
      </w:r>
    </w:p>
    <w:p w14:paraId="5F1F71B0" w14:textId="77777777" w:rsidR="00A34FE7" w:rsidRPr="00D03ADE" w:rsidRDefault="00A34FE7" w:rsidP="00F110A5">
      <w:pPr>
        <w:pStyle w:val="ListParagraph"/>
        <w:spacing w:after="0" w:line="259" w:lineRule="auto"/>
        <w:ind w:left="0"/>
        <w:jc w:val="both"/>
        <w:rPr>
          <w:rFonts w:ascii="Calibri" w:hAnsi="Calibri" w:cs="Calibri"/>
          <w:sz w:val="24"/>
          <w:szCs w:val="24"/>
          <w:highlight w:val="yellow"/>
        </w:rPr>
      </w:pPr>
    </w:p>
    <w:p w14:paraId="508C5D83" w14:textId="230D1C2C" w:rsidR="001E23D9" w:rsidRPr="00D03ADE" w:rsidRDefault="001E23D9"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In the top left corner of the screen are several icons</w:t>
      </w:r>
      <w:r w:rsidR="00D03ADE" w:rsidRPr="00D03ADE">
        <w:rPr>
          <w:rFonts w:ascii="Calibri" w:hAnsi="Calibri" w:cs="Calibri"/>
          <w:sz w:val="24"/>
          <w:szCs w:val="24"/>
          <w:highlight w:val="yellow"/>
        </w:rPr>
        <w:t xml:space="preserve">; use them </w:t>
      </w:r>
      <w:r w:rsidRPr="00D03ADE">
        <w:rPr>
          <w:rFonts w:ascii="Calibri" w:hAnsi="Calibri" w:cs="Calibri"/>
          <w:sz w:val="24"/>
          <w:szCs w:val="24"/>
          <w:highlight w:val="yellow"/>
        </w:rPr>
        <w:t>to measur</w:t>
      </w:r>
      <w:r w:rsidR="00F9524D" w:rsidRPr="00D03ADE">
        <w:rPr>
          <w:rFonts w:ascii="Calibri" w:hAnsi="Calibri" w:cs="Calibri"/>
          <w:sz w:val="24"/>
          <w:szCs w:val="24"/>
          <w:highlight w:val="yellow"/>
        </w:rPr>
        <w:t>e</w:t>
      </w:r>
      <w:r w:rsidRPr="00D03ADE">
        <w:rPr>
          <w:rFonts w:ascii="Calibri" w:hAnsi="Calibri" w:cs="Calibri"/>
          <w:sz w:val="24"/>
          <w:szCs w:val="24"/>
          <w:highlight w:val="yellow"/>
        </w:rPr>
        <w:t xml:space="preserve"> </w:t>
      </w:r>
      <w:r w:rsidR="00D03ADE" w:rsidRPr="00D03ADE">
        <w:rPr>
          <w:rFonts w:ascii="Calibri" w:hAnsi="Calibri" w:cs="Calibri"/>
          <w:sz w:val="24"/>
          <w:szCs w:val="24"/>
          <w:highlight w:val="yellow"/>
        </w:rPr>
        <w:t xml:space="preserve">the </w:t>
      </w:r>
      <w:r w:rsidRPr="00D03ADE">
        <w:rPr>
          <w:rFonts w:ascii="Calibri" w:hAnsi="Calibri" w:cs="Calibri"/>
          <w:sz w:val="24"/>
          <w:szCs w:val="24"/>
          <w:highlight w:val="yellow"/>
        </w:rPr>
        <w:t xml:space="preserve">size of </w:t>
      </w:r>
      <w:r w:rsidR="00F93282">
        <w:rPr>
          <w:rFonts w:ascii="Calibri" w:hAnsi="Calibri" w:cs="Calibri"/>
          <w:sz w:val="24"/>
          <w:szCs w:val="24"/>
          <w:highlight w:val="yellow"/>
        </w:rPr>
        <w:t xml:space="preserve">the </w:t>
      </w:r>
      <w:r w:rsidRPr="00D03ADE">
        <w:rPr>
          <w:rFonts w:ascii="Calibri" w:hAnsi="Calibri" w:cs="Calibri"/>
          <w:sz w:val="24"/>
          <w:szCs w:val="24"/>
          <w:highlight w:val="yellow"/>
        </w:rPr>
        <w:t xml:space="preserve">objects or </w:t>
      </w:r>
      <w:r w:rsidR="002D575C" w:rsidRPr="00D03ADE">
        <w:rPr>
          <w:rFonts w:ascii="Calibri" w:hAnsi="Calibri" w:cs="Calibri"/>
          <w:sz w:val="24"/>
          <w:szCs w:val="24"/>
          <w:highlight w:val="yellow"/>
        </w:rPr>
        <w:t>magnify a specific region</w:t>
      </w:r>
      <w:r w:rsidRPr="00D03ADE">
        <w:rPr>
          <w:rFonts w:ascii="Calibri" w:hAnsi="Calibri" w:cs="Calibri"/>
          <w:sz w:val="24"/>
          <w:szCs w:val="24"/>
          <w:highlight w:val="yellow"/>
        </w:rPr>
        <w:t>. Select the magnifier glass to highlight a region of interest.</w:t>
      </w:r>
    </w:p>
    <w:p w14:paraId="4A205AF6" w14:textId="77777777" w:rsidR="00A34FE7" w:rsidRPr="00D03ADE" w:rsidRDefault="00A34FE7" w:rsidP="00F110A5">
      <w:pPr>
        <w:pStyle w:val="ListParagraph"/>
        <w:spacing w:after="0"/>
        <w:ind w:left="0"/>
        <w:jc w:val="both"/>
        <w:rPr>
          <w:rFonts w:ascii="Calibri" w:hAnsi="Calibri" w:cs="Calibri"/>
          <w:sz w:val="24"/>
          <w:szCs w:val="24"/>
          <w:highlight w:val="yellow"/>
        </w:rPr>
      </w:pPr>
    </w:p>
    <w:p w14:paraId="322F9BBE" w14:textId="7D117193" w:rsidR="001E23D9" w:rsidRPr="00D03ADE" w:rsidRDefault="001E23D9"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Select the arrow icon to measure the length of both worms and aggregates.</w:t>
      </w:r>
    </w:p>
    <w:p w14:paraId="213F0506" w14:textId="77777777" w:rsidR="00A34FE7" w:rsidRPr="00D03ADE" w:rsidRDefault="00A34FE7" w:rsidP="00F110A5">
      <w:pPr>
        <w:pStyle w:val="ListParagraph"/>
        <w:spacing w:after="0" w:line="259" w:lineRule="auto"/>
        <w:ind w:left="0"/>
        <w:jc w:val="both"/>
        <w:rPr>
          <w:rFonts w:ascii="Calibri" w:hAnsi="Calibri" w:cs="Calibri"/>
          <w:sz w:val="24"/>
          <w:szCs w:val="24"/>
          <w:highlight w:val="yellow"/>
        </w:rPr>
      </w:pPr>
    </w:p>
    <w:p w14:paraId="72F03C00" w14:textId="4CECD77B" w:rsidR="00D03ADE" w:rsidRPr="00D03ADE" w:rsidRDefault="001E23D9" w:rsidP="00D03ADE">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H</w:t>
      </w:r>
      <w:r w:rsidR="00F25021" w:rsidRPr="00D03ADE">
        <w:rPr>
          <w:rFonts w:ascii="Calibri" w:hAnsi="Calibri" w:cs="Calibri"/>
          <w:sz w:val="24"/>
          <w:szCs w:val="24"/>
          <w:highlight w:val="yellow"/>
        </w:rPr>
        <w:t>over o</w:t>
      </w:r>
      <w:r w:rsidR="008C33B5" w:rsidRPr="00D03ADE">
        <w:rPr>
          <w:rFonts w:ascii="Calibri" w:hAnsi="Calibri" w:cs="Calibri"/>
          <w:sz w:val="24"/>
          <w:szCs w:val="24"/>
          <w:highlight w:val="yellow"/>
        </w:rPr>
        <w:t>ver</w:t>
      </w:r>
      <w:r w:rsidR="00F25021" w:rsidRPr="00D03ADE">
        <w:rPr>
          <w:rFonts w:ascii="Calibri" w:hAnsi="Calibri" w:cs="Calibri"/>
          <w:sz w:val="24"/>
          <w:szCs w:val="24"/>
          <w:highlight w:val="yellow"/>
        </w:rPr>
        <w:t xml:space="preserve"> </w:t>
      </w:r>
      <w:r w:rsidR="00D03ADE" w:rsidRPr="00D03ADE">
        <w:rPr>
          <w:rFonts w:ascii="Calibri" w:hAnsi="Calibri" w:cs="Calibri"/>
          <w:sz w:val="24"/>
          <w:szCs w:val="24"/>
          <w:highlight w:val="yellow"/>
        </w:rPr>
        <w:t xml:space="preserve">the </w:t>
      </w:r>
      <w:r w:rsidR="00F25021" w:rsidRPr="00D03ADE">
        <w:rPr>
          <w:rFonts w:ascii="Calibri" w:hAnsi="Calibri" w:cs="Calibri"/>
          <w:sz w:val="24"/>
          <w:szCs w:val="24"/>
          <w:highlight w:val="yellow"/>
        </w:rPr>
        <w:t xml:space="preserve">desired object </w:t>
      </w:r>
      <w:r w:rsidR="00375A49" w:rsidRPr="00D03ADE">
        <w:rPr>
          <w:rFonts w:ascii="Calibri" w:hAnsi="Calibri" w:cs="Calibri"/>
          <w:sz w:val="24"/>
          <w:szCs w:val="24"/>
          <w:highlight w:val="yellow"/>
        </w:rPr>
        <w:t>to determine</w:t>
      </w:r>
      <w:r w:rsidR="00F25021" w:rsidRPr="00D03ADE">
        <w:rPr>
          <w:rFonts w:ascii="Calibri" w:hAnsi="Calibri" w:cs="Calibri"/>
          <w:sz w:val="24"/>
          <w:szCs w:val="24"/>
          <w:highlight w:val="yellow"/>
        </w:rPr>
        <w:t xml:space="preserve"> its intensity value which can be seen on the bottom portion of the screen. </w:t>
      </w:r>
    </w:p>
    <w:p w14:paraId="2D6C6513" w14:textId="77777777" w:rsidR="00D03ADE" w:rsidRPr="00F110A5" w:rsidRDefault="00D03ADE" w:rsidP="00F110A5">
      <w:pPr>
        <w:pStyle w:val="ListParagraph"/>
        <w:rPr>
          <w:rFonts w:ascii="Calibri" w:hAnsi="Calibri" w:cs="Calibri"/>
          <w:sz w:val="24"/>
          <w:szCs w:val="24"/>
        </w:rPr>
      </w:pPr>
    </w:p>
    <w:p w14:paraId="33E00A28" w14:textId="749A5951" w:rsidR="001E23D9" w:rsidRPr="00D03ADE" w:rsidRDefault="00D03ADE" w:rsidP="00F110A5">
      <w:pPr>
        <w:pStyle w:val="ListParagraph"/>
        <w:spacing w:after="0"/>
        <w:ind w:left="0"/>
        <w:jc w:val="both"/>
        <w:rPr>
          <w:rFonts w:ascii="Calibri" w:hAnsi="Calibri" w:cs="Calibri"/>
          <w:sz w:val="24"/>
          <w:szCs w:val="24"/>
          <w:highlight w:val="yellow"/>
        </w:rPr>
      </w:pPr>
      <w:r w:rsidRPr="00F110A5">
        <w:rPr>
          <w:rFonts w:ascii="Calibri" w:hAnsi="Calibri" w:cs="Calibri"/>
          <w:sz w:val="24"/>
          <w:szCs w:val="24"/>
        </w:rPr>
        <w:t xml:space="preserve">NOTE: </w:t>
      </w:r>
      <w:r w:rsidR="0070412E" w:rsidRPr="00F110A5">
        <w:rPr>
          <w:rFonts w:ascii="Calibri" w:hAnsi="Calibri" w:cs="Calibri"/>
          <w:sz w:val="24"/>
          <w:szCs w:val="24"/>
        </w:rPr>
        <w:t xml:space="preserve">Since all images are taken in grayscale, all </w:t>
      </w:r>
      <w:r w:rsidR="008C33B5" w:rsidRPr="00F110A5">
        <w:rPr>
          <w:rFonts w:ascii="Calibri" w:hAnsi="Calibri" w:cs="Calibri"/>
          <w:sz w:val="24"/>
          <w:szCs w:val="24"/>
        </w:rPr>
        <w:t>red, blue, and green</w:t>
      </w:r>
      <w:r w:rsidR="0070412E" w:rsidRPr="00F110A5">
        <w:rPr>
          <w:rFonts w:ascii="Calibri" w:hAnsi="Calibri" w:cs="Calibri"/>
          <w:sz w:val="24"/>
          <w:szCs w:val="24"/>
        </w:rPr>
        <w:t xml:space="preserve"> pixel values will be </w:t>
      </w:r>
      <w:r w:rsidR="002F43F0" w:rsidRPr="00F110A5">
        <w:rPr>
          <w:rFonts w:ascii="Calibri" w:hAnsi="Calibri" w:cs="Calibri"/>
          <w:sz w:val="24"/>
          <w:szCs w:val="24"/>
        </w:rPr>
        <w:t>identical</w:t>
      </w:r>
      <w:r w:rsidR="0070412E" w:rsidRPr="00F110A5">
        <w:rPr>
          <w:rFonts w:ascii="Calibri" w:hAnsi="Calibri" w:cs="Calibri"/>
          <w:sz w:val="24"/>
          <w:szCs w:val="24"/>
        </w:rPr>
        <w:t>.</w:t>
      </w:r>
    </w:p>
    <w:p w14:paraId="094BD86F" w14:textId="34C384F8" w:rsidR="00371DF1" w:rsidRPr="00D03ADE" w:rsidRDefault="00371DF1" w:rsidP="00F110A5">
      <w:pPr>
        <w:pStyle w:val="ListParagraph"/>
        <w:spacing w:after="0" w:line="259" w:lineRule="auto"/>
        <w:ind w:left="0"/>
        <w:jc w:val="both"/>
        <w:rPr>
          <w:rFonts w:ascii="Calibri" w:hAnsi="Calibri" w:cs="Calibri"/>
          <w:sz w:val="24"/>
          <w:szCs w:val="24"/>
          <w:highlight w:val="yellow"/>
        </w:rPr>
      </w:pPr>
    </w:p>
    <w:p w14:paraId="3573EF17" w14:textId="35135FB4" w:rsidR="00692617" w:rsidRPr="00F110A5" w:rsidRDefault="00692617" w:rsidP="00F110A5">
      <w:pPr>
        <w:pStyle w:val="ListParagraph"/>
        <w:numPr>
          <w:ilvl w:val="0"/>
          <w:numId w:val="36"/>
        </w:numPr>
        <w:spacing w:after="0"/>
        <w:ind w:left="0" w:firstLine="0"/>
        <w:jc w:val="both"/>
        <w:rPr>
          <w:rFonts w:ascii="Calibri" w:hAnsi="Calibri" w:cs="Calibri"/>
          <w:b/>
          <w:bCs/>
          <w:sz w:val="24"/>
          <w:szCs w:val="24"/>
          <w:highlight w:val="yellow"/>
        </w:rPr>
      </w:pPr>
      <w:r w:rsidRPr="00F110A5">
        <w:rPr>
          <w:rFonts w:ascii="Calibri" w:hAnsi="Calibri" w:cs="Calibri"/>
          <w:b/>
          <w:bCs/>
          <w:sz w:val="24"/>
          <w:szCs w:val="24"/>
          <w:highlight w:val="yellow"/>
        </w:rPr>
        <w:lastRenderedPageBreak/>
        <w:t>Image analysis</w:t>
      </w:r>
    </w:p>
    <w:p w14:paraId="019009FE" w14:textId="77777777" w:rsidR="00B541FD" w:rsidRPr="00D03ADE" w:rsidRDefault="00B541FD" w:rsidP="00F110A5">
      <w:pPr>
        <w:rPr>
          <w:b/>
          <w:bCs/>
          <w:highlight w:val="yellow"/>
        </w:rPr>
      </w:pPr>
    </w:p>
    <w:p w14:paraId="109236EE" w14:textId="2202F3A2" w:rsidR="00355928" w:rsidRPr="00D03ADE" w:rsidRDefault="008C33B5"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To</w:t>
      </w:r>
      <w:r w:rsidR="00692617" w:rsidRPr="00D03ADE">
        <w:rPr>
          <w:rFonts w:ascii="Calibri" w:hAnsi="Calibri" w:cs="Calibri"/>
          <w:sz w:val="24"/>
          <w:szCs w:val="24"/>
          <w:highlight w:val="yellow"/>
        </w:rPr>
        <w:t xml:space="preserve"> utilize the </w:t>
      </w:r>
      <w:r w:rsidR="00A50AF1" w:rsidRPr="00D03ADE">
        <w:rPr>
          <w:rFonts w:ascii="Calibri" w:hAnsi="Calibri" w:cs="Calibri"/>
          <w:sz w:val="24"/>
          <w:szCs w:val="24"/>
          <w:highlight w:val="yellow"/>
        </w:rPr>
        <w:t xml:space="preserve">CellProfiler </w:t>
      </w:r>
      <w:r w:rsidR="00692617" w:rsidRPr="00D03ADE">
        <w:rPr>
          <w:rFonts w:ascii="Calibri" w:hAnsi="Calibri" w:cs="Calibri"/>
          <w:sz w:val="24"/>
          <w:szCs w:val="24"/>
          <w:highlight w:val="yellow"/>
        </w:rPr>
        <w:t xml:space="preserve">image analysis pipeline, </w:t>
      </w:r>
      <w:r w:rsidR="00D03ADE">
        <w:rPr>
          <w:rFonts w:ascii="Calibri" w:hAnsi="Calibri" w:cs="Calibri"/>
          <w:sz w:val="24"/>
          <w:szCs w:val="24"/>
          <w:highlight w:val="yellow"/>
        </w:rPr>
        <w:t>name the</w:t>
      </w:r>
      <w:r w:rsidR="00692617" w:rsidRPr="00D03ADE">
        <w:rPr>
          <w:rFonts w:ascii="Calibri" w:hAnsi="Calibri" w:cs="Calibri"/>
          <w:sz w:val="24"/>
          <w:szCs w:val="24"/>
          <w:highlight w:val="yellow"/>
        </w:rPr>
        <w:t xml:space="preserve"> image pairs properly.</w:t>
      </w:r>
      <w:r w:rsidR="00355928" w:rsidRPr="00D03ADE">
        <w:rPr>
          <w:rFonts w:ascii="Calibri" w:hAnsi="Calibri" w:cs="Calibri"/>
          <w:sz w:val="24"/>
          <w:szCs w:val="24"/>
          <w:highlight w:val="yellow"/>
        </w:rPr>
        <w:t xml:space="preserve"> </w:t>
      </w:r>
      <w:r w:rsidR="00D03ADE">
        <w:rPr>
          <w:rFonts w:ascii="Calibri" w:hAnsi="Calibri" w:cs="Calibri"/>
          <w:sz w:val="24"/>
          <w:szCs w:val="24"/>
          <w:highlight w:val="yellow"/>
        </w:rPr>
        <w:t>U</w:t>
      </w:r>
      <w:r w:rsidR="00355928" w:rsidRPr="00D03ADE">
        <w:rPr>
          <w:rFonts w:ascii="Calibri" w:hAnsi="Calibri" w:cs="Calibri"/>
          <w:sz w:val="24"/>
          <w:szCs w:val="24"/>
          <w:highlight w:val="yellow"/>
        </w:rPr>
        <w:t>s</w:t>
      </w:r>
      <w:r w:rsidR="000477F9" w:rsidRPr="00D03ADE">
        <w:rPr>
          <w:rFonts w:ascii="Calibri" w:hAnsi="Calibri" w:cs="Calibri"/>
          <w:sz w:val="24"/>
          <w:szCs w:val="24"/>
          <w:highlight w:val="yellow"/>
        </w:rPr>
        <w:t>e</w:t>
      </w:r>
      <w:r w:rsidR="00355928" w:rsidRPr="00D03ADE">
        <w:rPr>
          <w:rFonts w:ascii="Calibri" w:hAnsi="Calibri" w:cs="Calibri"/>
          <w:sz w:val="24"/>
          <w:szCs w:val="24"/>
          <w:highlight w:val="yellow"/>
        </w:rPr>
        <w:t xml:space="preserve"> the following format: </w:t>
      </w:r>
      <w:r w:rsidR="00692617" w:rsidRPr="00D03ADE">
        <w:rPr>
          <w:rFonts w:ascii="Calibri" w:hAnsi="Calibri" w:cs="Calibri"/>
          <w:sz w:val="24"/>
          <w:szCs w:val="24"/>
          <w:highlight w:val="yellow"/>
        </w:rPr>
        <w:t>P1_A01_S1_C1</w:t>
      </w:r>
      <w:r w:rsidR="00355928" w:rsidRPr="00D03ADE">
        <w:rPr>
          <w:rFonts w:ascii="Calibri" w:hAnsi="Calibri" w:cs="Calibri"/>
          <w:sz w:val="24"/>
          <w:szCs w:val="24"/>
          <w:highlight w:val="yellow"/>
        </w:rPr>
        <w:t>, w</w:t>
      </w:r>
      <w:r w:rsidR="00692617" w:rsidRPr="00D03ADE">
        <w:rPr>
          <w:rFonts w:ascii="Calibri" w:hAnsi="Calibri" w:cs="Calibri"/>
          <w:sz w:val="24"/>
          <w:szCs w:val="24"/>
          <w:highlight w:val="yellow"/>
        </w:rPr>
        <w:t>here P1 refers to the specific plate and i</w:t>
      </w:r>
      <w:r w:rsidR="00931621" w:rsidRPr="00D03ADE">
        <w:rPr>
          <w:rFonts w:ascii="Calibri" w:hAnsi="Calibri" w:cs="Calibri"/>
          <w:sz w:val="24"/>
          <w:szCs w:val="24"/>
          <w:highlight w:val="yellow"/>
        </w:rPr>
        <w:t>t</w:t>
      </w:r>
      <w:r w:rsidR="00692617" w:rsidRPr="00D03ADE">
        <w:rPr>
          <w:rFonts w:ascii="Calibri" w:hAnsi="Calibri" w:cs="Calibri"/>
          <w:sz w:val="24"/>
          <w:szCs w:val="24"/>
          <w:highlight w:val="yellow"/>
        </w:rPr>
        <w:t>s respective numeric designation</w:t>
      </w:r>
      <w:r w:rsidR="003B545B" w:rsidRPr="00D03ADE">
        <w:rPr>
          <w:rFonts w:ascii="Calibri" w:hAnsi="Calibri" w:cs="Calibri"/>
          <w:sz w:val="24"/>
          <w:szCs w:val="24"/>
          <w:highlight w:val="yellow"/>
        </w:rPr>
        <w:t xml:space="preserve">; </w:t>
      </w:r>
      <w:r w:rsidR="00692617" w:rsidRPr="00D03ADE">
        <w:rPr>
          <w:rFonts w:ascii="Calibri" w:hAnsi="Calibri" w:cs="Calibri"/>
          <w:sz w:val="24"/>
          <w:szCs w:val="24"/>
          <w:highlight w:val="yellow"/>
        </w:rPr>
        <w:t xml:space="preserve">“A”, refers to the </w:t>
      </w:r>
      <w:r w:rsidR="0009513F" w:rsidRPr="00D03ADE">
        <w:rPr>
          <w:rFonts w:ascii="Calibri" w:hAnsi="Calibri" w:cs="Calibri"/>
          <w:sz w:val="24"/>
          <w:szCs w:val="24"/>
          <w:highlight w:val="yellow"/>
        </w:rPr>
        <w:t>r</w:t>
      </w:r>
      <w:r w:rsidR="00692617" w:rsidRPr="00D03ADE">
        <w:rPr>
          <w:rFonts w:ascii="Calibri" w:hAnsi="Calibri" w:cs="Calibri"/>
          <w:sz w:val="24"/>
          <w:szCs w:val="24"/>
          <w:highlight w:val="yellow"/>
        </w:rPr>
        <w:t>ow and “01” to the c</w:t>
      </w:r>
      <w:r w:rsidR="00C46E4F" w:rsidRPr="00D03ADE">
        <w:rPr>
          <w:rFonts w:ascii="Calibri" w:hAnsi="Calibri" w:cs="Calibri"/>
          <w:sz w:val="24"/>
          <w:szCs w:val="24"/>
          <w:highlight w:val="yellow"/>
        </w:rPr>
        <w:t>o</w:t>
      </w:r>
      <w:r w:rsidR="00692617" w:rsidRPr="00D03ADE">
        <w:rPr>
          <w:rFonts w:ascii="Calibri" w:hAnsi="Calibri" w:cs="Calibri"/>
          <w:sz w:val="24"/>
          <w:szCs w:val="24"/>
          <w:highlight w:val="yellow"/>
        </w:rPr>
        <w:t>lumn</w:t>
      </w:r>
      <w:r w:rsidR="0009513F" w:rsidRPr="00D03ADE">
        <w:rPr>
          <w:rFonts w:ascii="Calibri" w:hAnsi="Calibri" w:cs="Calibri"/>
          <w:sz w:val="24"/>
          <w:szCs w:val="24"/>
          <w:highlight w:val="yellow"/>
        </w:rPr>
        <w:t>;</w:t>
      </w:r>
      <w:r w:rsidR="00F60EBA" w:rsidRPr="00D03ADE">
        <w:rPr>
          <w:rFonts w:ascii="Calibri" w:hAnsi="Calibri" w:cs="Calibri"/>
          <w:sz w:val="24"/>
          <w:szCs w:val="24"/>
          <w:highlight w:val="yellow"/>
        </w:rPr>
        <w:t xml:space="preserve"> </w:t>
      </w:r>
      <w:r w:rsidR="00692617" w:rsidRPr="00D03ADE">
        <w:rPr>
          <w:rFonts w:ascii="Calibri" w:hAnsi="Calibri" w:cs="Calibri"/>
          <w:sz w:val="24"/>
          <w:szCs w:val="24"/>
          <w:highlight w:val="yellow"/>
        </w:rPr>
        <w:t>“S”</w:t>
      </w:r>
      <w:r w:rsidR="00047904" w:rsidRPr="00D03ADE">
        <w:rPr>
          <w:rFonts w:ascii="Calibri" w:hAnsi="Calibri" w:cs="Calibri"/>
          <w:sz w:val="24"/>
          <w:szCs w:val="24"/>
          <w:highlight w:val="yellow"/>
        </w:rPr>
        <w:t xml:space="preserve"> refers to</w:t>
      </w:r>
      <w:r w:rsidR="00692617" w:rsidRPr="00D03ADE">
        <w:rPr>
          <w:rFonts w:ascii="Calibri" w:hAnsi="Calibri" w:cs="Calibri"/>
          <w:sz w:val="24"/>
          <w:szCs w:val="24"/>
          <w:highlight w:val="yellow"/>
        </w:rPr>
        <w:t xml:space="preserve"> a specific image pair for a single well</w:t>
      </w:r>
      <w:r w:rsidR="00047904" w:rsidRPr="00D03ADE">
        <w:rPr>
          <w:rFonts w:ascii="Calibri" w:hAnsi="Calibri" w:cs="Calibri"/>
          <w:sz w:val="24"/>
          <w:szCs w:val="24"/>
          <w:highlight w:val="yellow"/>
        </w:rPr>
        <w:t>;</w:t>
      </w:r>
      <w:r w:rsidR="00F60EBA" w:rsidRPr="00D03ADE">
        <w:rPr>
          <w:rFonts w:ascii="Calibri" w:hAnsi="Calibri" w:cs="Calibri"/>
          <w:sz w:val="24"/>
          <w:szCs w:val="24"/>
          <w:highlight w:val="yellow"/>
        </w:rPr>
        <w:t xml:space="preserve"> </w:t>
      </w:r>
      <w:r w:rsidR="00692617" w:rsidRPr="00D03ADE">
        <w:rPr>
          <w:rFonts w:ascii="Calibri" w:hAnsi="Calibri" w:cs="Calibri"/>
          <w:sz w:val="24"/>
          <w:szCs w:val="24"/>
          <w:highlight w:val="yellow"/>
        </w:rPr>
        <w:t>“C” refers to the channel</w:t>
      </w:r>
      <w:r w:rsidR="00276B38" w:rsidRPr="00D03ADE">
        <w:rPr>
          <w:rFonts w:ascii="Calibri" w:hAnsi="Calibri" w:cs="Calibri"/>
          <w:sz w:val="24"/>
          <w:szCs w:val="24"/>
          <w:highlight w:val="yellow"/>
        </w:rPr>
        <w:t>,</w:t>
      </w:r>
      <w:r w:rsidR="00C46E4F" w:rsidRPr="00D03ADE">
        <w:rPr>
          <w:rFonts w:ascii="Calibri" w:hAnsi="Calibri" w:cs="Calibri"/>
          <w:sz w:val="24"/>
          <w:szCs w:val="24"/>
          <w:highlight w:val="yellow"/>
        </w:rPr>
        <w:t xml:space="preserve"> </w:t>
      </w:r>
      <w:r w:rsidR="00276B38" w:rsidRPr="00D03ADE">
        <w:rPr>
          <w:rFonts w:ascii="Calibri" w:hAnsi="Calibri" w:cs="Calibri"/>
          <w:sz w:val="24"/>
          <w:szCs w:val="24"/>
          <w:highlight w:val="yellow"/>
        </w:rPr>
        <w:t>w</w:t>
      </w:r>
      <w:r w:rsidR="00C46E4F" w:rsidRPr="00D03ADE">
        <w:rPr>
          <w:rFonts w:ascii="Calibri" w:hAnsi="Calibri" w:cs="Calibri"/>
          <w:sz w:val="24"/>
          <w:szCs w:val="24"/>
          <w:highlight w:val="yellow"/>
        </w:rPr>
        <w:t xml:space="preserve">here </w:t>
      </w:r>
      <w:r w:rsidR="00276B38" w:rsidRPr="00D03ADE">
        <w:rPr>
          <w:rFonts w:ascii="Calibri" w:hAnsi="Calibri" w:cs="Calibri"/>
          <w:sz w:val="24"/>
          <w:szCs w:val="24"/>
          <w:highlight w:val="yellow"/>
        </w:rPr>
        <w:t>“</w:t>
      </w:r>
      <w:r w:rsidR="00C46E4F" w:rsidRPr="00D03ADE">
        <w:rPr>
          <w:rFonts w:ascii="Calibri" w:hAnsi="Calibri" w:cs="Calibri"/>
          <w:sz w:val="24"/>
          <w:szCs w:val="24"/>
          <w:highlight w:val="yellow"/>
        </w:rPr>
        <w:t>1</w:t>
      </w:r>
      <w:r w:rsidR="00276B38" w:rsidRPr="00D03ADE">
        <w:rPr>
          <w:rFonts w:ascii="Calibri" w:hAnsi="Calibri" w:cs="Calibri"/>
          <w:sz w:val="24"/>
          <w:szCs w:val="24"/>
          <w:highlight w:val="yellow"/>
        </w:rPr>
        <w:t>”</w:t>
      </w:r>
      <w:r w:rsidR="00C46E4F" w:rsidRPr="00D03ADE">
        <w:rPr>
          <w:rFonts w:ascii="Calibri" w:hAnsi="Calibri" w:cs="Calibri"/>
          <w:sz w:val="24"/>
          <w:szCs w:val="24"/>
          <w:highlight w:val="yellow"/>
        </w:rPr>
        <w:t xml:space="preserve"> is used to </w:t>
      </w:r>
      <w:r w:rsidR="00D81B12" w:rsidRPr="00D03ADE">
        <w:rPr>
          <w:rFonts w:ascii="Calibri" w:hAnsi="Calibri" w:cs="Calibri"/>
          <w:sz w:val="24"/>
          <w:szCs w:val="24"/>
          <w:highlight w:val="yellow"/>
        </w:rPr>
        <w:t>denote</w:t>
      </w:r>
      <w:r w:rsidR="00C46E4F" w:rsidRPr="00D03ADE">
        <w:rPr>
          <w:rFonts w:ascii="Calibri" w:hAnsi="Calibri" w:cs="Calibri"/>
          <w:sz w:val="24"/>
          <w:szCs w:val="24"/>
          <w:highlight w:val="yellow"/>
        </w:rPr>
        <w:t xml:space="preserve"> brightfield images and </w:t>
      </w:r>
      <w:r w:rsidR="00276B38" w:rsidRPr="00D03ADE">
        <w:rPr>
          <w:rFonts w:ascii="Calibri" w:hAnsi="Calibri" w:cs="Calibri"/>
          <w:sz w:val="24"/>
          <w:szCs w:val="24"/>
          <w:highlight w:val="yellow"/>
        </w:rPr>
        <w:t>“</w:t>
      </w:r>
      <w:r w:rsidR="00C46E4F" w:rsidRPr="00D03ADE">
        <w:rPr>
          <w:rFonts w:ascii="Calibri" w:hAnsi="Calibri" w:cs="Calibri"/>
          <w:sz w:val="24"/>
          <w:szCs w:val="24"/>
          <w:highlight w:val="yellow"/>
        </w:rPr>
        <w:t>2</w:t>
      </w:r>
      <w:r w:rsidR="00276B38" w:rsidRPr="00D03ADE">
        <w:rPr>
          <w:rFonts w:ascii="Calibri" w:hAnsi="Calibri" w:cs="Calibri"/>
          <w:sz w:val="24"/>
          <w:szCs w:val="24"/>
          <w:highlight w:val="yellow"/>
        </w:rPr>
        <w:t>”</w:t>
      </w:r>
      <w:r w:rsidR="00C46E4F" w:rsidRPr="00D03ADE">
        <w:rPr>
          <w:rFonts w:ascii="Calibri" w:hAnsi="Calibri" w:cs="Calibri"/>
          <w:sz w:val="24"/>
          <w:szCs w:val="24"/>
          <w:highlight w:val="yellow"/>
        </w:rPr>
        <w:t xml:space="preserve"> for fluorescent images.</w:t>
      </w:r>
    </w:p>
    <w:p w14:paraId="516553D3" w14:textId="77777777" w:rsidR="005C75A0" w:rsidRPr="0097037E" w:rsidRDefault="005C75A0" w:rsidP="00F110A5">
      <w:pPr>
        <w:rPr>
          <w:highlight w:val="yellow"/>
        </w:rPr>
      </w:pPr>
    </w:p>
    <w:p w14:paraId="122C486B" w14:textId="072CFC7D" w:rsidR="00862454" w:rsidRPr="0097037E" w:rsidRDefault="00862454" w:rsidP="00F110A5">
      <w:pPr>
        <w:pStyle w:val="ListParagraph"/>
        <w:numPr>
          <w:ilvl w:val="1"/>
          <w:numId w:val="36"/>
        </w:numPr>
        <w:spacing w:after="0"/>
        <w:ind w:left="0" w:firstLine="0"/>
        <w:jc w:val="both"/>
        <w:rPr>
          <w:rFonts w:ascii="Calibri" w:hAnsi="Calibri" w:cs="Calibri"/>
          <w:sz w:val="24"/>
          <w:szCs w:val="24"/>
          <w:highlight w:val="yellow"/>
        </w:rPr>
      </w:pPr>
      <w:r w:rsidRPr="0097037E">
        <w:rPr>
          <w:rFonts w:ascii="Calibri" w:hAnsi="Calibri" w:cs="Calibri"/>
          <w:sz w:val="24"/>
          <w:szCs w:val="24"/>
          <w:highlight w:val="yellow"/>
        </w:rPr>
        <w:t xml:space="preserve">Download </w:t>
      </w:r>
      <w:r w:rsidR="008A5AC5">
        <w:rPr>
          <w:rFonts w:ascii="Calibri" w:hAnsi="Calibri" w:cs="Calibri"/>
          <w:sz w:val="24"/>
          <w:szCs w:val="24"/>
          <w:highlight w:val="yellow"/>
        </w:rPr>
        <w:t>CellProfiler</w:t>
      </w:r>
      <w:r w:rsidR="0097037E">
        <w:rPr>
          <w:rFonts w:ascii="Calibri" w:hAnsi="Calibri" w:cs="Calibri"/>
          <w:sz w:val="24"/>
          <w:szCs w:val="24"/>
          <w:highlight w:val="yellow"/>
        </w:rPr>
        <w:t xml:space="preserve"> (</w:t>
      </w:r>
      <w:r w:rsidR="004C7A7F" w:rsidRPr="0097037E">
        <w:rPr>
          <w:rFonts w:ascii="Calibri" w:hAnsi="Calibri" w:cs="Calibri"/>
          <w:sz w:val="24"/>
          <w:szCs w:val="24"/>
          <w:highlight w:val="yellow"/>
        </w:rPr>
        <w:t xml:space="preserve">version 4.1.3 or higher) </w:t>
      </w:r>
      <w:r w:rsidRPr="0097037E">
        <w:rPr>
          <w:rFonts w:ascii="Calibri" w:hAnsi="Calibri" w:cs="Calibri"/>
          <w:sz w:val="24"/>
          <w:szCs w:val="24"/>
          <w:highlight w:val="yellow"/>
        </w:rPr>
        <w:t xml:space="preserve">from </w:t>
      </w:r>
      <w:r w:rsidR="00F93282" w:rsidRPr="0097037E">
        <w:rPr>
          <w:rFonts w:ascii="Calibri" w:hAnsi="Calibri" w:cs="Calibri"/>
          <w:sz w:val="24"/>
          <w:szCs w:val="24"/>
          <w:highlight w:val="yellow"/>
        </w:rPr>
        <w:t>the official</w:t>
      </w:r>
      <w:r w:rsidR="0097037E">
        <w:rPr>
          <w:rFonts w:ascii="Calibri" w:hAnsi="Calibri" w:cs="Calibri"/>
          <w:sz w:val="24"/>
          <w:szCs w:val="24"/>
          <w:highlight w:val="yellow"/>
        </w:rPr>
        <w:t xml:space="preserve"> </w:t>
      </w:r>
      <w:r w:rsidR="00F93282" w:rsidRPr="0097037E">
        <w:rPr>
          <w:rFonts w:ascii="Calibri" w:hAnsi="Calibri" w:cs="Calibri"/>
          <w:sz w:val="24"/>
          <w:szCs w:val="24"/>
          <w:highlight w:val="yellow"/>
        </w:rPr>
        <w:t>website</w:t>
      </w:r>
      <w:r w:rsidR="00F93282" w:rsidRPr="0097037E">
        <w:rPr>
          <w:rFonts w:ascii="Calibri" w:hAnsi="Calibri" w:cs="Calibri"/>
          <w:sz w:val="24"/>
          <w:szCs w:val="24"/>
          <w:highlight w:val="yellow"/>
          <w:vertAlign w:val="superscript"/>
        </w:rPr>
        <w:t>17</w:t>
      </w:r>
      <w:r w:rsidRPr="0097037E">
        <w:rPr>
          <w:rFonts w:ascii="Calibri" w:hAnsi="Calibri" w:cs="Calibri"/>
          <w:sz w:val="24"/>
          <w:szCs w:val="24"/>
          <w:highlight w:val="yellow"/>
        </w:rPr>
        <w:t>.</w:t>
      </w:r>
    </w:p>
    <w:p w14:paraId="03FDCBFF" w14:textId="77777777" w:rsidR="008A38EF" w:rsidRPr="0097037E" w:rsidRDefault="008A38EF" w:rsidP="00F110A5">
      <w:pPr>
        <w:pStyle w:val="ListParagraph"/>
        <w:spacing w:after="0"/>
        <w:ind w:left="0"/>
        <w:jc w:val="both"/>
        <w:rPr>
          <w:rFonts w:ascii="Calibri" w:hAnsi="Calibri" w:cs="Calibri"/>
          <w:sz w:val="24"/>
          <w:szCs w:val="24"/>
          <w:highlight w:val="yellow"/>
        </w:rPr>
      </w:pPr>
    </w:p>
    <w:p w14:paraId="1EC5EDEC" w14:textId="7F0068F7" w:rsidR="00203432" w:rsidRPr="0097037E" w:rsidRDefault="00862454" w:rsidP="00D03ADE">
      <w:pPr>
        <w:pStyle w:val="ListParagraph"/>
        <w:numPr>
          <w:ilvl w:val="1"/>
          <w:numId w:val="36"/>
        </w:numPr>
        <w:spacing w:after="0"/>
        <w:ind w:left="0" w:firstLine="0"/>
        <w:jc w:val="both"/>
        <w:rPr>
          <w:rFonts w:ascii="Calibri" w:hAnsi="Calibri" w:cs="Calibri"/>
          <w:sz w:val="24"/>
          <w:szCs w:val="24"/>
          <w:highlight w:val="yellow"/>
        </w:rPr>
      </w:pPr>
      <w:r w:rsidRPr="0097037E">
        <w:rPr>
          <w:rFonts w:ascii="Calibri" w:hAnsi="Calibri" w:cs="Calibri"/>
          <w:sz w:val="24"/>
          <w:szCs w:val="24"/>
          <w:highlight w:val="yellow"/>
        </w:rPr>
        <w:t>Download</w:t>
      </w:r>
      <w:r w:rsidR="00F60EBA" w:rsidRPr="0097037E">
        <w:rPr>
          <w:rFonts w:ascii="Calibri" w:hAnsi="Calibri" w:cs="Calibri"/>
          <w:sz w:val="24"/>
          <w:szCs w:val="24"/>
          <w:highlight w:val="yellow"/>
        </w:rPr>
        <w:t xml:space="preserve"> </w:t>
      </w:r>
      <w:r w:rsidRPr="0097037E">
        <w:rPr>
          <w:rFonts w:ascii="Calibri" w:hAnsi="Calibri" w:cs="Calibri"/>
          <w:sz w:val="24"/>
          <w:szCs w:val="24"/>
          <w:highlight w:val="yellow"/>
        </w:rPr>
        <w:t>the</w:t>
      </w:r>
      <w:r w:rsidR="003B2390" w:rsidRPr="0097037E">
        <w:rPr>
          <w:rFonts w:ascii="Calibri" w:hAnsi="Calibri" w:cs="Calibri"/>
          <w:sz w:val="24"/>
          <w:szCs w:val="24"/>
          <w:highlight w:val="yellow"/>
        </w:rPr>
        <w:t xml:space="preserve"> </w:t>
      </w:r>
      <w:r w:rsidR="00F60EBA" w:rsidRPr="0097037E">
        <w:rPr>
          <w:rFonts w:ascii="Calibri" w:hAnsi="Calibri" w:cs="Calibri"/>
          <w:sz w:val="24"/>
          <w:szCs w:val="24"/>
          <w:highlight w:val="yellow"/>
        </w:rPr>
        <w:t>pipeline</w:t>
      </w:r>
      <w:r w:rsidR="00D03ADE" w:rsidRPr="0097037E">
        <w:rPr>
          <w:rFonts w:ascii="Calibri" w:hAnsi="Calibri" w:cs="Calibri"/>
          <w:sz w:val="24"/>
          <w:szCs w:val="24"/>
          <w:highlight w:val="yellow"/>
        </w:rPr>
        <w:t xml:space="preserve"> (</w:t>
      </w:r>
      <w:r w:rsidR="001F2C06" w:rsidRPr="0097037E">
        <w:rPr>
          <w:rFonts w:ascii="Calibri" w:hAnsi="Calibri" w:cs="Calibri"/>
          <w:b/>
          <w:bCs/>
          <w:sz w:val="24"/>
          <w:szCs w:val="24"/>
          <w:highlight w:val="yellow"/>
        </w:rPr>
        <w:t>Supplemental</w:t>
      </w:r>
      <w:r w:rsidR="00C46E4F" w:rsidRPr="0097037E">
        <w:rPr>
          <w:rFonts w:ascii="Calibri" w:hAnsi="Calibri" w:cs="Calibri"/>
          <w:b/>
          <w:bCs/>
          <w:sz w:val="24"/>
          <w:szCs w:val="24"/>
          <w:highlight w:val="yellow"/>
        </w:rPr>
        <w:t xml:space="preserve"> </w:t>
      </w:r>
      <w:r w:rsidR="00536D0A" w:rsidRPr="0097037E">
        <w:rPr>
          <w:rFonts w:ascii="Calibri" w:hAnsi="Calibri" w:cs="Calibri"/>
          <w:b/>
          <w:bCs/>
          <w:sz w:val="24"/>
          <w:szCs w:val="24"/>
          <w:highlight w:val="yellow"/>
        </w:rPr>
        <w:t>F</w:t>
      </w:r>
      <w:r w:rsidRPr="0097037E">
        <w:rPr>
          <w:rFonts w:ascii="Calibri" w:hAnsi="Calibri" w:cs="Calibri"/>
          <w:b/>
          <w:bCs/>
          <w:sz w:val="24"/>
          <w:szCs w:val="24"/>
          <w:highlight w:val="yellow"/>
        </w:rPr>
        <w:t>ile</w:t>
      </w:r>
      <w:r w:rsidR="005C75A0" w:rsidRPr="0097037E">
        <w:rPr>
          <w:rFonts w:ascii="Calibri" w:hAnsi="Calibri" w:cs="Calibri"/>
          <w:b/>
          <w:bCs/>
          <w:sz w:val="24"/>
          <w:szCs w:val="24"/>
          <w:highlight w:val="yellow"/>
        </w:rPr>
        <w:t xml:space="preserve"> </w:t>
      </w:r>
      <w:r w:rsidR="00FF02C0" w:rsidRPr="0097037E">
        <w:rPr>
          <w:rFonts w:ascii="Calibri" w:hAnsi="Calibri" w:cs="Calibri"/>
          <w:b/>
          <w:bCs/>
          <w:sz w:val="24"/>
          <w:szCs w:val="24"/>
          <w:highlight w:val="yellow"/>
        </w:rPr>
        <w:t>1</w:t>
      </w:r>
      <w:r w:rsidR="00D03ADE" w:rsidRPr="0097037E">
        <w:rPr>
          <w:rFonts w:ascii="Calibri" w:hAnsi="Calibri" w:cs="Calibri"/>
          <w:b/>
          <w:bCs/>
          <w:sz w:val="24"/>
          <w:szCs w:val="24"/>
          <w:highlight w:val="yellow"/>
        </w:rPr>
        <w:t>)</w:t>
      </w:r>
      <w:r w:rsidR="000F48A1" w:rsidRPr="0097037E">
        <w:rPr>
          <w:rFonts w:ascii="Calibri" w:hAnsi="Calibri" w:cs="Calibri"/>
          <w:sz w:val="24"/>
          <w:szCs w:val="24"/>
          <w:highlight w:val="yellow"/>
        </w:rPr>
        <w:t>.</w:t>
      </w:r>
      <w:r w:rsidR="00D03ADE" w:rsidRPr="0097037E">
        <w:rPr>
          <w:rFonts w:ascii="Calibri" w:hAnsi="Calibri" w:cs="Calibri"/>
          <w:sz w:val="24"/>
          <w:szCs w:val="24"/>
          <w:highlight w:val="yellow"/>
        </w:rPr>
        <w:t xml:space="preserve"> </w:t>
      </w:r>
      <w:r w:rsidR="00203432" w:rsidRPr="0097037E">
        <w:rPr>
          <w:rFonts w:ascii="Calibri" w:hAnsi="Calibri" w:cs="Calibri"/>
          <w:sz w:val="24"/>
          <w:szCs w:val="24"/>
          <w:highlight w:val="yellow"/>
        </w:rPr>
        <w:t>U</w:t>
      </w:r>
      <w:r w:rsidR="00C46E4F" w:rsidRPr="0097037E">
        <w:rPr>
          <w:rFonts w:ascii="Calibri" w:hAnsi="Calibri" w:cs="Calibri"/>
          <w:sz w:val="24"/>
          <w:szCs w:val="24"/>
          <w:highlight w:val="yellow"/>
        </w:rPr>
        <w:t>pload</w:t>
      </w:r>
      <w:r w:rsidR="00630677" w:rsidRPr="0097037E">
        <w:rPr>
          <w:rFonts w:ascii="Calibri" w:hAnsi="Calibri" w:cs="Calibri"/>
          <w:sz w:val="24"/>
          <w:szCs w:val="24"/>
          <w:highlight w:val="yellow"/>
        </w:rPr>
        <w:t xml:space="preserve"> </w:t>
      </w:r>
      <w:r w:rsidR="00D03ADE" w:rsidRPr="0097037E">
        <w:rPr>
          <w:rFonts w:ascii="Calibri" w:hAnsi="Calibri" w:cs="Calibri"/>
          <w:sz w:val="24"/>
          <w:szCs w:val="24"/>
          <w:highlight w:val="yellow"/>
        </w:rPr>
        <w:t xml:space="preserve">the pipeline </w:t>
      </w:r>
      <w:r w:rsidR="00630677" w:rsidRPr="0097037E">
        <w:rPr>
          <w:rFonts w:ascii="Calibri" w:hAnsi="Calibri" w:cs="Calibri"/>
          <w:sz w:val="24"/>
          <w:szCs w:val="24"/>
          <w:highlight w:val="yellow"/>
        </w:rPr>
        <w:t xml:space="preserve">(Pipeline) into </w:t>
      </w:r>
      <w:r w:rsidR="008A5AC5">
        <w:rPr>
          <w:rFonts w:ascii="Calibri" w:hAnsi="Calibri" w:cs="Calibri"/>
          <w:sz w:val="24"/>
          <w:szCs w:val="24"/>
          <w:highlight w:val="yellow"/>
        </w:rPr>
        <w:t>CellProfiler</w:t>
      </w:r>
      <w:r w:rsidR="00203432" w:rsidRPr="0097037E">
        <w:rPr>
          <w:rFonts w:ascii="Calibri" w:hAnsi="Calibri" w:cs="Calibri"/>
          <w:sz w:val="24"/>
          <w:szCs w:val="24"/>
          <w:highlight w:val="yellow"/>
        </w:rPr>
        <w:t xml:space="preserve"> by selecting </w:t>
      </w:r>
      <w:r w:rsidR="000F48A1" w:rsidRPr="0097037E">
        <w:rPr>
          <w:rFonts w:ascii="Calibri" w:hAnsi="Calibri" w:cs="Calibri"/>
          <w:b/>
          <w:bCs/>
          <w:sz w:val="24"/>
          <w:szCs w:val="24"/>
          <w:highlight w:val="yellow"/>
        </w:rPr>
        <w:t>F</w:t>
      </w:r>
      <w:r w:rsidR="00203432" w:rsidRPr="0097037E">
        <w:rPr>
          <w:rFonts w:ascii="Calibri" w:hAnsi="Calibri" w:cs="Calibri"/>
          <w:b/>
          <w:bCs/>
          <w:sz w:val="24"/>
          <w:szCs w:val="24"/>
          <w:highlight w:val="yellow"/>
        </w:rPr>
        <w:t>ile</w:t>
      </w:r>
      <w:r w:rsidR="00D03ADE" w:rsidRPr="0097037E">
        <w:rPr>
          <w:rFonts w:ascii="Calibri" w:hAnsi="Calibri" w:cs="Calibri"/>
          <w:sz w:val="24"/>
          <w:szCs w:val="24"/>
          <w:highlight w:val="yellow"/>
        </w:rPr>
        <w:t xml:space="preserve"> </w:t>
      </w:r>
      <w:r w:rsidR="00203432" w:rsidRPr="0097037E">
        <w:rPr>
          <w:rFonts w:ascii="Calibri" w:hAnsi="Calibri" w:cs="Calibri"/>
          <w:sz w:val="24"/>
          <w:szCs w:val="24"/>
          <w:highlight w:val="yellow"/>
        </w:rPr>
        <w:t>&gt;</w:t>
      </w:r>
      <w:r w:rsidR="00D03ADE" w:rsidRPr="0097037E">
        <w:rPr>
          <w:rFonts w:ascii="Calibri" w:hAnsi="Calibri" w:cs="Calibri"/>
          <w:sz w:val="24"/>
          <w:szCs w:val="24"/>
          <w:highlight w:val="yellow"/>
        </w:rPr>
        <w:t xml:space="preserve"> </w:t>
      </w:r>
      <w:r w:rsidR="00203432" w:rsidRPr="0097037E">
        <w:rPr>
          <w:rFonts w:ascii="Calibri" w:hAnsi="Calibri" w:cs="Calibri"/>
          <w:b/>
          <w:bCs/>
          <w:sz w:val="24"/>
          <w:szCs w:val="24"/>
          <w:highlight w:val="yellow"/>
        </w:rPr>
        <w:t>Import</w:t>
      </w:r>
      <w:r w:rsidR="00D03ADE" w:rsidRPr="0097037E">
        <w:rPr>
          <w:rFonts w:ascii="Calibri" w:hAnsi="Calibri" w:cs="Calibri"/>
          <w:sz w:val="24"/>
          <w:szCs w:val="24"/>
          <w:highlight w:val="yellow"/>
        </w:rPr>
        <w:t xml:space="preserve"> </w:t>
      </w:r>
      <w:r w:rsidR="00203432" w:rsidRPr="0097037E">
        <w:rPr>
          <w:rFonts w:ascii="Calibri" w:hAnsi="Calibri" w:cs="Calibri"/>
          <w:sz w:val="24"/>
          <w:szCs w:val="24"/>
          <w:highlight w:val="yellow"/>
        </w:rPr>
        <w:t>&gt;</w:t>
      </w:r>
      <w:r w:rsidR="00D03ADE" w:rsidRPr="0097037E">
        <w:rPr>
          <w:rFonts w:ascii="Calibri" w:hAnsi="Calibri" w:cs="Calibri"/>
          <w:sz w:val="24"/>
          <w:szCs w:val="24"/>
          <w:highlight w:val="yellow"/>
        </w:rPr>
        <w:t xml:space="preserve"> </w:t>
      </w:r>
      <w:r w:rsidR="00203432" w:rsidRPr="0097037E">
        <w:rPr>
          <w:rFonts w:ascii="Calibri" w:hAnsi="Calibri" w:cs="Calibri"/>
          <w:b/>
          <w:bCs/>
          <w:sz w:val="24"/>
          <w:szCs w:val="24"/>
          <w:highlight w:val="yellow"/>
        </w:rPr>
        <w:t>Pipeline from File</w:t>
      </w:r>
      <w:r w:rsidR="00C46E4F" w:rsidRPr="0097037E">
        <w:rPr>
          <w:rFonts w:ascii="Calibri" w:hAnsi="Calibri" w:cs="Calibri"/>
          <w:sz w:val="24"/>
          <w:szCs w:val="24"/>
          <w:highlight w:val="yellow"/>
        </w:rPr>
        <w:t>.</w:t>
      </w:r>
      <w:r w:rsidR="00F60EBA" w:rsidRPr="0097037E">
        <w:rPr>
          <w:rFonts w:ascii="Calibri" w:hAnsi="Calibri" w:cs="Calibri"/>
          <w:sz w:val="24"/>
          <w:szCs w:val="24"/>
          <w:highlight w:val="yellow"/>
        </w:rPr>
        <w:t xml:space="preserve"> </w:t>
      </w:r>
    </w:p>
    <w:p w14:paraId="78AA7008" w14:textId="77777777" w:rsidR="00D03ADE" w:rsidRPr="00D03ADE" w:rsidRDefault="00D03ADE" w:rsidP="00F110A5">
      <w:pPr>
        <w:pStyle w:val="ListParagraph"/>
        <w:spacing w:after="0"/>
        <w:ind w:left="0"/>
        <w:jc w:val="both"/>
        <w:rPr>
          <w:rFonts w:ascii="Calibri" w:hAnsi="Calibri" w:cs="Calibri"/>
          <w:sz w:val="24"/>
          <w:szCs w:val="24"/>
          <w:highlight w:val="yellow"/>
        </w:rPr>
      </w:pPr>
    </w:p>
    <w:p w14:paraId="1543B90A" w14:textId="0CAC0BC7" w:rsidR="00D03ADE" w:rsidRPr="00D03ADE" w:rsidRDefault="00D03ADE" w:rsidP="00D03ADE">
      <w:r w:rsidRPr="00D03ADE">
        <w:t>NOTE:</w:t>
      </w:r>
      <w:r w:rsidRPr="00D03ADE">
        <w:rPr>
          <w:b/>
          <w:bCs/>
        </w:rPr>
        <w:t xml:space="preserve"> </w:t>
      </w:r>
      <w:r w:rsidR="0093292E" w:rsidRPr="00F110A5">
        <w:t xml:space="preserve">Modules </w:t>
      </w:r>
      <w:r w:rsidR="000F48A1" w:rsidRPr="00F110A5">
        <w:t>2</w:t>
      </w:r>
      <w:r w:rsidR="0093292E" w:rsidRPr="00F110A5">
        <w:t xml:space="preserve"> and </w:t>
      </w:r>
      <w:r w:rsidR="000F48A1" w:rsidRPr="00F110A5">
        <w:t>3</w:t>
      </w:r>
      <w:r w:rsidR="0093292E" w:rsidRPr="00F110A5">
        <w:t xml:space="preserve"> have been disabled as they have been deemed unnecessary. Their function can be restored if image analysis does not yield satisfactory separation and identification of worms</w:t>
      </w:r>
      <w:r w:rsidR="00375A49" w:rsidRPr="00F110A5">
        <w:t>;</w:t>
      </w:r>
      <w:r w:rsidR="0093292E" w:rsidRPr="00F110A5">
        <w:t xml:space="preserve"> however, modification of the pipeline is required.</w:t>
      </w:r>
    </w:p>
    <w:p w14:paraId="4A9BCAEC" w14:textId="77777777" w:rsidR="00D03ADE" w:rsidRPr="00D03ADE" w:rsidRDefault="00D03ADE" w:rsidP="00D03ADE"/>
    <w:p w14:paraId="26CDDFE7" w14:textId="26BD4E64" w:rsidR="00D03ADE" w:rsidRPr="007A0FCA" w:rsidRDefault="0093292E" w:rsidP="00D03ADE">
      <w:pPr>
        <w:pStyle w:val="ListParagraph"/>
        <w:numPr>
          <w:ilvl w:val="1"/>
          <w:numId w:val="36"/>
        </w:numPr>
        <w:spacing w:after="0"/>
        <w:ind w:left="0" w:firstLine="0"/>
        <w:jc w:val="both"/>
        <w:rPr>
          <w:rFonts w:ascii="Calibri" w:hAnsi="Calibri" w:cs="Calibri"/>
          <w:sz w:val="24"/>
          <w:szCs w:val="24"/>
          <w:highlight w:val="yellow"/>
        </w:rPr>
      </w:pPr>
      <w:r w:rsidRPr="007A0FCA">
        <w:rPr>
          <w:rFonts w:ascii="Calibri" w:hAnsi="Calibri" w:cs="Calibri"/>
          <w:sz w:val="24"/>
          <w:szCs w:val="24"/>
          <w:highlight w:val="yellow"/>
        </w:rPr>
        <w:t xml:space="preserve">To incorporate these modules, select the boxes located to the left of each module. </w:t>
      </w:r>
      <w:r w:rsidR="00D03ADE" w:rsidRPr="007A0FCA">
        <w:rPr>
          <w:rFonts w:ascii="Calibri" w:hAnsi="Calibri" w:cs="Calibri"/>
          <w:sz w:val="24"/>
          <w:szCs w:val="24"/>
          <w:highlight w:val="yellow"/>
        </w:rPr>
        <w:t>Rename t</w:t>
      </w:r>
      <w:r w:rsidRPr="007A0FCA">
        <w:rPr>
          <w:rFonts w:ascii="Calibri" w:hAnsi="Calibri" w:cs="Calibri"/>
          <w:sz w:val="24"/>
          <w:szCs w:val="24"/>
          <w:highlight w:val="yellow"/>
        </w:rPr>
        <w:t xml:space="preserve">he Input binary image for the </w:t>
      </w:r>
      <w:r w:rsidR="00D03ADE" w:rsidRPr="007A0FCA">
        <w:rPr>
          <w:rFonts w:ascii="Calibri" w:hAnsi="Calibri" w:cs="Calibri"/>
          <w:sz w:val="24"/>
          <w:szCs w:val="24"/>
          <w:highlight w:val="yellow"/>
        </w:rPr>
        <w:t>“</w:t>
      </w:r>
      <w:r w:rsidRPr="007A0FCA">
        <w:rPr>
          <w:rFonts w:ascii="Calibri" w:hAnsi="Calibri" w:cs="Calibri"/>
          <w:sz w:val="24"/>
          <w:szCs w:val="24"/>
          <w:highlight w:val="yellow"/>
        </w:rPr>
        <w:t>UntangleWorms</w:t>
      </w:r>
      <w:r w:rsidR="00D03ADE" w:rsidRPr="007A0FCA">
        <w:rPr>
          <w:rFonts w:ascii="Calibri" w:hAnsi="Calibri" w:cs="Calibri"/>
          <w:sz w:val="24"/>
          <w:szCs w:val="24"/>
          <w:highlight w:val="yellow"/>
        </w:rPr>
        <w:t>”</w:t>
      </w:r>
      <w:r w:rsidRPr="007A0FCA">
        <w:rPr>
          <w:rFonts w:ascii="Calibri" w:hAnsi="Calibri" w:cs="Calibri"/>
          <w:sz w:val="24"/>
          <w:szCs w:val="24"/>
          <w:highlight w:val="yellow"/>
        </w:rPr>
        <w:t xml:space="preserve"> module to the output image from the </w:t>
      </w:r>
      <w:r w:rsidR="00D03ADE" w:rsidRPr="007A0FCA">
        <w:rPr>
          <w:rFonts w:ascii="Calibri" w:hAnsi="Calibri" w:cs="Calibri"/>
          <w:sz w:val="24"/>
          <w:szCs w:val="24"/>
          <w:highlight w:val="yellow"/>
        </w:rPr>
        <w:t>“</w:t>
      </w:r>
      <w:r w:rsidRPr="007A0FCA">
        <w:rPr>
          <w:rFonts w:ascii="Calibri" w:hAnsi="Calibri" w:cs="Calibri"/>
          <w:sz w:val="24"/>
          <w:szCs w:val="24"/>
          <w:highlight w:val="yellow"/>
        </w:rPr>
        <w:t>convertobjectstoimage</w:t>
      </w:r>
      <w:r w:rsidR="00D03ADE" w:rsidRPr="007A0FCA">
        <w:rPr>
          <w:rFonts w:ascii="Calibri" w:hAnsi="Calibri" w:cs="Calibri"/>
          <w:sz w:val="24"/>
          <w:szCs w:val="24"/>
          <w:highlight w:val="yellow"/>
        </w:rPr>
        <w:t>”</w:t>
      </w:r>
      <w:r w:rsidRPr="007A0FCA">
        <w:rPr>
          <w:rFonts w:ascii="Calibri" w:hAnsi="Calibri" w:cs="Calibri"/>
          <w:sz w:val="24"/>
          <w:szCs w:val="24"/>
          <w:highlight w:val="yellow"/>
        </w:rPr>
        <w:t xml:space="preserve"> module. </w:t>
      </w:r>
    </w:p>
    <w:p w14:paraId="3EFAEE25" w14:textId="77777777" w:rsidR="00D03ADE" w:rsidRPr="007A0FCA" w:rsidRDefault="00D03ADE" w:rsidP="00F110A5">
      <w:pPr>
        <w:pStyle w:val="ListParagraph"/>
        <w:spacing w:after="0"/>
        <w:ind w:left="0"/>
        <w:jc w:val="both"/>
        <w:rPr>
          <w:rFonts w:ascii="Calibri" w:hAnsi="Calibri" w:cs="Calibri"/>
          <w:sz w:val="24"/>
          <w:szCs w:val="24"/>
          <w:highlight w:val="yellow"/>
        </w:rPr>
      </w:pPr>
    </w:p>
    <w:p w14:paraId="3CD5B80B" w14:textId="75726BC6" w:rsidR="0093292E" w:rsidRPr="007A0FCA" w:rsidRDefault="0093292E" w:rsidP="00F110A5">
      <w:pPr>
        <w:pStyle w:val="ListParagraph"/>
        <w:numPr>
          <w:ilvl w:val="1"/>
          <w:numId w:val="36"/>
        </w:numPr>
        <w:spacing w:after="0"/>
        <w:ind w:left="0" w:firstLine="0"/>
        <w:jc w:val="both"/>
        <w:rPr>
          <w:rFonts w:ascii="Calibri" w:hAnsi="Calibri" w:cs="Calibri"/>
          <w:sz w:val="24"/>
          <w:szCs w:val="24"/>
          <w:highlight w:val="yellow"/>
        </w:rPr>
      </w:pPr>
      <w:r w:rsidRPr="007A0FCA">
        <w:rPr>
          <w:rFonts w:ascii="Calibri" w:hAnsi="Calibri" w:cs="Calibri"/>
          <w:sz w:val="24"/>
          <w:szCs w:val="24"/>
          <w:highlight w:val="yellow"/>
        </w:rPr>
        <w:t xml:space="preserve">An error message may appear during initial use related to </w:t>
      </w:r>
      <w:r w:rsidR="00D03ADE" w:rsidRPr="007A0FCA">
        <w:rPr>
          <w:rFonts w:ascii="Calibri" w:hAnsi="Calibri" w:cs="Calibri"/>
          <w:sz w:val="24"/>
          <w:szCs w:val="24"/>
          <w:highlight w:val="yellow"/>
        </w:rPr>
        <w:t>Module 2</w:t>
      </w:r>
      <w:r w:rsidRPr="007A0FCA">
        <w:rPr>
          <w:rFonts w:ascii="Calibri" w:hAnsi="Calibri" w:cs="Calibri"/>
          <w:sz w:val="24"/>
          <w:szCs w:val="24"/>
          <w:highlight w:val="yellow"/>
        </w:rPr>
        <w:t xml:space="preserve">. If this occurs, proceed with </w:t>
      </w:r>
      <w:r w:rsidR="00D03ADE" w:rsidRPr="007A0FCA">
        <w:rPr>
          <w:rFonts w:ascii="Calibri" w:hAnsi="Calibri" w:cs="Calibri"/>
          <w:sz w:val="24"/>
          <w:szCs w:val="24"/>
          <w:highlight w:val="yellow"/>
        </w:rPr>
        <w:t xml:space="preserve">the </w:t>
      </w:r>
      <w:r w:rsidRPr="007A0FCA">
        <w:rPr>
          <w:rFonts w:ascii="Calibri" w:hAnsi="Calibri" w:cs="Calibri"/>
          <w:sz w:val="24"/>
          <w:szCs w:val="24"/>
          <w:highlight w:val="yellow"/>
        </w:rPr>
        <w:t>analysis.</w:t>
      </w:r>
    </w:p>
    <w:p w14:paraId="48A4956E" w14:textId="77777777" w:rsidR="0093292E" w:rsidRPr="00D03ADE" w:rsidRDefault="0093292E" w:rsidP="00D03ADE">
      <w:pPr>
        <w:rPr>
          <w:highlight w:val="yellow"/>
        </w:rPr>
      </w:pPr>
    </w:p>
    <w:p w14:paraId="2830CC9B" w14:textId="1DDC415C" w:rsidR="00752013" w:rsidRPr="00D03ADE" w:rsidRDefault="00D03ADE" w:rsidP="00F110A5">
      <w:pPr>
        <w:pStyle w:val="ListParagraph"/>
        <w:numPr>
          <w:ilvl w:val="1"/>
          <w:numId w:val="36"/>
        </w:numPr>
        <w:spacing w:after="0"/>
        <w:ind w:left="0" w:firstLine="0"/>
        <w:jc w:val="both"/>
        <w:rPr>
          <w:rFonts w:ascii="Calibri" w:hAnsi="Calibri" w:cs="Calibri"/>
          <w:sz w:val="24"/>
          <w:szCs w:val="24"/>
          <w:highlight w:val="yellow"/>
        </w:rPr>
      </w:pPr>
      <w:r>
        <w:rPr>
          <w:rFonts w:ascii="Calibri" w:hAnsi="Calibri" w:cs="Calibri"/>
          <w:sz w:val="24"/>
          <w:szCs w:val="24"/>
          <w:highlight w:val="yellow"/>
        </w:rPr>
        <w:t>Upload a</w:t>
      </w:r>
      <w:r w:rsidR="00203432" w:rsidRPr="00D03ADE">
        <w:rPr>
          <w:rFonts w:ascii="Calibri" w:hAnsi="Calibri" w:cs="Calibri"/>
          <w:sz w:val="24"/>
          <w:szCs w:val="24"/>
          <w:highlight w:val="yellow"/>
        </w:rPr>
        <w:t xml:space="preserve"> t</w:t>
      </w:r>
      <w:r w:rsidR="00692617" w:rsidRPr="00D03ADE">
        <w:rPr>
          <w:rFonts w:ascii="Calibri" w:hAnsi="Calibri" w:cs="Calibri"/>
          <w:sz w:val="24"/>
          <w:szCs w:val="24"/>
          <w:highlight w:val="yellow"/>
        </w:rPr>
        <w:t xml:space="preserve">raining set used to identify worms to the </w:t>
      </w:r>
      <w:r>
        <w:rPr>
          <w:rFonts w:ascii="Calibri" w:hAnsi="Calibri" w:cs="Calibri"/>
          <w:sz w:val="24"/>
          <w:szCs w:val="24"/>
          <w:highlight w:val="yellow"/>
        </w:rPr>
        <w:t>“</w:t>
      </w:r>
      <w:r w:rsidR="0004131F" w:rsidRPr="00D03ADE">
        <w:rPr>
          <w:rFonts w:ascii="Calibri" w:hAnsi="Calibri" w:cs="Calibri"/>
          <w:sz w:val="24"/>
          <w:szCs w:val="24"/>
          <w:highlight w:val="yellow"/>
        </w:rPr>
        <w:t>UntangleWorms</w:t>
      </w:r>
      <w:r>
        <w:rPr>
          <w:rFonts w:ascii="Calibri" w:hAnsi="Calibri" w:cs="Calibri"/>
          <w:sz w:val="24"/>
          <w:szCs w:val="24"/>
          <w:highlight w:val="yellow"/>
        </w:rPr>
        <w:t>”</w:t>
      </w:r>
      <w:r w:rsidR="0004131F" w:rsidRPr="00D03ADE">
        <w:rPr>
          <w:rFonts w:ascii="Calibri" w:hAnsi="Calibri" w:cs="Calibri"/>
          <w:sz w:val="24"/>
          <w:szCs w:val="24"/>
          <w:highlight w:val="yellow"/>
        </w:rPr>
        <w:t xml:space="preserve"> </w:t>
      </w:r>
      <w:r w:rsidR="00692617" w:rsidRPr="00D03ADE">
        <w:rPr>
          <w:rFonts w:ascii="Calibri" w:hAnsi="Calibri" w:cs="Calibri"/>
          <w:sz w:val="24"/>
          <w:szCs w:val="24"/>
          <w:highlight w:val="yellow"/>
        </w:rPr>
        <w:t>module.</w:t>
      </w:r>
      <w:r w:rsidR="00C46E4F" w:rsidRPr="00D03ADE">
        <w:rPr>
          <w:rFonts w:ascii="Calibri" w:hAnsi="Calibri" w:cs="Calibri"/>
          <w:sz w:val="24"/>
          <w:szCs w:val="24"/>
          <w:highlight w:val="yellow"/>
        </w:rPr>
        <w:t xml:space="preserve"> This training set can be f</w:t>
      </w:r>
      <w:r w:rsidR="00FF02C0" w:rsidRPr="00D03ADE">
        <w:rPr>
          <w:rFonts w:ascii="Calibri" w:hAnsi="Calibri" w:cs="Calibri"/>
          <w:sz w:val="24"/>
          <w:szCs w:val="24"/>
          <w:highlight w:val="yellow"/>
        </w:rPr>
        <w:t xml:space="preserve">ound </w:t>
      </w:r>
      <w:r w:rsidR="00CD3DB8" w:rsidRPr="00D03ADE">
        <w:rPr>
          <w:rFonts w:ascii="Calibri" w:hAnsi="Calibri" w:cs="Calibri"/>
          <w:sz w:val="24"/>
          <w:szCs w:val="24"/>
          <w:highlight w:val="yellow"/>
        </w:rPr>
        <w:t>in</w:t>
      </w:r>
      <w:r w:rsidR="00FF02C0" w:rsidRPr="00D03ADE">
        <w:rPr>
          <w:rFonts w:ascii="Calibri" w:hAnsi="Calibri" w:cs="Calibri"/>
          <w:sz w:val="24"/>
          <w:szCs w:val="24"/>
          <w:highlight w:val="yellow"/>
        </w:rPr>
        <w:t xml:space="preserve"> </w:t>
      </w:r>
      <w:r w:rsidR="001F2C06" w:rsidRPr="00D03ADE">
        <w:rPr>
          <w:rFonts w:ascii="Calibri" w:hAnsi="Calibri" w:cs="Calibri"/>
          <w:b/>
          <w:bCs/>
          <w:sz w:val="24"/>
          <w:szCs w:val="24"/>
          <w:highlight w:val="yellow"/>
        </w:rPr>
        <w:t>S</w:t>
      </w:r>
      <w:r w:rsidR="00FF02C0" w:rsidRPr="00D03ADE">
        <w:rPr>
          <w:rFonts w:ascii="Calibri" w:hAnsi="Calibri" w:cs="Calibri"/>
          <w:b/>
          <w:bCs/>
          <w:sz w:val="24"/>
          <w:szCs w:val="24"/>
          <w:highlight w:val="yellow"/>
        </w:rPr>
        <w:t>upplement</w:t>
      </w:r>
      <w:r w:rsidR="001F2C06" w:rsidRPr="00D03ADE">
        <w:rPr>
          <w:rFonts w:ascii="Calibri" w:hAnsi="Calibri" w:cs="Calibri"/>
          <w:b/>
          <w:bCs/>
          <w:sz w:val="24"/>
          <w:szCs w:val="24"/>
          <w:highlight w:val="yellow"/>
        </w:rPr>
        <w:t>al</w:t>
      </w:r>
      <w:r w:rsidR="00FF02C0" w:rsidRPr="00D03ADE">
        <w:rPr>
          <w:rFonts w:ascii="Calibri" w:hAnsi="Calibri" w:cs="Calibri"/>
          <w:b/>
          <w:bCs/>
          <w:sz w:val="24"/>
          <w:szCs w:val="24"/>
          <w:highlight w:val="yellow"/>
        </w:rPr>
        <w:t xml:space="preserve"> </w:t>
      </w:r>
      <w:r w:rsidR="005C75A0" w:rsidRPr="00D03ADE">
        <w:rPr>
          <w:rFonts w:ascii="Calibri" w:hAnsi="Calibri" w:cs="Calibri"/>
          <w:b/>
          <w:bCs/>
          <w:sz w:val="24"/>
          <w:szCs w:val="24"/>
          <w:highlight w:val="yellow"/>
        </w:rPr>
        <w:t>F</w:t>
      </w:r>
      <w:r w:rsidR="00862454" w:rsidRPr="00D03ADE">
        <w:rPr>
          <w:rFonts w:ascii="Calibri" w:hAnsi="Calibri" w:cs="Calibri"/>
          <w:b/>
          <w:bCs/>
          <w:sz w:val="24"/>
          <w:szCs w:val="24"/>
          <w:highlight w:val="yellow"/>
        </w:rPr>
        <w:t>ile</w:t>
      </w:r>
      <w:r w:rsidR="005C75A0" w:rsidRPr="00D03ADE">
        <w:rPr>
          <w:rFonts w:ascii="Calibri" w:hAnsi="Calibri" w:cs="Calibri"/>
          <w:b/>
          <w:bCs/>
          <w:sz w:val="24"/>
          <w:szCs w:val="24"/>
          <w:highlight w:val="yellow"/>
        </w:rPr>
        <w:t xml:space="preserve"> </w:t>
      </w:r>
      <w:r w:rsidR="00FF02C0" w:rsidRPr="00D03ADE">
        <w:rPr>
          <w:rFonts w:ascii="Calibri" w:hAnsi="Calibri" w:cs="Calibri"/>
          <w:b/>
          <w:bCs/>
          <w:sz w:val="24"/>
          <w:szCs w:val="24"/>
          <w:highlight w:val="yellow"/>
        </w:rPr>
        <w:t>2</w:t>
      </w:r>
      <w:r w:rsidR="006C041F" w:rsidRPr="00D03ADE">
        <w:rPr>
          <w:rFonts w:ascii="Calibri" w:hAnsi="Calibri" w:cs="Calibri"/>
          <w:sz w:val="24"/>
          <w:szCs w:val="24"/>
          <w:highlight w:val="yellow"/>
        </w:rPr>
        <w:t>.</w:t>
      </w:r>
    </w:p>
    <w:p w14:paraId="05887F4B" w14:textId="77777777" w:rsidR="008A38EF" w:rsidRPr="00D03ADE" w:rsidRDefault="008A38EF" w:rsidP="00F110A5">
      <w:pPr>
        <w:pStyle w:val="ListParagraph"/>
        <w:spacing w:after="0"/>
        <w:ind w:left="0"/>
        <w:jc w:val="both"/>
        <w:rPr>
          <w:rFonts w:ascii="Calibri" w:hAnsi="Calibri" w:cs="Calibri"/>
          <w:sz w:val="24"/>
          <w:szCs w:val="24"/>
          <w:highlight w:val="yellow"/>
        </w:rPr>
      </w:pPr>
    </w:p>
    <w:p w14:paraId="1E592787" w14:textId="71D71F0E" w:rsidR="00F332D4" w:rsidRPr="00D03ADE" w:rsidRDefault="0004131F" w:rsidP="00F110A5">
      <w:pPr>
        <w:pStyle w:val="ListParagraph"/>
        <w:numPr>
          <w:ilvl w:val="2"/>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Select the </w:t>
      </w:r>
      <w:r w:rsidR="00F332D4" w:rsidRPr="00F110A5">
        <w:rPr>
          <w:rFonts w:ascii="Calibri" w:hAnsi="Calibri" w:cs="Calibri"/>
          <w:b/>
          <w:bCs/>
          <w:sz w:val="24"/>
          <w:szCs w:val="24"/>
          <w:highlight w:val="yellow"/>
        </w:rPr>
        <w:t>Untangle</w:t>
      </w:r>
      <w:r w:rsidR="008C33B5" w:rsidRPr="00F110A5">
        <w:rPr>
          <w:rFonts w:ascii="Calibri" w:hAnsi="Calibri" w:cs="Calibri"/>
          <w:b/>
          <w:bCs/>
          <w:sz w:val="24"/>
          <w:szCs w:val="24"/>
          <w:highlight w:val="yellow"/>
        </w:rPr>
        <w:t>W</w:t>
      </w:r>
      <w:r w:rsidR="00F332D4" w:rsidRPr="00F110A5">
        <w:rPr>
          <w:rFonts w:ascii="Calibri" w:hAnsi="Calibri" w:cs="Calibri"/>
          <w:b/>
          <w:bCs/>
          <w:sz w:val="24"/>
          <w:szCs w:val="24"/>
          <w:highlight w:val="yellow"/>
        </w:rPr>
        <w:t>orms</w:t>
      </w:r>
      <w:r w:rsidR="00F332D4" w:rsidRPr="00D03ADE">
        <w:rPr>
          <w:rFonts w:ascii="Calibri" w:hAnsi="Calibri" w:cs="Calibri"/>
          <w:sz w:val="24"/>
          <w:szCs w:val="24"/>
          <w:highlight w:val="yellow"/>
        </w:rPr>
        <w:t xml:space="preserve"> </w:t>
      </w:r>
      <w:r w:rsidRPr="00D03ADE">
        <w:rPr>
          <w:rFonts w:ascii="Calibri" w:hAnsi="Calibri" w:cs="Calibri"/>
          <w:sz w:val="24"/>
          <w:szCs w:val="24"/>
          <w:highlight w:val="yellow"/>
        </w:rPr>
        <w:t xml:space="preserve">module to open its settings. </w:t>
      </w:r>
    </w:p>
    <w:p w14:paraId="3EADED53" w14:textId="77777777" w:rsidR="00076A0E" w:rsidRPr="00D03ADE" w:rsidRDefault="00076A0E" w:rsidP="00F110A5">
      <w:pPr>
        <w:pStyle w:val="ListParagraph"/>
        <w:spacing w:after="0"/>
        <w:ind w:left="0"/>
        <w:jc w:val="both"/>
        <w:rPr>
          <w:rFonts w:ascii="Calibri" w:hAnsi="Calibri" w:cs="Calibri"/>
          <w:sz w:val="24"/>
          <w:szCs w:val="24"/>
          <w:highlight w:val="yellow"/>
        </w:rPr>
      </w:pPr>
    </w:p>
    <w:p w14:paraId="035EB2ED" w14:textId="52A40C57" w:rsidR="00F332D4" w:rsidRPr="00D03ADE" w:rsidRDefault="0004131F" w:rsidP="00F110A5">
      <w:pPr>
        <w:pStyle w:val="ListParagraph"/>
        <w:numPr>
          <w:ilvl w:val="2"/>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Identify </w:t>
      </w:r>
      <w:r w:rsidRPr="00F110A5">
        <w:rPr>
          <w:rFonts w:ascii="Calibri" w:hAnsi="Calibri" w:cs="Calibri"/>
          <w:b/>
          <w:bCs/>
          <w:sz w:val="24"/>
          <w:szCs w:val="24"/>
          <w:highlight w:val="yellow"/>
        </w:rPr>
        <w:t xml:space="preserve">Training </w:t>
      </w:r>
      <w:r w:rsidR="00D03ADE">
        <w:rPr>
          <w:rFonts w:ascii="Calibri" w:hAnsi="Calibri" w:cs="Calibri"/>
          <w:b/>
          <w:bCs/>
          <w:sz w:val="24"/>
          <w:szCs w:val="24"/>
          <w:highlight w:val="yellow"/>
        </w:rPr>
        <w:t>S</w:t>
      </w:r>
      <w:r w:rsidRPr="00F110A5">
        <w:rPr>
          <w:rFonts w:ascii="Calibri" w:hAnsi="Calibri" w:cs="Calibri"/>
          <w:b/>
          <w:bCs/>
          <w:sz w:val="24"/>
          <w:szCs w:val="24"/>
          <w:highlight w:val="yellow"/>
        </w:rPr>
        <w:t xml:space="preserve">et </w:t>
      </w:r>
      <w:r w:rsidR="00D03ADE">
        <w:rPr>
          <w:rFonts w:ascii="Calibri" w:hAnsi="Calibri" w:cs="Calibri"/>
          <w:b/>
          <w:bCs/>
          <w:sz w:val="24"/>
          <w:szCs w:val="24"/>
          <w:highlight w:val="yellow"/>
        </w:rPr>
        <w:t>F</w:t>
      </w:r>
      <w:r w:rsidRPr="00F110A5">
        <w:rPr>
          <w:rFonts w:ascii="Calibri" w:hAnsi="Calibri" w:cs="Calibri"/>
          <w:b/>
          <w:bCs/>
          <w:sz w:val="24"/>
          <w:szCs w:val="24"/>
          <w:highlight w:val="yellow"/>
        </w:rPr>
        <w:t>ilename</w:t>
      </w:r>
      <w:r w:rsidRPr="00D03ADE">
        <w:rPr>
          <w:rFonts w:ascii="Calibri" w:hAnsi="Calibri" w:cs="Calibri"/>
          <w:sz w:val="24"/>
          <w:szCs w:val="24"/>
          <w:highlight w:val="yellow"/>
        </w:rPr>
        <w:t xml:space="preserve"> and select the upload file icon.</w:t>
      </w:r>
      <w:r w:rsidR="00F3247F" w:rsidRPr="00D03ADE">
        <w:rPr>
          <w:rFonts w:ascii="Calibri" w:hAnsi="Calibri" w:cs="Calibri"/>
          <w:sz w:val="24"/>
          <w:szCs w:val="24"/>
          <w:highlight w:val="yellow"/>
        </w:rPr>
        <w:t xml:space="preserve"> </w:t>
      </w:r>
    </w:p>
    <w:p w14:paraId="4EA633E8" w14:textId="77777777" w:rsidR="00076A0E" w:rsidRPr="00D03ADE" w:rsidRDefault="00076A0E" w:rsidP="00F110A5">
      <w:pPr>
        <w:pStyle w:val="ListParagraph"/>
        <w:spacing w:after="0"/>
        <w:ind w:left="0"/>
        <w:jc w:val="both"/>
        <w:rPr>
          <w:rFonts w:ascii="Calibri" w:hAnsi="Calibri" w:cs="Calibri"/>
          <w:sz w:val="24"/>
          <w:szCs w:val="24"/>
          <w:highlight w:val="yellow"/>
        </w:rPr>
      </w:pPr>
    </w:p>
    <w:p w14:paraId="01C9BE62" w14:textId="0579FB0E" w:rsidR="00C47DCA" w:rsidRPr="00D03ADE" w:rsidRDefault="00F3247F" w:rsidP="00F110A5">
      <w:pPr>
        <w:pStyle w:val="ListParagraph"/>
        <w:numPr>
          <w:ilvl w:val="2"/>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Upload</w:t>
      </w:r>
      <w:r w:rsidR="00D03ADE">
        <w:rPr>
          <w:rFonts w:ascii="Calibri" w:hAnsi="Calibri" w:cs="Calibri"/>
          <w:sz w:val="24"/>
          <w:szCs w:val="24"/>
          <w:highlight w:val="yellow"/>
        </w:rPr>
        <w:t xml:space="preserve"> </w:t>
      </w:r>
      <w:r w:rsidRPr="00F110A5">
        <w:rPr>
          <w:rFonts w:ascii="Calibri" w:hAnsi="Calibri" w:cs="Calibri"/>
          <w:b/>
          <w:bCs/>
          <w:sz w:val="24"/>
          <w:szCs w:val="24"/>
          <w:highlight w:val="yellow"/>
        </w:rPr>
        <w:t xml:space="preserve">Supplemental File </w:t>
      </w:r>
      <w:r w:rsidR="000527F9" w:rsidRPr="00F110A5">
        <w:rPr>
          <w:rFonts w:ascii="Calibri" w:hAnsi="Calibri" w:cs="Calibri"/>
          <w:b/>
          <w:bCs/>
          <w:sz w:val="24"/>
          <w:szCs w:val="24"/>
          <w:highlight w:val="yellow"/>
        </w:rPr>
        <w:t>2</w:t>
      </w:r>
      <w:r w:rsidR="000527F9" w:rsidRPr="00D03ADE">
        <w:rPr>
          <w:rFonts w:ascii="Calibri" w:hAnsi="Calibri" w:cs="Calibri"/>
          <w:sz w:val="24"/>
          <w:szCs w:val="24"/>
          <w:highlight w:val="yellow"/>
        </w:rPr>
        <w:t xml:space="preserve"> (training set).</w:t>
      </w:r>
    </w:p>
    <w:p w14:paraId="122401B9" w14:textId="783065F0" w:rsidR="008A38EF" w:rsidRPr="00D03ADE" w:rsidRDefault="008A38EF" w:rsidP="00F110A5">
      <w:pPr>
        <w:pStyle w:val="ListParagraph"/>
        <w:spacing w:after="0"/>
        <w:ind w:left="0"/>
        <w:jc w:val="both"/>
        <w:rPr>
          <w:rFonts w:ascii="Calibri" w:hAnsi="Calibri" w:cs="Calibri"/>
          <w:sz w:val="24"/>
          <w:szCs w:val="24"/>
          <w:highlight w:val="yellow"/>
        </w:rPr>
      </w:pPr>
    </w:p>
    <w:p w14:paraId="5B709052" w14:textId="7FF3E3FF" w:rsidR="0004131F" w:rsidRPr="00D03ADE" w:rsidRDefault="0004131F"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Upload images by selecting the </w:t>
      </w:r>
      <w:r w:rsidRPr="00F110A5">
        <w:rPr>
          <w:rFonts w:ascii="Calibri" w:hAnsi="Calibri" w:cs="Calibri"/>
          <w:b/>
          <w:bCs/>
          <w:sz w:val="24"/>
          <w:szCs w:val="24"/>
          <w:highlight w:val="yellow"/>
        </w:rPr>
        <w:t>Images</w:t>
      </w:r>
      <w:r w:rsidRPr="00D03ADE">
        <w:rPr>
          <w:rFonts w:ascii="Calibri" w:hAnsi="Calibri" w:cs="Calibri"/>
          <w:sz w:val="24"/>
          <w:szCs w:val="24"/>
          <w:highlight w:val="yellow"/>
        </w:rPr>
        <w:t xml:space="preserve"> module in the top left corner. Drag and drop properly named images</w:t>
      </w:r>
      <w:r w:rsidR="000F48A1" w:rsidRPr="00D03ADE">
        <w:rPr>
          <w:rFonts w:ascii="Calibri" w:hAnsi="Calibri" w:cs="Calibri"/>
          <w:sz w:val="24"/>
          <w:szCs w:val="24"/>
          <w:highlight w:val="yellow"/>
        </w:rPr>
        <w:t xml:space="preserve"> as described in </w:t>
      </w:r>
      <w:r w:rsidR="00D03ADE">
        <w:rPr>
          <w:rFonts w:ascii="Calibri" w:hAnsi="Calibri" w:cs="Calibri"/>
          <w:sz w:val="24"/>
          <w:szCs w:val="24"/>
          <w:highlight w:val="yellow"/>
        </w:rPr>
        <w:t>step 9</w:t>
      </w:r>
      <w:r w:rsidR="000F48A1" w:rsidRPr="00D03ADE">
        <w:rPr>
          <w:rFonts w:ascii="Calibri" w:hAnsi="Calibri" w:cs="Calibri"/>
          <w:sz w:val="24"/>
          <w:szCs w:val="24"/>
          <w:highlight w:val="yellow"/>
        </w:rPr>
        <w:t>.</w:t>
      </w:r>
      <w:r w:rsidR="00D03ADE">
        <w:rPr>
          <w:rFonts w:ascii="Calibri" w:hAnsi="Calibri" w:cs="Calibri"/>
          <w:sz w:val="24"/>
          <w:szCs w:val="24"/>
          <w:highlight w:val="yellow"/>
        </w:rPr>
        <w:t>1.</w:t>
      </w:r>
    </w:p>
    <w:p w14:paraId="761C5D6F" w14:textId="77777777" w:rsidR="008A38EF" w:rsidRPr="00D03ADE" w:rsidRDefault="008A38EF" w:rsidP="00F110A5">
      <w:pPr>
        <w:pStyle w:val="ListParagraph"/>
        <w:spacing w:after="0"/>
        <w:ind w:left="0"/>
        <w:jc w:val="both"/>
        <w:rPr>
          <w:rFonts w:ascii="Calibri" w:hAnsi="Calibri" w:cs="Calibri"/>
          <w:sz w:val="24"/>
          <w:szCs w:val="24"/>
          <w:highlight w:val="yellow"/>
        </w:rPr>
      </w:pPr>
    </w:p>
    <w:p w14:paraId="24BB7572" w14:textId="4A7EB495" w:rsidR="00F60EBA" w:rsidRPr="00D03ADE" w:rsidRDefault="0004131F"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Prior to analyzing images, s</w:t>
      </w:r>
      <w:r w:rsidR="00692617" w:rsidRPr="00D03ADE">
        <w:rPr>
          <w:rFonts w:ascii="Calibri" w:hAnsi="Calibri" w:cs="Calibri"/>
          <w:sz w:val="24"/>
          <w:szCs w:val="24"/>
          <w:highlight w:val="yellow"/>
        </w:rPr>
        <w:t xml:space="preserve">elect </w:t>
      </w:r>
      <w:r w:rsidR="00D03ADE">
        <w:rPr>
          <w:rFonts w:ascii="Calibri" w:hAnsi="Calibri" w:cs="Calibri"/>
          <w:sz w:val="24"/>
          <w:szCs w:val="24"/>
          <w:highlight w:val="yellow"/>
        </w:rPr>
        <w:t>the</w:t>
      </w:r>
      <w:r w:rsidR="00D03ADE" w:rsidRPr="00D03ADE">
        <w:rPr>
          <w:rFonts w:ascii="Calibri" w:hAnsi="Calibri" w:cs="Calibri"/>
          <w:sz w:val="24"/>
          <w:szCs w:val="24"/>
          <w:highlight w:val="yellow"/>
        </w:rPr>
        <w:t xml:space="preserve"> </w:t>
      </w:r>
      <w:r w:rsidR="00692617" w:rsidRPr="00D03ADE">
        <w:rPr>
          <w:rFonts w:ascii="Calibri" w:hAnsi="Calibri" w:cs="Calibri"/>
          <w:sz w:val="24"/>
          <w:szCs w:val="24"/>
          <w:highlight w:val="yellow"/>
        </w:rPr>
        <w:t xml:space="preserve">desired output folder that will be used to </w:t>
      </w:r>
      <w:r w:rsidR="00EF69FB" w:rsidRPr="00D03ADE">
        <w:rPr>
          <w:rFonts w:ascii="Calibri" w:hAnsi="Calibri" w:cs="Calibri"/>
          <w:sz w:val="24"/>
          <w:szCs w:val="24"/>
          <w:highlight w:val="yellow"/>
        </w:rPr>
        <w:t xml:space="preserve">store </w:t>
      </w:r>
      <w:r w:rsidR="00692617" w:rsidRPr="00D03ADE">
        <w:rPr>
          <w:rFonts w:ascii="Calibri" w:hAnsi="Calibri" w:cs="Calibri"/>
          <w:sz w:val="24"/>
          <w:szCs w:val="24"/>
          <w:highlight w:val="yellow"/>
        </w:rPr>
        <w:t>the results.</w:t>
      </w:r>
    </w:p>
    <w:p w14:paraId="72BD7A5B" w14:textId="77777777" w:rsidR="008A38EF" w:rsidRPr="00D03ADE" w:rsidRDefault="008A38EF" w:rsidP="00F110A5">
      <w:pPr>
        <w:pStyle w:val="ListParagraph"/>
        <w:spacing w:after="0"/>
        <w:ind w:left="0"/>
        <w:jc w:val="both"/>
        <w:rPr>
          <w:rFonts w:ascii="Calibri" w:hAnsi="Calibri" w:cs="Calibri"/>
          <w:sz w:val="24"/>
          <w:szCs w:val="24"/>
          <w:highlight w:val="yellow"/>
        </w:rPr>
      </w:pPr>
    </w:p>
    <w:p w14:paraId="06057E03" w14:textId="04CFDFB7" w:rsidR="0004131F" w:rsidRPr="00D03ADE" w:rsidRDefault="0004131F" w:rsidP="00F110A5">
      <w:pPr>
        <w:pStyle w:val="ListParagraph"/>
        <w:numPr>
          <w:ilvl w:val="2"/>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Click </w:t>
      </w:r>
      <w:r w:rsidR="00D03ADE">
        <w:rPr>
          <w:rFonts w:ascii="Calibri" w:hAnsi="Calibri" w:cs="Calibri"/>
          <w:sz w:val="24"/>
          <w:szCs w:val="24"/>
          <w:highlight w:val="yellow"/>
        </w:rPr>
        <w:t xml:space="preserve">on </w:t>
      </w:r>
      <w:r w:rsidRPr="00D03ADE">
        <w:rPr>
          <w:rFonts w:ascii="Calibri" w:hAnsi="Calibri" w:cs="Calibri"/>
          <w:sz w:val="24"/>
          <w:szCs w:val="24"/>
          <w:highlight w:val="yellow"/>
        </w:rPr>
        <w:t xml:space="preserve">the </w:t>
      </w:r>
      <w:r w:rsidRPr="00F110A5">
        <w:rPr>
          <w:rFonts w:ascii="Calibri" w:hAnsi="Calibri" w:cs="Calibri"/>
          <w:b/>
          <w:bCs/>
          <w:sz w:val="24"/>
          <w:szCs w:val="24"/>
          <w:highlight w:val="yellow"/>
        </w:rPr>
        <w:t>Output Settings</w:t>
      </w:r>
      <w:r w:rsidRPr="00D03ADE">
        <w:rPr>
          <w:rFonts w:ascii="Calibri" w:hAnsi="Calibri" w:cs="Calibri"/>
          <w:sz w:val="24"/>
          <w:szCs w:val="24"/>
          <w:highlight w:val="yellow"/>
        </w:rPr>
        <w:t xml:space="preserve"> button located near the bottom </w:t>
      </w:r>
      <w:r w:rsidR="00394911" w:rsidRPr="00D03ADE">
        <w:rPr>
          <w:rFonts w:ascii="Calibri" w:hAnsi="Calibri" w:cs="Calibri"/>
          <w:sz w:val="24"/>
          <w:szCs w:val="24"/>
          <w:highlight w:val="yellow"/>
        </w:rPr>
        <w:t>left-hand</w:t>
      </w:r>
      <w:r w:rsidRPr="00D03ADE">
        <w:rPr>
          <w:rFonts w:ascii="Calibri" w:hAnsi="Calibri" w:cs="Calibri"/>
          <w:sz w:val="24"/>
          <w:szCs w:val="24"/>
          <w:highlight w:val="yellow"/>
        </w:rPr>
        <w:t xml:space="preserve"> corner of the program. </w:t>
      </w:r>
    </w:p>
    <w:p w14:paraId="34ADB21C" w14:textId="77777777" w:rsidR="003E0210" w:rsidRPr="00D03ADE" w:rsidRDefault="003E0210" w:rsidP="00F110A5">
      <w:pPr>
        <w:pStyle w:val="ListParagraph"/>
        <w:spacing w:after="0"/>
        <w:ind w:left="0"/>
        <w:jc w:val="both"/>
        <w:rPr>
          <w:rFonts w:ascii="Calibri" w:hAnsi="Calibri" w:cs="Calibri"/>
          <w:sz w:val="24"/>
          <w:szCs w:val="24"/>
          <w:highlight w:val="yellow"/>
        </w:rPr>
      </w:pPr>
    </w:p>
    <w:p w14:paraId="4CC69D2E" w14:textId="0FE9C3A4" w:rsidR="00F81B86" w:rsidRPr="00D03ADE" w:rsidRDefault="00F81B86" w:rsidP="00F110A5">
      <w:pPr>
        <w:pStyle w:val="ListParagraph"/>
        <w:numPr>
          <w:ilvl w:val="2"/>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Select the</w:t>
      </w:r>
      <w:r w:rsidR="000F48A1" w:rsidRPr="00D03ADE">
        <w:rPr>
          <w:rFonts w:ascii="Calibri" w:hAnsi="Calibri" w:cs="Calibri"/>
          <w:sz w:val="24"/>
          <w:szCs w:val="24"/>
          <w:highlight w:val="yellow"/>
        </w:rPr>
        <w:t xml:space="preserve"> folder icon to the right of </w:t>
      </w:r>
      <w:r w:rsidRPr="00F110A5">
        <w:rPr>
          <w:rFonts w:ascii="Calibri" w:hAnsi="Calibri" w:cs="Calibri"/>
          <w:b/>
          <w:bCs/>
          <w:sz w:val="24"/>
          <w:szCs w:val="24"/>
          <w:highlight w:val="yellow"/>
        </w:rPr>
        <w:t>Default Output</w:t>
      </w:r>
      <w:r w:rsidRPr="00D03ADE">
        <w:rPr>
          <w:rFonts w:ascii="Calibri" w:hAnsi="Calibri" w:cs="Calibri"/>
          <w:sz w:val="24"/>
          <w:szCs w:val="24"/>
          <w:highlight w:val="yellow"/>
        </w:rPr>
        <w:t xml:space="preserve"> to choose the desired output location.</w:t>
      </w:r>
    </w:p>
    <w:p w14:paraId="6A8F489E" w14:textId="77777777" w:rsidR="008A38EF" w:rsidRPr="00D03ADE" w:rsidRDefault="008A38EF" w:rsidP="00F110A5">
      <w:pPr>
        <w:pStyle w:val="ListParagraph"/>
        <w:spacing w:after="0"/>
        <w:ind w:left="0"/>
        <w:jc w:val="both"/>
        <w:rPr>
          <w:rFonts w:ascii="Calibri" w:hAnsi="Calibri" w:cs="Calibri"/>
          <w:sz w:val="24"/>
          <w:szCs w:val="24"/>
          <w:highlight w:val="yellow"/>
        </w:rPr>
      </w:pPr>
    </w:p>
    <w:p w14:paraId="119ABACF" w14:textId="2349E3F3" w:rsidR="005575E8" w:rsidRDefault="005575E8" w:rsidP="00D03ADE">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Select the </w:t>
      </w:r>
      <w:r w:rsidRPr="00F110A5">
        <w:rPr>
          <w:rFonts w:ascii="Calibri" w:hAnsi="Calibri" w:cs="Calibri"/>
          <w:b/>
          <w:bCs/>
          <w:sz w:val="24"/>
          <w:szCs w:val="24"/>
          <w:highlight w:val="yellow"/>
        </w:rPr>
        <w:t>Analyze Images</w:t>
      </w:r>
      <w:r w:rsidRPr="00D03ADE">
        <w:rPr>
          <w:rFonts w:ascii="Calibri" w:hAnsi="Calibri" w:cs="Calibri"/>
          <w:sz w:val="24"/>
          <w:szCs w:val="24"/>
          <w:highlight w:val="yellow"/>
        </w:rPr>
        <w:t xml:space="preserve"> </w:t>
      </w:r>
      <w:r w:rsidR="00CA49FA" w:rsidRPr="00D03ADE">
        <w:rPr>
          <w:rFonts w:ascii="Calibri" w:hAnsi="Calibri" w:cs="Calibri"/>
          <w:sz w:val="24"/>
          <w:szCs w:val="24"/>
          <w:highlight w:val="yellow"/>
        </w:rPr>
        <w:t>i</w:t>
      </w:r>
      <w:r w:rsidRPr="00D03ADE">
        <w:rPr>
          <w:rFonts w:ascii="Calibri" w:hAnsi="Calibri" w:cs="Calibri"/>
          <w:sz w:val="24"/>
          <w:szCs w:val="24"/>
          <w:highlight w:val="yellow"/>
        </w:rPr>
        <w:t xml:space="preserve">con to begin image analysis. </w:t>
      </w:r>
    </w:p>
    <w:p w14:paraId="64BA9906" w14:textId="77777777" w:rsidR="00D03ADE" w:rsidRPr="00D03ADE" w:rsidRDefault="00D03ADE" w:rsidP="00F110A5">
      <w:pPr>
        <w:pStyle w:val="ListParagraph"/>
        <w:spacing w:after="0"/>
        <w:ind w:left="0"/>
        <w:jc w:val="both"/>
        <w:rPr>
          <w:rFonts w:ascii="Calibri" w:hAnsi="Calibri" w:cs="Calibri"/>
          <w:sz w:val="24"/>
          <w:szCs w:val="24"/>
          <w:highlight w:val="yellow"/>
        </w:rPr>
      </w:pPr>
    </w:p>
    <w:p w14:paraId="62F38F35" w14:textId="11D5830D" w:rsidR="00D03ADE" w:rsidRDefault="005575E8" w:rsidP="00D03ADE">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If </w:t>
      </w:r>
      <w:r w:rsidR="00375A49" w:rsidRPr="00D03ADE">
        <w:rPr>
          <w:rFonts w:ascii="Calibri" w:hAnsi="Calibri" w:cs="Calibri"/>
          <w:sz w:val="24"/>
          <w:szCs w:val="24"/>
          <w:highlight w:val="yellow"/>
        </w:rPr>
        <w:t xml:space="preserve">the </w:t>
      </w:r>
      <w:r w:rsidRPr="00D03ADE">
        <w:rPr>
          <w:rFonts w:ascii="Calibri" w:hAnsi="Calibri" w:cs="Calibri"/>
          <w:sz w:val="24"/>
          <w:szCs w:val="24"/>
          <w:highlight w:val="yellow"/>
        </w:rPr>
        <w:t>analysis takes too long to complete and is stuck processing a single image, it is likely due to issues from image acquisition. If this occurs</w:t>
      </w:r>
      <w:r w:rsidR="00870D58" w:rsidRPr="00D03ADE">
        <w:rPr>
          <w:rFonts w:ascii="Calibri" w:hAnsi="Calibri" w:cs="Calibri"/>
          <w:sz w:val="24"/>
          <w:szCs w:val="24"/>
          <w:highlight w:val="yellow"/>
        </w:rPr>
        <w:t>,</w:t>
      </w:r>
      <w:r w:rsidRPr="00D03ADE">
        <w:rPr>
          <w:rFonts w:ascii="Calibri" w:hAnsi="Calibri" w:cs="Calibri"/>
          <w:sz w:val="24"/>
          <w:szCs w:val="24"/>
          <w:highlight w:val="yellow"/>
        </w:rPr>
        <w:t xml:space="preserve"> abort the run and proceed to identify the unprocessed image(s) by sorting through the output folder and noting which image names are not found.</w:t>
      </w:r>
      <w:r w:rsidR="00C074E8" w:rsidRPr="00D03ADE">
        <w:rPr>
          <w:rFonts w:ascii="Calibri" w:hAnsi="Calibri" w:cs="Calibri"/>
          <w:sz w:val="24"/>
          <w:szCs w:val="24"/>
          <w:highlight w:val="yellow"/>
        </w:rPr>
        <w:t xml:space="preserve"> </w:t>
      </w:r>
    </w:p>
    <w:p w14:paraId="65473DE2" w14:textId="77777777" w:rsidR="00D03ADE" w:rsidRPr="00F16E1B" w:rsidRDefault="00D03ADE" w:rsidP="00F110A5">
      <w:pPr>
        <w:pStyle w:val="ListParagraph"/>
        <w:spacing w:after="0"/>
        <w:ind w:left="0"/>
        <w:jc w:val="both"/>
        <w:rPr>
          <w:rFonts w:ascii="Calibri" w:hAnsi="Calibri" w:cs="Calibri"/>
          <w:sz w:val="24"/>
          <w:szCs w:val="24"/>
        </w:rPr>
      </w:pPr>
    </w:p>
    <w:p w14:paraId="09F42FA6" w14:textId="75700A0E" w:rsidR="005575E8" w:rsidRPr="00F16E1B" w:rsidRDefault="00D03ADE" w:rsidP="00F110A5">
      <w:pPr>
        <w:pStyle w:val="ListParagraph"/>
        <w:spacing w:after="0"/>
        <w:ind w:left="0"/>
        <w:jc w:val="both"/>
        <w:rPr>
          <w:rFonts w:ascii="Calibri" w:hAnsi="Calibri" w:cs="Calibri"/>
          <w:sz w:val="24"/>
          <w:szCs w:val="24"/>
        </w:rPr>
      </w:pPr>
      <w:r w:rsidRPr="00F16E1B">
        <w:rPr>
          <w:rFonts w:ascii="Calibri" w:hAnsi="Calibri" w:cs="Calibri"/>
          <w:sz w:val="24"/>
          <w:szCs w:val="24"/>
        </w:rPr>
        <w:t xml:space="preserve">NOTE: </w:t>
      </w:r>
      <w:r w:rsidR="005575E8" w:rsidRPr="00F16E1B">
        <w:rPr>
          <w:rFonts w:ascii="Calibri" w:hAnsi="Calibri" w:cs="Calibri"/>
          <w:sz w:val="24"/>
          <w:szCs w:val="24"/>
        </w:rPr>
        <w:t xml:space="preserve">These images may require additional processing </w:t>
      </w:r>
      <w:r w:rsidR="00793EE4" w:rsidRPr="00F16E1B">
        <w:rPr>
          <w:rFonts w:ascii="Calibri" w:hAnsi="Calibri" w:cs="Calibri"/>
          <w:sz w:val="24"/>
          <w:szCs w:val="24"/>
        </w:rPr>
        <w:t>to remove large or intensely lit artifacts that cannot be processed by the pipeline.</w:t>
      </w:r>
      <w:r w:rsidR="00796D13" w:rsidRPr="00F16E1B">
        <w:rPr>
          <w:rFonts w:ascii="Calibri" w:hAnsi="Calibri" w:cs="Calibri"/>
          <w:sz w:val="24"/>
          <w:szCs w:val="24"/>
        </w:rPr>
        <w:t xml:space="preserve"> In </w:t>
      </w:r>
      <w:r w:rsidR="008F53C6" w:rsidRPr="00F16E1B">
        <w:rPr>
          <w:rFonts w:ascii="Calibri" w:hAnsi="Calibri" w:cs="Calibri"/>
          <w:sz w:val="24"/>
          <w:szCs w:val="24"/>
        </w:rPr>
        <w:t>some</w:t>
      </w:r>
      <w:r w:rsidR="00796D13" w:rsidRPr="00F16E1B">
        <w:rPr>
          <w:rFonts w:ascii="Calibri" w:hAnsi="Calibri" w:cs="Calibri"/>
          <w:sz w:val="24"/>
          <w:szCs w:val="24"/>
        </w:rPr>
        <w:t xml:space="preserve"> cases, these images may need to be excluded from </w:t>
      </w:r>
      <w:r w:rsidR="00375A49" w:rsidRPr="00F16E1B">
        <w:rPr>
          <w:rFonts w:ascii="Calibri" w:hAnsi="Calibri" w:cs="Calibri"/>
          <w:sz w:val="24"/>
          <w:szCs w:val="24"/>
        </w:rPr>
        <w:t xml:space="preserve">the </w:t>
      </w:r>
      <w:r w:rsidR="00796D13" w:rsidRPr="00F16E1B">
        <w:rPr>
          <w:rFonts w:ascii="Calibri" w:hAnsi="Calibri" w:cs="Calibri"/>
          <w:sz w:val="24"/>
          <w:szCs w:val="24"/>
        </w:rPr>
        <w:t xml:space="preserve">analysis. </w:t>
      </w:r>
    </w:p>
    <w:p w14:paraId="54BDCB7C" w14:textId="77777777" w:rsidR="00C074E8" w:rsidRPr="00D03ADE" w:rsidRDefault="00C074E8" w:rsidP="00D03ADE">
      <w:pPr>
        <w:rPr>
          <w:highlight w:val="yellow"/>
        </w:rPr>
      </w:pPr>
    </w:p>
    <w:p w14:paraId="25F30FEF" w14:textId="3150A73E" w:rsidR="00793EE4" w:rsidRPr="00D03ADE" w:rsidRDefault="00793EE4"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Following complete analysis, </w:t>
      </w:r>
      <w:r w:rsidR="00D03ADE">
        <w:rPr>
          <w:rFonts w:ascii="Calibri" w:hAnsi="Calibri" w:cs="Calibri"/>
          <w:sz w:val="24"/>
          <w:szCs w:val="24"/>
          <w:highlight w:val="yellow"/>
        </w:rPr>
        <w:t xml:space="preserve">the software will </w:t>
      </w:r>
      <w:r w:rsidRPr="00D03ADE">
        <w:rPr>
          <w:rFonts w:ascii="Calibri" w:hAnsi="Calibri" w:cs="Calibri"/>
          <w:sz w:val="24"/>
          <w:szCs w:val="24"/>
          <w:highlight w:val="yellow"/>
        </w:rPr>
        <w:t>organize</w:t>
      </w:r>
      <w:r w:rsidR="00D03ADE">
        <w:rPr>
          <w:rFonts w:ascii="Calibri" w:hAnsi="Calibri" w:cs="Calibri"/>
          <w:sz w:val="24"/>
          <w:szCs w:val="24"/>
          <w:highlight w:val="yellow"/>
        </w:rPr>
        <w:t xml:space="preserve"> the results</w:t>
      </w:r>
      <w:r w:rsidRPr="00D03ADE">
        <w:rPr>
          <w:rFonts w:ascii="Calibri" w:hAnsi="Calibri" w:cs="Calibri"/>
          <w:sz w:val="24"/>
          <w:szCs w:val="24"/>
          <w:highlight w:val="yellow"/>
        </w:rPr>
        <w:t xml:space="preserve"> into an excel spreadsheet containing individual worms</w:t>
      </w:r>
      <w:r w:rsidR="00C074E8" w:rsidRPr="00D03ADE">
        <w:rPr>
          <w:rFonts w:ascii="Calibri" w:hAnsi="Calibri" w:cs="Calibri"/>
          <w:sz w:val="24"/>
          <w:szCs w:val="24"/>
          <w:highlight w:val="yellow"/>
        </w:rPr>
        <w:t xml:space="preserve"> (column N)</w:t>
      </w:r>
      <w:r w:rsidRPr="00D03ADE">
        <w:rPr>
          <w:rFonts w:ascii="Calibri" w:hAnsi="Calibri" w:cs="Calibri"/>
          <w:sz w:val="24"/>
          <w:szCs w:val="24"/>
          <w:highlight w:val="yellow"/>
        </w:rPr>
        <w:t xml:space="preserve"> and their respective </w:t>
      </w:r>
      <w:r w:rsidR="00C074E8" w:rsidRPr="00D03ADE">
        <w:rPr>
          <w:rFonts w:ascii="Calibri" w:hAnsi="Calibri" w:cs="Calibri"/>
          <w:sz w:val="24"/>
          <w:szCs w:val="24"/>
          <w:highlight w:val="yellow"/>
        </w:rPr>
        <w:t>number</w:t>
      </w:r>
      <w:r w:rsidRPr="00D03ADE">
        <w:rPr>
          <w:rFonts w:ascii="Calibri" w:hAnsi="Calibri" w:cs="Calibri"/>
          <w:sz w:val="24"/>
          <w:szCs w:val="24"/>
          <w:highlight w:val="yellow"/>
        </w:rPr>
        <w:t xml:space="preserve"> of aggregates</w:t>
      </w:r>
      <w:r w:rsidR="00C074E8" w:rsidRPr="00D03ADE">
        <w:rPr>
          <w:rFonts w:ascii="Calibri" w:hAnsi="Calibri" w:cs="Calibri"/>
          <w:sz w:val="24"/>
          <w:szCs w:val="24"/>
          <w:highlight w:val="yellow"/>
        </w:rPr>
        <w:t xml:space="preserve"> (column K)</w:t>
      </w:r>
      <w:r w:rsidRPr="00D03ADE">
        <w:rPr>
          <w:rFonts w:ascii="Calibri" w:hAnsi="Calibri" w:cs="Calibri"/>
          <w:sz w:val="24"/>
          <w:szCs w:val="24"/>
          <w:highlight w:val="yellow"/>
        </w:rPr>
        <w:t>.</w:t>
      </w:r>
    </w:p>
    <w:p w14:paraId="3DA60A19" w14:textId="77777777" w:rsidR="00752013" w:rsidRPr="007A0FCA" w:rsidRDefault="00752013" w:rsidP="00F110A5">
      <w:pPr>
        <w:pStyle w:val="ListParagraph"/>
        <w:spacing w:after="0"/>
        <w:ind w:left="0"/>
        <w:jc w:val="both"/>
        <w:rPr>
          <w:rFonts w:ascii="Calibri" w:hAnsi="Calibri" w:cs="Calibri"/>
          <w:sz w:val="24"/>
          <w:szCs w:val="24"/>
        </w:rPr>
      </w:pPr>
    </w:p>
    <w:p w14:paraId="6CBF534C" w14:textId="166CC7DC" w:rsidR="0064140E" w:rsidRPr="007A0FCA" w:rsidRDefault="00D03ADE" w:rsidP="00F110A5">
      <w:pPr>
        <w:pStyle w:val="ListParagraph"/>
        <w:spacing w:after="0"/>
        <w:ind w:left="0"/>
        <w:jc w:val="both"/>
        <w:rPr>
          <w:rFonts w:ascii="Calibri" w:hAnsi="Calibri" w:cs="Calibri"/>
          <w:sz w:val="24"/>
          <w:szCs w:val="24"/>
        </w:rPr>
      </w:pPr>
      <w:r w:rsidRPr="007A0FCA">
        <w:rPr>
          <w:rFonts w:ascii="Calibri" w:hAnsi="Calibri" w:cs="Calibri"/>
          <w:sz w:val="24"/>
          <w:szCs w:val="24"/>
        </w:rPr>
        <w:t>NOTE:</w:t>
      </w:r>
      <w:r w:rsidRPr="007A0FCA">
        <w:rPr>
          <w:rFonts w:ascii="Calibri" w:hAnsi="Calibri" w:cs="Calibri"/>
          <w:b/>
          <w:bCs/>
          <w:sz w:val="24"/>
          <w:szCs w:val="24"/>
        </w:rPr>
        <w:t xml:space="preserve"> </w:t>
      </w:r>
      <w:r w:rsidR="00692617" w:rsidRPr="007A0FCA">
        <w:rPr>
          <w:rFonts w:ascii="Calibri" w:hAnsi="Calibri" w:cs="Calibri"/>
          <w:sz w:val="24"/>
          <w:szCs w:val="24"/>
        </w:rPr>
        <w:t xml:space="preserve">A successful run will produce an excel spreadsheet containing </w:t>
      </w:r>
      <w:r w:rsidR="000F48A1" w:rsidRPr="007A0FCA">
        <w:rPr>
          <w:rFonts w:ascii="Calibri" w:hAnsi="Calibri" w:cs="Calibri"/>
          <w:sz w:val="24"/>
          <w:szCs w:val="24"/>
        </w:rPr>
        <w:t xml:space="preserve">the number of </w:t>
      </w:r>
      <w:r w:rsidR="00692617" w:rsidRPr="007A0FCA">
        <w:rPr>
          <w:rFonts w:ascii="Calibri" w:hAnsi="Calibri" w:cs="Calibri"/>
          <w:sz w:val="24"/>
          <w:szCs w:val="24"/>
        </w:rPr>
        <w:t xml:space="preserve">aggregates per identified worm for each well. </w:t>
      </w:r>
      <w:r w:rsidR="00346C49" w:rsidRPr="007A0FCA">
        <w:rPr>
          <w:rFonts w:ascii="Calibri" w:hAnsi="Calibri" w:cs="Calibri"/>
          <w:sz w:val="24"/>
          <w:szCs w:val="24"/>
        </w:rPr>
        <w:t>These</w:t>
      </w:r>
      <w:r w:rsidR="00692617" w:rsidRPr="007A0FCA">
        <w:rPr>
          <w:rFonts w:ascii="Calibri" w:hAnsi="Calibri" w:cs="Calibri"/>
          <w:sz w:val="24"/>
          <w:szCs w:val="24"/>
        </w:rPr>
        <w:t xml:space="preserve"> data can be manipulated in </w:t>
      </w:r>
      <w:r w:rsidR="00431EB2" w:rsidRPr="007A0FCA">
        <w:rPr>
          <w:rFonts w:ascii="Calibri" w:hAnsi="Calibri" w:cs="Calibri"/>
          <w:sz w:val="24"/>
          <w:szCs w:val="24"/>
        </w:rPr>
        <w:t>a</w:t>
      </w:r>
      <w:r w:rsidR="00692617" w:rsidRPr="007A0FCA">
        <w:rPr>
          <w:rFonts w:ascii="Calibri" w:hAnsi="Calibri" w:cs="Calibri"/>
          <w:sz w:val="24"/>
          <w:szCs w:val="24"/>
        </w:rPr>
        <w:t xml:space="preserve"> manner determined by the experimenter.</w:t>
      </w:r>
      <w:r w:rsidR="00431EB2" w:rsidRPr="007A0FCA">
        <w:rPr>
          <w:rFonts w:ascii="Calibri" w:hAnsi="Calibri" w:cs="Calibri"/>
          <w:sz w:val="24"/>
          <w:szCs w:val="24"/>
        </w:rPr>
        <w:t xml:space="preserve"> </w:t>
      </w:r>
    </w:p>
    <w:p w14:paraId="1BB5EDEE" w14:textId="77777777" w:rsidR="00201DDC" w:rsidRPr="00D03ADE" w:rsidRDefault="00201DDC" w:rsidP="00F110A5">
      <w:pPr>
        <w:pStyle w:val="ListParagraph"/>
        <w:spacing w:after="0"/>
        <w:ind w:left="0"/>
        <w:jc w:val="both"/>
        <w:rPr>
          <w:rFonts w:ascii="Calibri" w:hAnsi="Calibri" w:cs="Calibri"/>
          <w:sz w:val="24"/>
          <w:szCs w:val="24"/>
          <w:highlight w:val="yellow"/>
        </w:rPr>
      </w:pPr>
    </w:p>
    <w:p w14:paraId="53968E22" w14:textId="33A0F6B1" w:rsidR="0064140E" w:rsidRDefault="0064140E" w:rsidP="00D03ADE">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Download metadata organizer</w:t>
      </w:r>
      <w:r w:rsidR="00001D8A" w:rsidRPr="00D03ADE">
        <w:rPr>
          <w:rFonts w:ascii="Calibri" w:hAnsi="Calibri" w:cs="Calibri"/>
          <w:sz w:val="24"/>
          <w:szCs w:val="24"/>
          <w:highlight w:val="yellow"/>
        </w:rPr>
        <w:t xml:space="preserve"> (Graphical User Interface)</w:t>
      </w:r>
      <w:r w:rsidRPr="00D03ADE">
        <w:rPr>
          <w:rFonts w:ascii="Calibri" w:hAnsi="Calibri" w:cs="Calibri"/>
          <w:sz w:val="24"/>
          <w:szCs w:val="24"/>
          <w:highlight w:val="yellow"/>
        </w:rPr>
        <w:t xml:space="preserve"> from </w:t>
      </w:r>
      <w:r w:rsidRPr="00D03ADE">
        <w:rPr>
          <w:rFonts w:ascii="Calibri" w:hAnsi="Calibri" w:cs="Calibri"/>
          <w:b/>
          <w:bCs/>
          <w:sz w:val="24"/>
          <w:szCs w:val="24"/>
          <w:highlight w:val="yellow"/>
        </w:rPr>
        <w:t xml:space="preserve">Supplemental </w:t>
      </w:r>
      <w:r w:rsidR="00FC6A50" w:rsidRPr="00D03ADE">
        <w:rPr>
          <w:rFonts w:ascii="Calibri" w:hAnsi="Calibri" w:cs="Calibri"/>
          <w:b/>
          <w:bCs/>
          <w:sz w:val="24"/>
          <w:szCs w:val="24"/>
          <w:highlight w:val="yellow"/>
        </w:rPr>
        <w:t xml:space="preserve">File </w:t>
      </w:r>
      <w:r w:rsidRPr="00D03ADE">
        <w:rPr>
          <w:rFonts w:ascii="Calibri" w:hAnsi="Calibri" w:cs="Calibri"/>
          <w:b/>
          <w:bCs/>
          <w:sz w:val="24"/>
          <w:szCs w:val="24"/>
          <w:highlight w:val="yellow"/>
        </w:rPr>
        <w:t>3</w:t>
      </w:r>
      <w:r w:rsidR="00FC6A50" w:rsidRPr="00D03ADE">
        <w:rPr>
          <w:rFonts w:ascii="Calibri" w:hAnsi="Calibri" w:cs="Calibri"/>
          <w:b/>
          <w:bCs/>
          <w:sz w:val="24"/>
          <w:szCs w:val="24"/>
          <w:highlight w:val="yellow"/>
        </w:rPr>
        <w:t xml:space="preserve"> </w:t>
      </w:r>
      <w:r w:rsidR="00FC6A50" w:rsidRPr="00D03ADE">
        <w:rPr>
          <w:rFonts w:ascii="Calibri" w:hAnsi="Calibri" w:cs="Calibri"/>
          <w:sz w:val="24"/>
          <w:szCs w:val="24"/>
          <w:highlight w:val="yellow"/>
        </w:rPr>
        <w:t>(Windows) or</w:t>
      </w:r>
      <w:r w:rsidR="00FC6A50" w:rsidRPr="00D03ADE">
        <w:rPr>
          <w:rFonts w:ascii="Calibri" w:hAnsi="Calibri" w:cs="Calibri"/>
          <w:b/>
          <w:bCs/>
          <w:sz w:val="24"/>
          <w:szCs w:val="24"/>
          <w:highlight w:val="yellow"/>
        </w:rPr>
        <w:t xml:space="preserve"> Supplemental File 4 </w:t>
      </w:r>
      <w:r w:rsidR="00FC6A50" w:rsidRPr="00D03ADE">
        <w:rPr>
          <w:rFonts w:ascii="Calibri" w:hAnsi="Calibri" w:cs="Calibri"/>
          <w:sz w:val="24"/>
          <w:szCs w:val="24"/>
          <w:highlight w:val="yellow"/>
        </w:rPr>
        <w:t>(Mac)</w:t>
      </w:r>
      <w:r w:rsidR="00D03ADE">
        <w:rPr>
          <w:rFonts w:ascii="Calibri" w:hAnsi="Calibri" w:cs="Calibri"/>
          <w:sz w:val="24"/>
          <w:szCs w:val="24"/>
          <w:highlight w:val="yellow"/>
        </w:rPr>
        <w:t xml:space="preserve"> </w:t>
      </w:r>
      <w:r w:rsidRPr="00D03ADE">
        <w:rPr>
          <w:rFonts w:ascii="Calibri" w:hAnsi="Calibri" w:cs="Calibri"/>
          <w:sz w:val="24"/>
          <w:szCs w:val="24"/>
          <w:highlight w:val="yellow"/>
        </w:rPr>
        <w:t xml:space="preserve">to conveniently organize data from the output CSV file from </w:t>
      </w:r>
      <w:r w:rsidR="008A5AC5">
        <w:rPr>
          <w:rFonts w:ascii="Calibri" w:hAnsi="Calibri" w:cs="Calibri"/>
          <w:sz w:val="24"/>
          <w:szCs w:val="24"/>
          <w:highlight w:val="yellow"/>
        </w:rPr>
        <w:t>CellProfiler</w:t>
      </w:r>
      <w:r w:rsidRPr="00D03ADE">
        <w:rPr>
          <w:rFonts w:ascii="Calibri" w:hAnsi="Calibri" w:cs="Calibri"/>
          <w:sz w:val="24"/>
          <w:szCs w:val="24"/>
          <w:highlight w:val="yellow"/>
        </w:rPr>
        <w:t xml:space="preserve">. </w:t>
      </w:r>
    </w:p>
    <w:p w14:paraId="61946BAE" w14:textId="77777777" w:rsidR="00D03ADE" w:rsidRPr="007A0FCA" w:rsidRDefault="00D03ADE" w:rsidP="00F110A5">
      <w:pPr>
        <w:pStyle w:val="ListParagraph"/>
        <w:spacing w:after="0"/>
        <w:ind w:left="0"/>
        <w:jc w:val="both"/>
        <w:rPr>
          <w:rFonts w:ascii="Calibri" w:hAnsi="Calibri" w:cs="Calibri"/>
          <w:sz w:val="24"/>
          <w:szCs w:val="24"/>
        </w:rPr>
      </w:pPr>
    </w:p>
    <w:p w14:paraId="5A6E17F6" w14:textId="1FD74129" w:rsidR="00D03ADE" w:rsidRPr="007A0FCA" w:rsidRDefault="00D03ADE" w:rsidP="00D03ADE">
      <w:r w:rsidRPr="007A0FCA">
        <w:t>NOTE:</w:t>
      </w:r>
      <w:r w:rsidR="0064140E" w:rsidRPr="007A0FCA">
        <w:t xml:space="preserve"> This software does not have an official license and will not automatically be opened after downloading. </w:t>
      </w:r>
    </w:p>
    <w:p w14:paraId="57AA3F49" w14:textId="77777777" w:rsidR="00D03ADE" w:rsidRDefault="00D03ADE" w:rsidP="00D03ADE">
      <w:pPr>
        <w:rPr>
          <w:highlight w:val="yellow"/>
        </w:rPr>
      </w:pPr>
    </w:p>
    <w:p w14:paraId="7F14FC26" w14:textId="2F018423" w:rsidR="0064140E" w:rsidRPr="00D03ADE" w:rsidRDefault="004D4009"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Follow </w:t>
      </w:r>
      <w:r w:rsidR="00D03ADE">
        <w:rPr>
          <w:rFonts w:ascii="Calibri" w:hAnsi="Calibri" w:cs="Calibri"/>
          <w:sz w:val="24"/>
          <w:szCs w:val="24"/>
          <w:highlight w:val="yellow"/>
        </w:rPr>
        <w:t>s</w:t>
      </w:r>
      <w:r w:rsidR="00D03ADE" w:rsidRPr="00D03ADE">
        <w:rPr>
          <w:rFonts w:ascii="Calibri" w:hAnsi="Calibri" w:cs="Calibri"/>
          <w:sz w:val="24"/>
          <w:szCs w:val="24"/>
          <w:highlight w:val="yellow"/>
        </w:rPr>
        <w:t xml:space="preserve">teps </w:t>
      </w:r>
      <w:r w:rsidRPr="00D03ADE">
        <w:rPr>
          <w:rFonts w:ascii="Calibri" w:hAnsi="Calibri" w:cs="Calibri"/>
          <w:sz w:val="24"/>
          <w:szCs w:val="24"/>
          <w:highlight w:val="yellow"/>
        </w:rPr>
        <w:t>9.1</w:t>
      </w:r>
      <w:r w:rsidR="00D03ADE">
        <w:rPr>
          <w:rFonts w:ascii="Calibri" w:hAnsi="Calibri" w:cs="Calibri"/>
          <w:sz w:val="24"/>
          <w:szCs w:val="24"/>
          <w:highlight w:val="yellow"/>
        </w:rPr>
        <w:t>4–</w:t>
      </w:r>
      <w:r w:rsidR="00921467" w:rsidRPr="00D03ADE">
        <w:rPr>
          <w:rFonts w:ascii="Calibri" w:hAnsi="Calibri" w:cs="Calibri"/>
          <w:sz w:val="24"/>
          <w:szCs w:val="24"/>
          <w:highlight w:val="yellow"/>
        </w:rPr>
        <w:t>9.</w:t>
      </w:r>
      <w:r w:rsidR="00D03ADE" w:rsidRPr="00D03ADE">
        <w:rPr>
          <w:rFonts w:ascii="Calibri" w:hAnsi="Calibri" w:cs="Calibri"/>
          <w:sz w:val="24"/>
          <w:szCs w:val="24"/>
          <w:highlight w:val="yellow"/>
        </w:rPr>
        <w:t>1</w:t>
      </w:r>
      <w:r w:rsidR="00D03ADE">
        <w:rPr>
          <w:rFonts w:ascii="Calibri" w:hAnsi="Calibri" w:cs="Calibri"/>
          <w:sz w:val="24"/>
          <w:szCs w:val="24"/>
          <w:highlight w:val="yellow"/>
        </w:rPr>
        <w:t>7</w:t>
      </w:r>
      <w:r w:rsidR="00D03ADE" w:rsidRPr="00D03ADE">
        <w:rPr>
          <w:rFonts w:ascii="Calibri" w:hAnsi="Calibri" w:cs="Calibri"/>
          <w:sz w:val="24"/>
          <w:szCs w:val="24"/>
          <w:highlight w:val="yellow"/>
        </w:rPr>
        <w:t xml:space="preserve"> </w:t>
      </w:r>
      <w:r w:rsidR="00921467" w:rsidRPr="00D03ADE">
        <w:rPr>
          <w:rFonts w:ascii="Calibri" w:hAnsi="Calibri" w:cs="Calibri"/>
          <w:sz w:val="24"/>
          <w:szCs w:val="24"/>
          <w:highlight w:val="yellow"/>
        </w:rPr>
        <w:t>i</w:t>
      </w:r>
      <w:r w:rsidR="00424A78" w:rsidRPr="00D03ADE">
        <w:rPr>
          <w:rFonts w:ascii="Calibri" w:hAnsi="Calibri" w:cs="Calibri"/>
          <w:sz w:val="24"/>
          <w:szCs w:val="24"/>
          <w:highlight w:val="yellow"/>
        </w:rPr>
        <w:t xml:space="preserve">f using Windows OS 64-bit. </w:t>
      </w:r>
      <w:r w:rsidR="00375A49" w:rsidRPr="00D03ADE">
        <w:rPr>
          <w:rFonts w:ascii="Calibri" w:hAnsi="Calibri" w:cs="Calibri"/>
          <w:sz w:val="24"/>
          <w:szCs w:val="24"/>
          <w:highlight w:val="yellow"/>
        </w:rPr>
        <w:t>The s</w:t>
      </w:r>
      <w:r w:rsidR="00424A78" w:rsidRPr="00D03ADE">
        <w:rPr>
          <w:rFonts w:ascii="Calibri" w:hAnsi="Calibri" w:cs="Calibri"/>
          <w:sz w:val="24"/>
          <w:szCs w:val="24"/>
          <w:highlight w:val="yellow"/>
        </w:rPr>
        <w:t xml:space="preserve">oftware will not work </w:t>
      </w:r>
      <w:r w:rsidR="00921467" w:rsidRPr="00D03ADE">
        <w:rPr>
          <w:rFonts w:ascii="Calibri" w:hAnsi="Calibri" w:cs="Calibri"/>
          <w:sz w:val="24"/>
          <w:szCs w:val="24"/>
          <w:highlight w:val="yellow"/>
        </w:rPr>
        <w:t>on</w:t>
      </w:r>
      <w:r w:rsidR="00424A78" w:rsidRPr="00D03ADE">
        <w:rPr>
          <w:rFonts w:ascii="Calibri" w:hAnsi="Calibri" w:cs="Calibri"/>
          <w:sz w:val="24"/>
          <w:szCs w:val="24"/>
          <w:highlight w:val="yellow"/>
        </w:rPr>
        <w:t xml:space="preserve"> Windows 32-bit</w:t>
      </w:r>
      <w:r w:rsidR="00296BA9" w:rsidRPr="00D03ADE">
        <w:rPr>
          <w:rFonts w:ascii="Calibri" w:hAnsi="Calibri" w:cs="Calibri"/>
          <w:sz w:val="24"/>
          <w:szCs w:val="24"/>
          <w:highlight w:val="yellow"/>
        </w:rPr>
        <w:t xml:space="preserve">. </w:t>
      </w:r>
      <w:r w:rsidR="00921467" w:rsidRPr="00D03ADE">
        <w:rPr>
          <w:rFonts w:ascii="Calibri" w:hAnsi="Calibri" w:cs="Calibri"/>
          <w:sz w:val="24"/>
          <w:szCs w:val="24"/>
          <w:highlight w:val="yellow"/>
        </w:rPr>
        <w:t xml:space="preserve">Follow </w:t>
      </w:r>
      <w:r w:rsidR="00D03ADE">
        <w:rPr>
          <w:rFonts w:ascii="Calibri" w:hAnsi="Calibri" w:cs="Calibri"/>
          <w:sz w:val="24"/>
          <w:szCs w:val="24"/>
          <w:highlight w:val="yellow"/>
        </w:rPr>
        <w:t>s</w:t>
      </w:r>
      <w:r w:rsidR="00D03ADE" w:rsidRPr="00D03ADE">
        <w:rPr>
          <w:rFonts w:ascii="Calibri" w:hAnsi="Calibri" w:cs="Calibri"/>
          <w:sz w:val="24"/>
          <w:szCs w:val="24"/>
          <w:highlight w:val="yellow"/>
        </w:rPr>
        <w:t xml:space="preserve">teps </w:t>
      </w:r>
      <w:r w:rsidR="00EA632E" w:rsidRPr="00D03ADE">
        <w:rPr>
          <w:rFonts w:ascii="Calibri" w:hAnsi="Calibri" w:cs="Calibri"/>
          <w:sz w:val="24"/>
          <w:szCs w:val="24"/>
          <w:highlight w:val="yellow"/>
        </w:rPr>
        <w:t>9.</w:t>
      </w:r>
      <w:r w:rsidR="00D03ADE" w:rsidRPr="00D03ADE">
        <w:rPr>
          <w:rFonts w:ascii="Calibri" w:hAnsi="Calibri" w:cs="Calibri"/>
          <w:sz w:val="24"/>
          <w:szCs w:val="24"/>
          <w:highlight w:val="yellow"/>
        </w:rPr>
        <w:t>1</w:t>
      </w:r>
      <w:r w:rsidR="00D03ADE">
        <w:rPr>
          <w:rFonts w:ascii="Calibri" w:hAnsi="Calibri" w:cs="Calibri"/>
          <w:sz w:val="24"/>
          <w:szCs w:val="24"/>
          <w:highlight w:val="yellow"/>
        </w:rPr>
        <w:t>8–</w:t>
      </w:r>
      <w:r w:rsidR="00EA632E" w:rsidRPr="00D03ADE">
        <w:rPr>
          <w:rFonts w:ascii="Calibri" w:hAnsi="Calibri" w:cs="Calibri"/>
          <w:sz w:val="24"/>
          <w:szCs w:val="24"/>
          <w:highlight w:val="yellow"/>
        </w:rPr>
        <w:t>9.</w:t>
      </w:r>
      <w:r w:rsidR="00D03ADE">
        <w:rPr>
          <w:rFonts w:ascii="Calibri" w:hAnsi="Calibri" w:cs="Calibri"/>
          <w:sz w:val="24"/>
          <w:szCs w:val="24"/>
          <w:highlight w:val="yellow"/>
        </w:rPr>
        <w:t>20</w:t>
      </w:r>
      <w:r w:rsidR="00EA632E" w:rsidRPr="00D03ADE">
        <w:rPr>
          <w:rFonts w:ascii="Calibri" w:hAnsi="Calibri" w:cs="Calibri"/>
          <w:sz w:val="24"/>
          <w:szCs w:val="24"/>
          <w:highlight w:val="yellow"/>
        </w:rPr>
        <w:t xml:space="preserve"> if </w:t>
      </w:r>
      <w:r w:rsidR="0064140E" w:rsidRPr="00D03ADE">
        <w:rPr>
          <w:rFonts w:ascii="Calibri" w:hAnsi="Calibri" w:cs="Calibri"/>
          <w:sz w:val="24"/>
          <w:szCs w:val="24"/>
          <w:highlight w:val="yellow"/>
        </w:rPr>
        <w:t>using Mac</w:t>
      </w:r>
      <w:r w:rsidR="0067340D" w:rsidRPr="00D03ADE">
        <w:rPr>
          <w:rFonts w:ascii="Calibri" w:hAnsi="Calibri" w:cs="Calibri"/>
          <w:sz w:val="24"/>
          <w:szCs w:val="24"/>
          <w:highlight w:val="yellow"/>
        </w:rPr>
        <w:t xml:space="preserve"> OS.</w:t>
      </w:r>
      <w:r w:rsidR="0064140E" w:rsidRPr="00D03ADE">
        <w:rPr>
          <w:rFonts w:ascii="Calibri" w:hAnsi="Calibri" w:cs="Calibri"/>
          <w:sz w:val="24"/>
          <w:szCs w:val="24"/>
          <w:highlight w:val="yellow"/>
        </w:rPr>
        <w:t xml:space="preserve"> </w:t>
      </w:r>
      <w:r w:rsidR="00296BA9" w:rsidRPr="00D03ADE">
        <w:rPr>
          <w:rFonts w:ascii="Calibri" w:hAnsi="Calibri" w:cs="Calibri"/>
          <w:sz w:val="24"/>
          <w:szCs w:val="24"/>
          <w:highlight w:val="yellow"/>
        </w:rPr>
        <w:t>Steps 9.</w:t>
      </w:r>
      <w:r w:rsidR="00D03ADE">
        <w:rPr>
          <w:rFonts w:ascii="Calibri" w:hAnsi="Calibri" w:cs="Calibri"/>
          <w:sz w:val="24"/>
          <w:szCs w:val="24"/>
          <w:highlight w:val="yellow"/>
        </w:rPr>
        <w:t>21–</w:t>
      </w:r>
      <w:r w:rsidR="00296BA9" w:rsidRPr="00D03ADE">
        <w:rPr>
          <w:rFonts w:ascii="Calibri" w:hAnsi="Calibri" w:cs="Calibri"/>
          <w:sz w:val="24"/>
          <w:szCs w:val="24"/>
          <w:highlight w:val="yellow"/>
        </w:rPr>
        <w:t>9.</w:t>
      </w:r>
      <w:r w:rsidR="00D03ADE">
        <w:rPr>
          <w:rFonts w:ascii="Calibri" w:hAnsi="Calibri" w:cs="Calibri"/>
          <w:sz w:val="24"/>
          <w:szCs w:val="24"/>
          <w:highlight w:val="yellow"/>
        </w:rPr>
        <w:t>22</w:t>
      </w:r>
      <w:r w:rsidR="00296BA9" w:rsidRPr="00D03ADE">
        <w:rPr>
          <w:rFonts w:ascii="Calibri" w:hAnsi="Calibri" w:cs="Calibri"/>
          <w:sz w:val="24"/>
          <w:szCs w:val="24"/>
          <w:highlight w:val="yellow"/>
        </w:rPr>
        <w:t xml:space="preserve"> are </w:t>
      </w:r>
      <w:r w:rsidR="001B63B9" w:rsidRPr="00D03ADE">
        <w:rPr>
          <w:rFonts w:ascii="Calibri" w:hAnsi="Calibri" w:cs="Calibri"/>
          <w:sz w:val="24"/>
          <w:szCs w:val="24"/>
          <w:highlight w:val="yellow"/>
        </w:rPr>
        <w:t xml:space="preserve">the same for both operating systems. </w:t>
      </w:r>
    </w:p>
    <w:p w14:paraId="4888586B" w14:textId="7F54CE16" w:rsidR="001916D8" w:rsidRPr="00D03ADE" w:rsidRDefault="001916D8" w:rsidP="00D03ADE">
      <w:pPr>
        <w:rPr>
          <w:highlight w:val="yellow"/>
        </w:rPr>
      </w:pPr>
    </w:p>
    <w:p w14:paraId="791C4150" w14:textId="68370DFA" w:rsidR="00D03ADE" w:rsidRDefault="00753ECA" w:rsidP="00D03ADE">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For Windows OS, locate the </w:t>
      </w:r>
      <w:r w:rsidR="00FC22CD" w:rsidRPr="00D03ADE">
        <w:rPr>
          <w:rFonts w:ascii="Calibri" w:hAnsi="Calibri" w:cs="Calibri"/>
          <w:sz w:val="24"/>
          <w:szCs w:val="24"/>
          <w:highlight w:val="yellow"/>
        </w:rPr>
        <w:t xml:space="preserve">downloaded file and extract </w:t>
      </w:r>
      <w:r w:rsidR="00D03ADE">
        <w:rPr>
          <w:rFonts w:ascii="Calibri" w:hAnsi="Calibri" w:cs="Calibri"/>
          <w:sz w:val="24"/>
          <w:szCs w:val="24"/>
          <w:highlight w:val="yellow"/>
        </w:rPr>
        <w:t xml:space="preserve">it </w:t>
      </w:r>
      <w:r w:rsidR="008C33B5" w:rsidRPr="00D03ADE">
        <w:rPr>
          <w:rFonts w:ascii="Calibri" w:hAnsi="Calibri" w:cs="Calibri"/>
          <w:sz w:val="24"/>
          <w:szCs w:val="24"/>
          <w:highlight w:val="yellow"/>
        </w:rPr>
        <w:t>to</w:t>
      </w:r>
      <w:r w:rsidR="001916D8" w:rsidRPr="00D03ADE">
        <w:rPr>
          <w:rFonts w:ascii="Calibri" w:hAnsi="Calibri" w:cs="Calibri"/>
          <w:sz w:val="24"/>
          <w:szCs w:val="24"/>
          <w:highlight w:val="yellow"/>
        </w:rPr>
        <w:t xml:space="preserve"> </w:t>
      </w:r>
      <w:r w:rsidR="00D03ADE">
        <w:rPr>
          <w:rFonts w:ascii="Calibri" w:hAnsi="Calibri" w:cs="Calibri"/>
          <w:sz w:val="24"/>
          <w:szCs w:val="24"/>
          <w:highlight w:val="yellow"/>
        </w:rPr>
        <w:t>the</w:t>
      </w:r>
      <w:r w:rsidR="00D03ADE" w:rsidRPr="00D03ADE">
        <w:rPr>
          <w:rFonts w:ascii="Calibri" w:hAnsi="Calibri" w:cs="Calibri"/>
          <w:sz w:val="24"/>
          <w:szCs w:val="24"/>
          <w:highlight w:val="yellow"/>
        </w:rPr>
        <w:t xml:space="preserve"> </w:t>
      </w:r>
      <w:r w:rsidR="000A3B3E" w:rsidRPr="00D03ADE">
        <w:rPr>
          <w:rFonts w:ascii="Calibri" w:hAnsi="Calibri" w:cs="Calibri"/>
          <w:sz w:val="24"/>
          <w:szCs w:val="24"/>
          <w:highlight w:val="yellow"/>
        </w:rPr>
        <w:t>desired location</w:t>
      </w:r>
      <w:r w:rsidR="00E55D9E" w:rsidRPr="00D03ADE">
        <w:rPr>
          <w:rFonts w:ascii="Calibri" w:hAnsi="Calibri" w:cs="Calibri"/>
          <w:sz w:val="24"/>
          <w:szCs w:val="24"/>
          <w:highlight w:val="yellow"/>
        </w:rPr>
        <w:t xml:space="preserve">. </w:t>
      </w:r>
    </w:p>
    <w:p w14:paraId="1AF02908" w14:textId="77777777" w:rsidR="00D03ADE" w:rsidRPr="00F110A5" w:rsidRDefault="00D03ADE" w:rsidP="00F110A5">
      <w:pPr>
        <w:pStyle w:val="ListParagraph"/>
        <w:rPr>
          <w:rFonts w:ascii="Calibri" w:hAnsi="Calibri" w:cs="Calibri"/>
          <w:sz w:val="24"/>
          <w:szCs w:val="24"/>
          <w:highlight w:val="yellow"/>
        </w:rPr>
      </w:pPr>
    </w:p>
    <w:p w14:paraId="16399611" w14:textId="207E1A4A" w:rsidR="00D2474B" w:rsidRPr="00D03ADE" w:rsidRDefault="00E55D9E"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Locate and open the extracted folder name</w:t>
      </w:r>
      <w:r w:rsidR="001E44B9" w:rsidRPr="00D03ADE">
        <w:rPr>
          <w:rFonts w:ascii="Calibri" w:hAnsi="Calibri" w:cs="Calibri"/>
          <w:sz w:val="24"/>
          <w:szCs w:val="24"/>
          <w:highlight w:val="yellow"/>
        </w:rPr>
        <w:t>d</w:t>
      </w:r>
      <w:r w:rsidRPr="00D03ADE">
        <w:rPr>
          <w:rFonts w:ascii="Calibri" w:hAnsi="Calibri" w:cs="Calibri"/>
          <w:sz w:val="24"/>
          <w:szCs w:val="24"/>
          <w:highlight w:val="yellow"/>
        </w:rPr>
        <w:t xml:space="preserve"> gui_window</w:t>
      </w:r>
      <w:r w:rsidR="001E44B9" w:rsidRPr="00D03ADE">
        <w:rPr>
          <w:rFonts w:ascii="Calibri" w:hAnsi="Calibri" w:cs="Calibri"/>
          <w:sz w:val="24"/>
          <w:szCs w:val="24"/>
          <w:highlight w:val="yellow"/>
        </w:rPr>
        <w:t>s</w:t>
      </w:r>
      <w:r w:rsidRPr="00D03ADE">
        <w:rPr>
          <w:rFonts w:ascii="Calibri" w:hAnsi="Calibri" w:cs="Calibri"/>
          <w:sz w:val="24"/>
          <w:szCs w:val="24"/>
          <w:highlight w:val="yellow"/>
        </w:rPr>
        <w:t>OS_64x</w:t>
      </w:r>
      <w:r w:rsidR="00665928" w:rsidRPr="00D03ADE">
        <w:rPr>
          <w:rFonts w:ascii="Calibri" w:hAnsi="Calibri" w:cs="Calibri"/>
          <w:sz w:val="24"/>
          <w:szCs w:val="24"/>
          <w:highlight w:val="yellow"/>
        </w:rPr>
        <w:t xml:space="preserve"> and launch the application by clicking on the </w:t>
      </w:r>
      <w:r w:rsidR="00D03ADE">
        <w:rPr>
          <w:rFonts w:ascii="Calibri" w:hAnsi="Calibri" w:cs="Calibri"/>
          <w:sz w:val="24"/>
          <w:szCs w:val="24"/>
          <w:highlight w:val="yellow"/>
        </w:rPr>
        <w:t>“</w:t>
      </w:r>
      <w:r w:rsidR="00665928" w:rsidRPr="00D03ADE">
        <w:rPr>
          <w:rFonts w:ascii="Calibri" w:hAnsi="Calibri" w:cs="Calibri"/>
          <w:sz w:val="24"/>
          <w:szCs w:val="24"/>
          <w:highlight w:val="yellow"/>
        </w:rPr>
        <w:t>gui</w:t>
      </w:r>
      <w:r w:rsidR="00D03ADE">
        <w:rPr>
          <w:rFonts w:ascii="Calibri" w:hAnsi="Calibri" w:cs="Calibri"/>
          <w:sz w:val="24"/>
          <w:szCs w:val="24"/>
          <w:highlight w:val="yellow"/>
        </w:rPr>
        <w:t>”</w:t>
      </w:r>
      <w:r w:rsidR="00665928" w:rsidRPr="00D03ADE">
        <w:rPr>
          <w:rFonts w:ascii="Calibri" w:hAnsi="Calibri" w:cs="Calibri"/>
          <w:sz w:val="24"/>
          <w:szCs w:val="24"/>
          <w:highlight w:val="yellow"/>
        </w:rPr>
        <w:t xml:space="preserve"> </w:t>
      </w:r>
      <w:r w:rsidR="002E01C9" w:rsidRPr="00D03ADE">
        <w:rPr>
          <w:rFonts w:ascii="Calibri" w:hAnsi="Calibri" w:cs="Calibri"/>
          <w:sz w:val="24"/>
          <w:szCs w:val="24"/>
          <w:highlight w:val="yellow"/>
        </w:rPr>
        <w:t>a</w:t>
      </w:r>
      <w:r w:rsidR="00665928" w:rsidRPr="00D03ADE">
        <w:rPr>
          <w:rFonts w:ascii="Calibri" w:hAnsi="Calibri" w:cs="Calibri"/>
          <w:sz w:val="24"/>
          <w:szCs w:val="24"/>
          <w:highlight w:val="yellow"/>
        </w:rPr>
        <w:t xml:space="preserve">pplication icon. </w:t>
      </w:r>
    </w:p>
    <w:p w14:paraId="5324F465" w14:textId="77777777" w:rsidR="00D2474B" w:rsidRPr="00D03ADE" w:rsidRDefault="00D2474B" w:rsidP="00F110A5">
      <w:pPr>
        <w:pStyle w:val="ListParagraph"/>
        <w:spacing w:after="0"/>
        <w:ind w:left="0"/>
        <w:jc w:val="both"/>
        <w:rPr>
          <w:rFonts w:ascii="Calibri" w:hAnsi="Calibri" w:cs="Calibri"/>
          <w:sz w:val="24"/>
          <w:szCs w:val="24"/>
          <w:highlight w:val="yellow"/>
        </w:rPr>
      </w:pPr>
    </w:p>
    <w:p w14:paraId="09B22592" w14:textId="2FC8E451" w:rsidR="0026168E" w:rsidRPr="00D03ADE" w:rsidRDefault="0026168E"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A prompt may open requesting permission to run. Select </w:t>
      </w:r>
      <w:r w:rsidR="00D03ADE" w:rsidRPr="00F110A5">
        <w:rPr>
          <w:rFonts w:ascii="Calibri" w:hAnsi="Calibri" w:cs="Calibri"/>
          <w:b/>
          <w:bCs/>
          <w:sz w:val="24"/>
          <w:szCs w:val="24"/>
          <w:highlight w:val="yellow"/>
        </w:rPr>
        <w:t>M</w:t>
      </w:r>
      <w:r w:rsidRPr="00F110A5">
        <w:rPr>
          <w:rFonts w:ascii="Calibri" w:hAnsi="Calibri" w:cs="Calibri"/>
          <w:b/>
          <w:bCs/>
          <w:sz w:val="24"/>
          <w:szCs w:val="24"/>
          <w:highlight w:val="yellow"/>
        </w:rPr>
        <w:t xml:space="preserve">ore </w:t>
      </w:r>
      <w:r w:rsidR="00D03ADE" w:rsidRPr="00F110A5">
        <w:rPr>
          <w:rFonts w:ascii="Calibri" w:hAnsi="Calibri" w:cs="Calibri"/>
          <w:b/>
          <w:bCs/>
          <w:sz w:val="24"/>
          <w:szCs w:val="24"/>
          <w:highlight w:val="yellow"/>
        </w:rPr>
        <w:t>I</w:t>
      </w:r>
      <w:r w:rsidRPr="00F110A5">
        <w:rPr>
          <w:rFonts w:ascii="Calibri" w:hAnsi="Calibri" w:cs="Calibri"/>
          <w:b/>
          <w:bCs/>
          <w:sz w:val="24"/>
          <w:szCs w:val="24"/>
          <w:highlight w:val="yellow"/>
        </w:rPr>
        <w:t>nfo</w:t>
      </w:r>
      <w:r w:rsidRPr="00D03ADE">
        <w:rPr>
          <w:rFonts w:ascii="Calibri" w:hAnsi="Calibri" w:cs="Calibri"/>
          <w:sz w:val="24"/>
          <w:szCs w:val="24"/>
          <w:highlight w:val="yellow"/>
        </w:rPr>
        <w:t xml:space="preserve"> and then click </w:t>
      </w:r>
      <w:r w:rsidR="00D03ADE" w:rsidRPr="00F110A5">
        <w:rPr>
          <w:rFonts w:ascii="Calibri" w:hAnsi="Calibri" w:cs="Calibri"/>
          <w:b/>
          <w:bCs/>
          <w:sz w:val="24"/>
          <w:szCs w:val="24"/>
          <w:highlight w:val="yellow"/>
        </w:rPr>
        <w:t>T</w:t>
      </w:r>
      <w:r w:rsidRPr="00F110A5">
        <w:rPr>
          <w:rFonts w:ascii="Calibri" w:hAnsi="Calibri" w:cs="Calibri"/>
          <w:b/>
          <w:bCs/>
          <w:sz w:val="24"/>
          <w:szCs w:val="24"/>
          <w:highlight w:val="yellow"/>
        </w:rPr>
        <w:t xml:space="preserve">rust </w:t>
      </w:r>
      <w:r w:rsidR="00D03ADE" w:rsidRPr="00F110A5">
        <w:rPr>
          <w:rFonts w:ascii="Calibri" w:hAnsi="Calibri" w:cs="Calibri"/>
          <w:b/>
          <w:bCs/>
          <w:sz w:val="24"/>
          <w:szCs w:val="24"/>
          <w:highlight w:val="yellow"/>
        </w:rPr>
        <w:t>Anyway</w:t>
      </w:r>
      <w:r w:rsidRPr="00D03ADE">
        <w:rPr>
          <w:rFonts w:ascii="Calibri" w:hAnsi="Calibri" w:cs="Calibri"/>
          <w:sz w:val="24"/>
          <w:szCs w:val="24"/>
          <w:highlight w:val="yellow"/>
        </w:rPr>
        <w:t xml:space="preserve">. </w:t>
      </w:r>
    </w:p>
    <w:p w14:paraId="7E35B09E" w14:textId="77777777" w:rsidR="0026168E" w:rsidRPr="00D03ADE" w:rsidRDefault="0026168E" w:rsidP="00F110A5">
      <w:pPr>
        <w:pStyle w:val="ListParagraph"/>
        <w:spacing w:after="0"/>
        <w:ind w:left="0"/>
        <w:jc w:val="both"/>
        <w:rPr>
          <w:rFonts w:ascii="Calibri" w:hAnsi="Calibri" w:cs="Calibri"/>
          <w:sz w:val="24"/>
          <w:szCs w:val="24"/>
          <w:highlight w:val="yellow"/>
        </w:rPr>
      </w:pPr>
    </w:p>
    <w:p w14:paraId="05D6356B" w14:textId="48EBC713" w:rsidR="0064140E" w:rsidRPr="00F93282" w:rsidRDefault="00FF0E7A" w:rsidP="00F110A5">
      <w:pPr>
        <w:pStyle w:val="ListParagraph"/>
        <w:numPr>
          <w:ilvl w:val="1"/>
          <w:numId w:val="36"/>
        </w:numPr>
        <w:spacing w:after="0"/>
        <w:ind w:left="0" w:firstLine="0"/>
        <w:jc w:val="both"/>
        <w:rPr>
          <w:rFonts w:ascii="Calibri" w:hAnsi="Calibri" w:cs="Calibri"/>
          <w:sz w:val="24"/>
          <w:szCs w:val="24"/>
          <w:highlight w:val="yellow"/>
        </w:rPr>
      </w:pPr>
      <w:r w:rsidRPr="00F93282">
        <w:rPr>
          <w:rFonts w:ascii="Calibri" w:hAnsi="Calibri" w:cs="Calibri"/>
          <w:sz w:val="24"/>
          <w:szCs w:val="24"/>
          <w:highlight w:val="yellow"/>
        </w:rPr>
        <w:lastRenderedPageBreak/>
        <w:t xml:space="preserve">The </w:t>
      </w:r>
      <w:r w:rsidR="0064140E" w:rsidRPr="00F93282">
        <w:rPr>
          <w:rFonts w:ascii="Calibri" w:hAnsi="Calibri" w:cs="Calibri"/>
          <w:sz w:val="24"/>
          <w:szCs w:val="24"/>
          <w:highlight w:val="yellow"/>
        </w:rPr>
        <w:t xml:space="preserve">metadata organizer </w:t>
      </w:r>
      <w:r w:rsidRPr="00F93282">
        <w:rPr>
          <w:rFonts w:ascii="Calibri" w:hAnsi="Calibri" w:cs="Calibri"/>
          <w:sz w:val="24"/>
          <w:szCs w:val="24"/>
          <w:highlight w:val="yellow"/>
        </w:rPr>
        <w:t xml:space="preserve">is ready to </w:t>
      </w:r>
      <w:r w:rsidR="0064140E" w:rsidRPr="00F93282">
        <w:rPr>
          <w:rFonts w:ascii="Calibri" w:hAnsi="Calibri" w:cs="Calibri"/>
          <w:sz w:val="24"/>
          <w:szCs w:val="24"/>
          <w:highlight w:val="yellow"/>
        </w:rPr>
        <w:t xml:space="preserve">drag and drop </w:t>
      </w:r>
      <w:r w:rsidR="00BA7120" w:rsidRPr="00F93282">
        <w:rPr>
          <w:rFonts w:ascii="Calibri" w:hAnsi="Calibri" w:cs="Calibri"/>
          <w:sz w:val="24"/>
          <w:szCs w:val="24"/>
          <w:highlight w:val="yellow"/>
        </w:rPr>
        <w:t xml:space="preserve">CellProfiler </w:t>
      </w:r>
      <w:r w:rsidR="0064140E" w:rsidRPr="00F93282">
        <w:rPr>
          <w:rFonts w:ascii="Calibri" w:hAnsi="Calibri" w:cs="Calibri"/>
          <w:sz w:val="24"/>
          <w:szCs w:val="24"/>
          <w:highlight w:val="yellow"/>
        </w:rPr>
        <w:t>output CSV file</w:t>
      </w:r>
      <w:r w:rsidR="007B193A" w:rsidRPr="00F93282">
        <w:rPr>
          <w:rFonts w:ascii="Calibri" w:hAnsi="Calibri" w:cs="Calibri"/>
          <w:sz w:val="24"/>
          <w:szCs w:val="24"/>
          <w:highlight w:val="yellow"/>
        </w:rPr>
        <w:t>s</w:t>
      </w:r>
      <w:r w:rsidR="0064140E" w:rsidRPr="00F93282">
        <w:rPr>
          <w:rFonts w:ascii="Calibri" w:hAnsi="Calibri" w:cs="Calibri"/>
          <w:sz w:val="24"/>
          <w:szCs w:val="24"/>
          <w:highlight w:val="yellow"/>
        </w:rPr>
        <w:t xml:space="preserve">. </w:t>
      </w:r>
      <w:r w:rsidR="00E36A6F" w:rsidRPr="00F93282">
        <w:rPr>
          <w:rFonts w:ascii="Calibri" w:hAnsi="Calibri" w:cs="Calibri"/>
          <w:sz w:val="24"/>
          <w:szCs w:val="24"/>
          <w:highlight w:val="yellow"/>
        </w:rPr>
        <w:t>Continue to Step 9.</w:t>
      </w:r>
      <w:r w:rsidR="00D03ADE" w:rsidRPr="00F93282">
        <w:rPr>
          <w:rFonts w:ascii="Calibri" w:hAnsi="Calibri" w:cs="Calibri"/>
          <w:sz w:val="24"/>
          <w:szCs w:val="24"/>
          <w:highlight w:val="yellow"/>
        </w:rPr>
        <w:t>21</w:t>
      </w:r>
      <w:r w:rsidR="00E36A6F" w:rsidRPr="00F93282">
        <w:rPr>
          <w:rFonts w:ascii="Calibri" w:hAnsi="Calibri" w:cs="Calibri"/>
          <w:sz w:val="24"/>
          <w:szCs w:val="24"/>
          <w:highlight w:val="yellow"/>
        </w:rPr>
        <w:t>.</w:t>
      </w:r>
    </w:p>
    <w:p w14:paraId="23BD3735" w14:textId="77777777" w:rsidR="00D2474B" w:rsidRPr="00D03ADE" w:rsidRDefault="00D2474B" w:rsidP="00F110A5">
      <w:pPr>
        <w:pStyle w:val="ListParagraph"/>
        <w:spacing w:after="0"/>
        <w:ind w:left="0"/>
        <w:jc w:val="both"/>
        <w:rPr>
          <w:rFonts w:ascii="Calibri" w:hAnsi="Calibri" w:cs="Calibri"/>
          <w:sz w:val="24"/>
          <w:szCs w:val="24"/>
          <w:highlight w:val="yellow"/>
        </w:rPr>
      </w:pPr>
    </w:p>
    <w:p w14:paraId="4A83792D" w14:textId="130029C9" w:rsidR="0060134E" w:rsidRPr="00D03ADE" w:rsidRDefault="00FC22CD"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For Mac OS, loca</w:t>
      </w:r>
      <w:r w:rsidR="009D6E7C" w:rsidRPr="00D03ADE">
        <w:rPr>
          <w:rFonts w:ascii="Calibri" w:hAnsi="Calibri" w:cs="Calibri"/>
          <w:sz w:val="24"/>
          <w:szCs w:val="24"/>
          <w:highlight w:val="yellow"/>
        </w:rPr>
        <w:t xml:space="preserve">te the downloaded file </w:t>
      </w:r>
      <w:r w:rsidR="002764C6" w:rsidRPr="00D03ADE">
        <w:rPr>
          <w:rFonts w:ascii="Calibri" w:hAnsi="Calibri" w:cs="Calibri"/>
          <w:sz w:val="24"/>
          <w:szCs w:val="24"/>
          <w:highlight w:val="yellow"/>
        </w:rPr>
        <w:t>and open gui_macOS_64x.zip. This step should automatically extract all files</w:t>
      </w:r>
      <w:r w:rsidR="00F6778F" w:rsidRPr="00D03ADE">
        <w:rPr>
          <w:rFonts w:ascii="Calibri" w:hAnsi="Calibri" w:cs="Calibri"/>
          <w:sz w:val="24"/>
          <w:szCs w:val="24"/>
          <w:highlight w:val="yellow"/>
        </w:rPr>
        <w:t>.</w:t>
      </w:r>
    </w:p>
    <w:p w14:paraId="12B79AD7" w14:textId="77777777" w:rsidR="0060134E" w:rsidRPr="00D03ADE" w:rsidRDefault="0060134E" w:rsidP="00F110A5">
      <w:pPr>
        <w:pStyle w:val="ListParagraph"/>
        <w:spacing w:after="0"/>
        <w:ind w:left="0"/>
        <w:jc w:val="both"/>
        <w:rPr>
          <w:rFonts w:ascii="Calibri" w:hAnsi="Calibri" w:cs="Calibri"/>
          <w:sz w:val="24"/>
          <w:szCs w:val="24"/>
          <w:highlight w:val="yellow"/>
        </w:rPr>
      </w:pPr>
    </w:p>
    <w:p w14:paraId="0ECA5401" w14:textId="6AFDE43D" w:rsidR="001E0D63" w:rsidRPr="00D03ADE" w:rsidRDefault="0060134E"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Open the extracted folder found in </w:t>
      </w:r>
      <w:r w:rsidR="00A04A51" w:rsidRPr="00D03ADE">
        <w:rPr>
          <w:rFonts w:ascii="Calibri" w:hAnsi="Calibri" w:cs="Calibri"/>
          <w:sz w:val="24"/>
          <w:szCs w:val="24"/>
          <w:highlight w:val="yellow"/>
        </w:rPr>
        <w:t>“</w:t>
      </w:r>
      <w:r w:rsidRPr="00D03ADE">
        <w:rPr>
          <w:rFonts w:ascii="Calibri" w:hAnsi="Calibri" w:cs="Calibri"/>
          <w:sz w:val="24"/>
          <w:szCs w:val="24"/>
          <w:highlight w:val="yellow"/>
        </w:rPr>
        <w:t>Downloads</w:t>
      </w:r>
      <w:r w:rsidR="00A04A51" w:rsidRPr="00D03ADE">
        <w:rPr>
          <w:rFonts w:ascii="Calibri" w:hAnsi="Calibri" w:cs="Calibri"/>
          <w:sz w:val="24"/>
          <w:szCs w:val="24"/>
          <w:highlight w:val="yellow"/>
        </w:rPr>
        <w:t>”</w:t>
      </w:r>
      <w:r w:rsidR="00F6778F" w:rsidRPr="00D03ADE">
        <w:rPr>
          <w:rFonts w:ascii="Calibri" w:hAnsi="Calibri" w:cs="Calibri"/>
          <w:sz w:val="24"/>
          <w:szCs w:val="24"/>
          <w:highlight w:val="yellow"/>
        </w:rPr>
        <w:t>.</w:t>
      </w:r>
    </w:p>
    <w:p w14:paraId="07487110" w14:textId="77777777" w:rsidR="00F6778F" w:rsidRPr="00D03ADE" w:rsidRDefault="00F6778F" w:rsidP="00F110A5">
      <w:pPr>
        <w:pStyle w:val="ListParagraph"/>
        <w:spacing w:after="0"/>
        <w:ind w:left="0"/>
        <w:jc w:val="both"/>
        <w:rPr>
          <w:rFonts w:ascii="Calibri" w:hAnsi="Calibri" w:cs="Calibri"/>
          <w:sz w:val="24"/>
          <w:szCs w:val="24"/>
          <w:highlight w:val="yellow"/>
        </w:rPr>
      </w:pPr>
    </w:p>
    <w:p w14:paraId="2839A1F4" w14:textId="40887671" w:rsidR="00F6778F" w:rsidRPr="00D03ADE" w:rsidRDefault="00F6778F"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Right-click on the “gui” application and select </w:t>
      </w:r>
      <w:r w:rsidR="00D955A3" w:rsidRPr="00F110A5">
        <w:rPr>
          <w:rFonts w:ascii="Calibri" w:hAnsi="Calibri" w:cs="Calibri"/>
          <w:b/>
          <w:bCs/>
          <w:sz w:val="24"/>
          <w:szCs w:val="24"/>
          <w:highlight w:val="yellow"/>
        </w:rPr>
        <w:t>O</w:t>
      </w:r>
      <w:r w:rsidRPr="00F110A5">
        <w:rPr>
          <w:rFonts w:ascii="Calibri" w:hAnsi="Calibri" w:cs="Calibri"/>
          <w:b/>
          <w:bCs/>
          <w:sz w:val="24"/>
          <w:szCs w:val="24"/>
          <w:highlight w:val="yellow"/>
        </w:rPr>
        <w:t>pen</w:t>
      </w:r>
      <w:r w:rsidRPr="00D03ADE">
        <w:rPr>
          <w:rFonts w:ascii="Calibri" w:hAnsi="Calibri" w:cs="Calibri"/>
          <w:sz w:val="24"/>
          <w:szCs w:val="24"/>
          <w:highlight w:val="yellow"/>
        </w:rPr>
        <w:t xml:space="preserve">. A prompt will appear asking for permission to open due to </w:t>
      </w:r>
      <w:r w:rsidR="00375A49" w:rsidRPr="00D03ADE">
        <w:rPr>
          <w:rFonts w:ascii="Calibri" w:hAnsi="Calibri" w:cs="Calibri"/>
          <w:sz w:val="24"/>
          <w:szCs w:val="24"/>
          <w:highlight w:val="yellow"/>
        </w:rPr>
        <w:t xml:space="preserve">the </w:t>
      </w:r>
      <w:r w:rsidRPr="00D03ADE">
        <w:rPr>
          <w:rFonts w:ascii="Calibri" w:hAnsi="Calibri" w:cs="Calibri"/>
          <w:sz w:val="24"/>
          <w:szCs w:val="24"/>
          <w:highlight w:val="yellow"/>
        </w:rPr>
        <w:t xml:space="preserve">lack of an official license. </w:t>
      </w:r>
      <w:r w:rsidR="00821DA1" w:rsidRPr="00D03ADE">
        <w:rPr>
          <w:rFonts w:ascii="Calibri" w:hAnsi="Calibri" w:cs="Calibri"/>
          <w:sz w:val="24"/>
          <w:szCs w:val="24"/>
          <w:highlight w:val="yellow"/>
        </w:rPr>
        <w:t xml:space="preserve">Select </w:t>
      </w:r>
      <w:r w:rsidR="006330FF" w:rsidRPr="00F110A5">
        <w:rPr>
          <w:rFonts w:ascii="Calibri" w:hAnsi="Calibri" w:cs="Calibri"/>
          <w:b/>
          <w:bCs/>
          <w:sz w:val="24"/>
          <w:szCs w:val="24"/>
          <w:highlight w:val="yellow"/>
        </w:rPr>
        <w:t>O</w:t>
      </w:r>
      <w:r w:rsidR="00821DA1" w:rsidRPr="00F110A5">
        <w:rPr>
          <w:rFonts w:ascii="Calibri" w:hAnsi="Calibri" w:cs="Calibri"/>
          <w:b/>
          <w:bCs/>
          <w:sz w:val="24"/>
          <w:szCs w:val="24"/>
          <w:highlight w:val="yellow"/>
        </w:rPr>
        <w:t>pen</w:t>
      </w:r>
      <w:r w:rsidR="00821DA1" w:rsidRPr="00D03ADE">
        <w:rPr>
          <w:rFonts w:ascii="Calibri" w:hAnsi="Calibri" w:cs="Calibri"/>
          <w:sz w:val="24"/>
          <w:szCs w:val="24"/>
          <w:highlight w:val="yellow"/>
        </w:rPr>
        <w:t xml:space="preserve"> and continue to </w:t>
      </w:r>
      <w:r w:rsidR="00D03ADE">
        <w:rPr>
          <w:rFonts w:ascii="Calibri" w:hAnsi="Calibri" w:cs="Calibri"/>
          <w:sz w:val="24"/>
          <w:szCs w:val="24"/>
          <w:highlight w:val="yellow"/>
        </w:rPr>
        <w:t>s</w:t>
      </w:r>
      <w:r w:rsidR="00D03ADE" w:rsidRPr="00D03ADE">
        <w:rPr>
          <w:rFonts w:ascii="Calibri" w:hAnsi="Calibri" w:cs="Calibri"/>
          <w:sz w:val="24"/>
          <w:szCs w:val="24"/>
          <w:highlight w:val="yellow"/>
        </w:rPr>
        <w:t xml:space="preserve">tep </w:t>
      </w:r>
      <w:r w:rsidR="00821DA1" w:rsidRPr="00D03ADE">
        <w:rPr>
          <w:rFonts w:ascii="Calibri" w:hAnsi="Calibri" w:cs="Calibri"/>
          <w:sz w:val="24"/>
          <w:szCs w:val="24"/>
          <w:highlight w:val="yellow"/>
        </w:rPr>
        <w:t>9.</w:t>
      </w:r>
      <w:r w:rsidR="00D03ADE">
        <w:rPr>
          <w:rFonts w:ascii="Calibri" w:hAnsi="Calibri" w:cs="Calibri"/>
          <w:sz w:val="24"/>
          <w:szCs w:val="24"/>
          <w:highlight w:val="yellow"/>
        </w:rPr>
        <w:t>21</w:t>
      </w:r>
      <w:r w:rsidR="000F48A1" w:rsidRPr="00D03ADE">
        <w:rPr>
          <w:rFonts w:ascii="Calibri" w:hAnsi="Calibri" w:cs="Calibri"/>
          <w:sz w:val="24"/>
          <w:szCs w:val="24"/>
          <w:highlight w:val="yellow"/>
        </w:rPr>
        <w:t>.</w:t>
      </w:r>
    </w:p>
    <w:p w14:paraId="36290792" w14:textId="77777777" w:rsidR="00DD74F5" w:rsidRPr="00D03ADE" w:rsidRDefault="00DD74F5" w:rsidP="00F110A5">
      <w:pPr>
        <w:pStyle w:val="ListParagraph"/>
        <w:spacing w:after="0"/>
        <w:ind w:left="0"/>
        <w:jc w:val="both"/>
        <w:rPr>
          <w:rFonts w:ascii="Calibri" w:hAnsi="Calibri" w:cs="Calibri"/>
          <w:sz w:val="24"/>
          <w:szCs w:val="24"/>
          <w:highlight w:val="yellow"/>
        </w:rPr>
      </w:pPr>
    </w:p>
    <w:p w14:paraId="016AD14D" w14:textId="37EEA0D8" w:rsidR="00DD74F5" w:rsidRPr="00D03ADE" w:rsidRDefault="00A1220F"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Click</w:t>
      </w:r>
      <w:r w:rsidR="00F93282">
        <w:rPr>
          <w:rFonts w:ascii="Calibri" w:hAnsi="Calibri" w:cs="Calibri"/>
          <w:sz w:val="24"/>
          <w:szCs w:val="24"/>
          <w:highlight w:val="yellow"/>
        </w:rPr>
        <w:t xml:space="preserve"> on</w:t>
      </w:r>
      <w:r w:rsidRPr="00D03ADE">
        <w:rPr>
          <w:rFonts w:ascii="Calibri" w:hAnsi="Calibri" w:cs="Calibri"/>
          <w:sz w:val="24"/>
          <w:szCs w:val="24"/>
          <w:highlight w:val="yellow"/>
        </w:rPr>
        <w:t xml:space="preserve"> </w:t>
      </w:r>
      <w:r w:rsidR="00D03ADE" w:rsidRPr="00D03ADE">
        <w:rPr>
          <w:rFonts w:ascii="Calibri" w:hAnsi="Calibri" w:cs="Calibri"/>
          <w:b/>
          <w:bCs/>
          <w:sz w:val="24"/>
          <w:szCs w:val="24"/>
          <w:highlight w:val="yellow"/>
        </w:rPr>
        <w:t>Upload Your Files Here</w:t>
      </w:r>
      <w:r w:rsidR="00D03ADE" w:rsidRPr="00D03ADE">
        <w:rPr>
          <w:rFonts w:ascii="Calibri" w:hAnsi="Calibri" w:cs="Calibri"/>
          <w:sz w:val="24"/>
          <w:szCs w:val="24"/>
          <w:highlight w:val="yellow"/>
        </w:rPr>
        <w:t xml:space="preserve"> </w:t>
      </w:r>
      <w:r w:rsidRPr="00D03ADE">
        <w:rPr>
          <w:rFonts w:ascii="Calibri" w:hAnsi="Calibri" w:cs="Calibri"/>
          <w:sz w:val="24"/>
          <w:szCs w:val="24"/>
          <w:highlight w:val="yellow"/>
        </w:rPr>
        <w:t xml:space="preserve">or </w:t>
      </w:r>
      <w:r w:rsidR="007B0742" w:rsidRPr="00D03ADE">
        <w:rPr>
          <w:rFonts w:ascii="Calibri" w:hAnsi="Calibri" w:cs="Calibri"/>
          <w:sz w:val="24"/>
          <w:szCs w:val="24"/>
          <w:highlight w:val="yellow"/>
        </w:rPr>
        <w:t>d</w:t>
      </w:r>
      <w:r w:rsidR="006A2893" w:rsidRPr="00D03ADE">
        <w:rPr>
          <w:rFonts w:ascii="Calibri" w:hAnsi="Calibri" w:cs="Calibri"/>
          <w:sz w:val="24"/>
          <w:szCs w:val="24"/>
          <w:highlight w:val="yellow"/>
        </w:rPr>
        <w:t>rag and drop the desire</w:t>
      </w:r>
      <w:r w:rsidR="00F75E32" w:rsidRPr="00D03ADE">
        <w:rPr>
          <w:rFonts w:ascii="Calibri" w:hAnsi="Calibri" w:cs="Calibri"/>
          <w:sz w:val="24"/>
          <w:szCs w:val="24"/>
          <w:highlight w:val="yellow"/>
        </w:rPr>
        <w:t>d CellProfiler CSV file</w:t>
      </w:r>
      <w:r w:rsidR="00953CD3" w:rsidRPr="00D03ADE">
        <w:rPr>
          <w:rFonts w:ascii="Calibri" w:hAnsi="Calibri" w:cs="Calibri"/>
          <w:sz w:val="24"/>
          <w:szCs w:val="24"/>
          <w:highlight w:val="yellow"/>
        </w:rPr>
        <w:t>s</w:t>
      </w:r>
      <w:r w:rsidR="00F75E32" w:rsidRPr="00D03ADE">
        <w:rPr>
          <w:rFonts w:ascii="Calibri" w:hAnsi="Calibri" w:cs="Calibri"/>
          <w:sz w:val="24"/>
          <w:szCs w:val="24"/>
          <w:highlight w:val="yellow"/>
        </w:rPr>
        <w:t>.</w:t>
      </w:r>
      <w:r w:rsidR="0050332E" w:rsidRPr="00D03ADE">
        <w:rPr>
          <w:rFonts w:ascii="Calibri" w:hAnsi="Calibri" w:cs="Calibri"/>
          <w:sz w:val="24"/>
          <w:szCs w:val="24"/>
          <w:highlight w:val="yellow"/>
        </w:rPr>
        <w:t xml:space="preserve"> </w:t>
      </w:r>
    </w:p>
    <w:p w14:paraId="3FC8F4C4" w14:textId="77777777" w:rsidR="00F75E32" w:rsidRPr="00D03ADE" w:rsidRDefault="00F75E32" w:rsidP="00F110A5">
      <w:pPr>
        <w:pStyle w:val="ListParagraph"/>
        <w:spacing w:after="0"/>
        <w:ind w:left="0"/>
        <w:jc w:val="both"/>
        <w:rPr>
          <w:rFonts w:ascii="Calibri" w:hAnsi="Calibri" w:cs="Calibri"/>
          <w:sz w:val="24"/>
          <w:szCs w:val="24"/>
          <w:highlight w:val="yellow"/>
        </w:rPr>
      </w:pPr>
    </w:p>
    <w:p w14:paraId="01FC57E7" w14:textId="40349E8C" w:rsidR="00F75E32" w:rsidRPr="00D03ADE" w:rsidRDefault="00F75E32" w:rsidP="00F110A5">
      <w:pPr>
        <w:pStyle w:val="ListParagraph"/>
        <w:numPr>
          <w:ilvl w:val="1"/>
          <w:numId w:val="36"/>
        </w:numPr>
        <w:spacing w:after="0"/>
        <w:ind w:left="0" w:firstLine="0"/>
        <w:jc w:val="both"/>
        <w:rPr>
          <w:rFonts w:ascii="Calibri" w:hAnsi="Calibri" w:cs="Calibri"/>
          <w:sz w:val="24"/>
          <w:szCs w:val="24"/>
          <w:highlight w:val="yellow"/>
        </w:rPr>
      </w:pPr>
      <w:r w:rsidRPr="00D03ADE">
        <w:rPr>
          <w:rFonts w:ascii="Calibri" w:hAnsi="Calibri" w:cs="Calibri"/>
          <w:sz w:val="24"/>
          <w:szCs w:val="24"/>
          <w:highlight w:val="yellow"/>
        </w:rPr>
        <w:t xml:space="preserve">Click the </w:t>
      </w:r>
      <w:r w:rsidR="00D03ADE" w:rsidRPr="00D03ADE">
        <w:rPr>
          <w:rFonts w:ascii="Calibri" w:hAnsi="Calibri" w:cs="Calibri"/>
          <w:b/>
          <w:bCs/>
          <w:sz w:val="24"/>
          <w:szCs w:val="24"/>
          <w:highlight w:val="yellow"/>
        </w:rPr>
        <w:t>Organize</w:t>
      </w:r>
      <w:r w:rsidRPr="00D03ADE">
        <w:rPr>
          <w:rFonts w:ascii="Calibri" w:hAnsi="Calibri" w:cs="Calibri"/>
          <w:sz w:val="24"/>
          <w:szCs w:val="24"/>
          <w:highlight w:val="yellow"/>
        </w:rPr>
        <w:t xml:space="preserve"> </w:t>
      </w:r>
      <w:r w:rsidR="00221D3A" w:rsidRPr="00D03ADE">
        <w:rPr>
          <w:rFonts w:ascii="Calibri" w:hAnsi="Calibri" w:cs="Calibri"/>
          <w:sz w:val="24"/>
          <w:szCs w:val="24"/>
          <w:highlight w:val="yellow"/>
        </w:rPr>
        <w:t>button</w:t>
      </w:r>
      <w:r w:rsidRPr="00D03ADE">
        <w:rPr>
          <w:rFonts w:ascii="Calibri" w:hAnsi="Calibri" w:cs="Calibri"/>
          <w:sz w:val="24"/>
          <w:szCs w:val="24"/>
          <w:highlight w:val="yellow"/>
        </w:rPr>
        <w:t xml:space="preserve">, which will bring the user to a new screen with a </w:t>
      </w:r>
      <w:r w:rsidR="00D03ADE" w:rsidRPr="00D03ADE">
        <w:rPr>
          <w:rFonts w:ascii="Calibri" w:hAnsi="Calibri" w:cs="Calibri"/>
          <w:b/>
          <w:bCs/>
          <w:sz w:val="24"/>
          <w:szCs w:val="24"/>
          <w:highlight w:val="yellow"/>
        </w:rPr>
        <w:t>Download Files</w:t>
      </w:r>
      <w:r w:rsidRPr="00D03ADE">
        <w:rPr>
          <w:rFonts w:ascii="Calibri" w:hAnsi="Calibri" w:cs="Calibri"/>
          <w:sz w:val="24"/>
          <w:szCs w:val="24"/>
          <w:highlight w:val="yellow"/>
        </w:rPr>
        <w:t xml:space="preserve"> button</w:t>
      </w:r>
      <w:r w:rsidR="00953CD3" w:rsidRPr="00D03ADE">
        <w:rPr>
          <w:rFonts w:ascii="Calibri" w:hAnsi="Calibri" w:cs="Calibri"/>
          <w:sz w:val="24"/>
          <w:szCs w:val="24"/>
          <w:highlight w:val="yellow"/>
        </w:rPr>
        <w:t>.</w:t>
      </w:r>
      <w:r w:rsidR="00F027DC" w:rsidRPr="00D03ADE">
        <w:rPr>
          <w:rFonts w:ascii="Calibri" w:hAnsi="Calibri" w:cs="Calibri"/>
          <w:sz w:val="24"/>
          <w:szCs w:val="24"/>
          <w:highlight w:val="yellow"/>
        </w:rPr>
        <w:t xml:space="preserve"> Click on the </w:t>
      </w:r>
      <w:r w:rsidR="00221D3A" w:rsidRPr="00D03ADE">
        <w:rPr>
          <w:rFonts w:ascii="Calibri" w:hAnsi="Calibri" w:cs="Calibri"/>
          <w:sz w:val="24"/>
          <w:szCs w:val="24"/>
          <w:highlight w:val="yellow"/>
        </w:rPr>
        <w:t xml:space="preserve">button and select </w:t>
      </w:r>
      <w:r w:rsidR="00D03ADE" w:rsidRPr="00D03ADE">
        <w:rPr>
          <w:rFonts w:ascii="Calibri" w:hAnsi="Calibri" w:cs="Calibri"/>
          <w:sz w:val="24"/>
          <w:szCs w:val="24"/>
          <w:highlight w:val="yellow"/>
        </w:rPr>
        <w:t xml:space="preserve">the </w:t>
      </w:r>
      <w:r w:rsidR="00CE1897" w:rsidRPr="00D03ADE">
        <w:rPr>
          <w:rFonts w:ascii="Calibri" w:hAnsi="Calibri" w:cs="Calibri"/>
          <w:sz w:val="24"/>
          <w:szCs w:val="24"/>
          <w:highlight w:val="yellow"/>
        </w:rPr>
        <w:t xml:space="preserve">desired location to save </w:t>
      </w:r>
      <w:r w:rsidR="00D03ADE" w:rsidRPr="00D03ADE">
        <w:rPr>
          <w:rFonts w:ascii="Calibri" w:hAnsi="Calibri" w:cs="Calibri"/>
          <w:sz w:val="24"/>
          <w:szCs w:val="24"/>
          <w:highlight w:val="yellow"/>
        </w:rPr>
        <w:t xml:space="preserve">the </w:t>
      </w:r>
      <w:r w:rsidR="00CE1897" w:rsidRPr="00D03ADE">
        <w:rPr>
          <w:rFonts w:ascii="Calibri" w:hAnsi="Calibri" w:cs="Calibri"/>
          <w:sz w:val="24"/>
          <w:szCs w:val="24"/>
          <w:highlight w:val="yellow"/>
        </w:rPr>
        <w:t>output file.</w:t>
      </w:r>
      <w:r w:rsidR="0050332E" w:rsidRPr="00D03ADE">
        <w:rPr>
          <w:rFonts w:ascii="Calibri" w:hAnsi="Calibri" w:cs="Calibri"/>
          <w:sz w:val="24"/>
          <w:szCs w:val="24"/>
          <w:highlight w:val="yellow"/>
        </w:rPr>
        <w:t xml:space="preserve"> The output file will appear </w:t>
      </w:r>
      <w:r w:rsidR="00BE31E6" w:rsidRPr="00D03ADE">
        <w:rPr>
          <w:rFonts w:ascii="Calibri" w:hAnsi="Calibri" w:cs="Calibri"/>
          <w:sz w:val="24"/>
          <w:szCs w:val="24"/>
          <w:highlight w:val="yellow"/>
        </w:rPr>
        <w:t xml:space="preserve">as the original filename with “_organized” extension added to the filename. </w:t>
      </w:r>
      <w:r w:rsidR="00CE1897" w:rsidRPr="00D03ADE">
        <w:rPr>
          <w:rFonts w:ascii="Calibri" w:hAnsi="Calibri" w:cs="Calibri"/>
          <w:sz w:val="24"/>
          <w:szCs w:val="24"/>
          <w:highlight w:val="yellow"/>
        </w:rPr>
        <w:t xml:space="preserve"> </w:t>
      </w:r>
      <w:r w:rsidR="00F027DC" w:rsidRPr="00D03ADE">
        <w:rPr>
          <w:rFonts w:ascii="Calibri" w:hAnsi="Calibri" w:cs="Calibri"/>
          <w:sz w:val="24"/>
          <w:szCs w:val="24"/>
          <w:highlight w:val="yellow"/>
        </w:rPr>
        <w:t xml:space="preserve"> </w:t>
      </w:r>
      <w:r w:rsidR="00953CD3" w:rsidRPr="00D03ADE">
        <w:rPr>
          <w:rFonts w:ascii="Calibri" w:hAnsi="Calibri" w:cs="Calibri"/>
          <w:sz w:val="24"/>
          <w:szCs w:val="24"/>
          <w:highlight w:val="yellow"/>
        </w:rPr>
        <w:t xml:space="preserve"> </w:t>
      </w:r>
    </w:p>
    <w:bookmarkEnd w:id="1"/>
    <w:p w14:paraId="36E6F641" w14:textId="0CA2AA34" w:rsidR="00246090" w:rsidRPr="00D03ADE" w:rsidRDefault="00F6778F" w:rsidP="00F110A5">
      <w:pPr>
        <w:pStyle w:val="ListParagraph"/>
        <w:spacing w:after="0"/>
        <w:ind w:left="540"/>
        <w:jc w:val="both"/>
        <w:rPr>
          <w:rFonts w:ascii="Calibri" w:hAnsi="Calibri" w:cs="Calibri"/>
          <w:sz w:val="24"/>
          <w:szCs w:val="24"/>
          <w:highlight w:val="yellow"/>
        </w:rPr>
      </w:pPr>
      <w:r w:rsidRPr="00D03ADE">
        <w:rPr>
          <w:rFonts w:ascii="Calibri" w:hAnsi="Calibri" w:cs="Calibri"/>
          <w:sz w:val="24"/>
          <w:szCs w:val="24"/>
          <w:highlight w:val="yellow"/>
        </w:rPr>
        <w:t xml:space="preserve"> </w:t>
      </w:r>
    </w:p>
    <w:p w14:paraId="73F32263" w14:textId="6568A6AF" w:rsidR="000551C0" w:rsidRPr="00D03ADE" w:rsidRDefault="00551D82" w:rsidP="00D03ADE">
      <w:pPr>
        <w:pBdr>
          <w:top w:val="nil"/>
          <w:left w:val="nil"/>
          <w:bottom w:val="nil"/>
          <w:right w:val="nil"/>
          <w:between w:val="nil"/>
        </w:pBdr>
        <w:rPr>
          <w:b/>
        </w:rPr>
      </w:pPr>
      <w:r w:rsidRPr="00D03ADE">
        <w:rPr>
          <w:b/>
        </w:rPr>
        <w:t xml:space="preserve">REPRESENTATIVE RESULTS: </w:t>
      </w:r>
    </w:p>
    <w:p w14:paraId="294B9D6E" w14:textId="581E197B" w:rsidR="00937B94" w:rsidRPr="00D03ADE" w:rsidRDefault="00BA3E81" w:rsidP="00D03ADE">
      <w:r w:rsidRPr="00D03ADE">
        <w:t>Described here</w:t>
      </w:r>
      <w:r w:rsidR="004F7903" w:rsidRPr="00D03ADE">
        <w:t>in</w:t>
      </w:r>
      <w:r w:rsidRPr="00D03ADE">
        <w:t xml:space="preserve"> is a</w:t>
      </w:r>
      <w:r w:rsidR="00B14895" w:rsidRPr="00D03ADE">
        <w:t xml:space="preserve"> </w:t>
      </w:r>
      <w:r w:rsidR="00382A5A" w:rsidRPr="00D03ADE">
        <w:rPr>
          <w:i/>
          <w:iCs/>
        </w:rPr>
        <w:t>C. elegans</w:t>
      </w:r>
      <w:r w:rsidR="00B14895" w:rsidRPr="00D03ADE">
        <w:t xml:space="preserve"> </w:t>
      </w:r>
      <w:r w:rsidR="00BF40BC" w:rsidRPr="00D03ADE">
        <w:t xml:space="preserve">workflow that includes </w:t>
      </w:r>
      <w:r w:rsidR="00B14895" w:rsidRPr="00D03ADE">
        <w:t>culturing</w:t>
      </w:r>
      <w:r w:rsidR="006E69C0" w:rsidRPr="00D03ADE">
        <w:t>,</w:t>
      </w:r>
      <w:r w:rsidR="007316DE" w:rsidRPr="00D03ADE">
        <w:t xml:space="preserve"> </w:t>
      </w:r>
      <w:r w:rsidR="006E69C0" w:rsidRPr="00D03ADE">
        <w:t>i</w:t>
      </w:r>
      <w:r w:rsidR="00FA0EDB" w:rsidRPr="00D03ADE">
        <w:t>mage acquisition</w:t>
      </w:r>
      <w:r w:rsidR="006E69C0" w:rsidRPr="00D03ADE">
        <w:t>,</w:t>
      </w:r>
      <w:r w:rsidR="00FA0EDB" w:rsidRPr="00D03ADE">
        <w:t xml:space="preserve"> and processing</w:t>
      </w:r>
      <w:r w:rsidR="00B14895" w:rsidRPr="00D03ADE">
        <w:t xml:space="preserve"> protocols</w:t>
      </w:r>
      <w:r w:rsidR="00FA0EDB" w:rsidRPr="00D03ADE">
        <w:t xml:space="preserve"> that allow </w:t>
      </w:r>
      <w:r w:rsidR="004C0A78" w:rsidRPr="00D03ADE">
        <w:t>assessment of</w:t>
      </w:r>
      <w:r w:rsidR="00D33255" w:rsidRPr="00D03ADE">
        <w:t xml:space="preserve"> </w:t>
      </w:r>
      <w:r w:rsidR="0014031B" w:rsidRPr="00D03ADE">
        <w:t>polyQ</w:t>
      </w:r>
      <w:r w:rsidR="000F39AD" w:rsidRPr="00D03ADE">
        <w:t xml:space="preserve"> aggregation </w:t>
      </w:r>
      <w:r w:rsidR="00E347C5" w:rsidRPr="00D03ADE">
        <w:t>in the presence of</w:t>
      </w:r>
      <w:r w:rsidR="000F39AD" w:rsidRPr="00D03ADE">
        <w:t xml:space="preserve"> </w:t>
      </w:r>
      <w:r w:rsidR="0049242F" w:rsidRPr="00D03ADE">
        <w:t xml:space="preserve">various </w:t>
      </w:r>
      <w:r w:rsidR="009453A3" w:rsidRPr="00D03ADE">
        <w:t>bacteria</w:t>
      </w:r>
      <w:r w:rsidR="00A25DF3" w:rsidRPr="00D03ADE">
        <w:t xml:space="preserve"> </w:t>
      </w:r>
      <w:r w:rsidR="00B14895" w:rsidRPr="00D03ADE">
        <w:t xml:space="preserve">using </w:t>
      </w:r>
      <w:r w:rsidR="00FE5967" w:rsidRPr="00D03ADE">
        <w:t xml:space="preserve">a </w:t>
      </w:r>
      <w:r w:rsidR="00B14895" w:rsidRPr="00D03ADE">
        <w:t>24-well plate</w:t>
      </w:r>
      <w:r w:rsidR="00FE5967" w:rsidRPr="00D03ADE">
        <w:t xml:space="preserve"> format</w:t>
      </w:r>
      <w:r w:rsidR="00731B44" w:rsidRPr="00D03ADE">
        <w:t xml:space="preserve"> as the culturing and imaging platform</w:t>
      </w:r>
      <w:r w:rsidR="00640C5C" w:rsidRPr="00D03ADE">
        <w:t xml:space="preserve"> (</w:t>
      </w:r>
      <w:r w:rsidR="00640C5C" w:rsidRPr="00D03ADE">
        <w:rPr>
          <w:b/>
          <w:bCs/>
        </w:rPr>
        <w:t>Figure 1</w:t>
      </w:r>
      <w:r w:rsidR="00640C5C" w:rsidRPr="00D03ADE">
        <w:t>)</w:t>
      </w:r>
      <w:r w:rsidR="00731B44" w:rsidRPr="00D03ADE">
        <w:t>.</w:t>
      </w:r>
      <w:r w:rsidR="00E347C5" w:rsidRPr="00D03ADE">
        <w:t xml:space="preserve"> </w:t>
      </w:r>
      <w:r w:rsidR="00190C29" w:rsidRPr="00D03ADE">
        <w:t xml:space="preserve">This </w:t>
      </w:r>
      <w:r w:rsidR="00E347C5" w:rsidRPr="00D03ADE">
        <w:t xml:space="preserve">protocol can be adjusted </w:t>
      </w:r>
      <w:r w:rsidR="005123C3" w:rsidRPr="00D03ADE">
        <w:t xml:space="preserve">to </w:t>
      </w:r>
      <w:r w:rsidR="00815A81" w:rsidRPr="00D03ADE">
        <w:t>study</w:t>
      </w:r>
      <w:r w:rsidR="005123C3" w:rsidRPr="00D03ADE">
        <w:t xml:space="preserve"> the effect of </w:t>
      </w:r>
      <w:r w:rsidR="0027249A" w:rsidRPr="00D03ADE">
        <w:t xml:space="preserve">bacteria, </w:t>
      </w:r>
      <w:r w:rsidR="001407AF" w:rsidRPr="00D03ADE">
        <w:t xml:space="preserve">specific </w:t>
      </w:r>
      <w:r w:rsidR="00F1644F" w:rsidRPr="00D03ADE">
        <w:t xml:space="preserve">conditions, </w:t>
      </w:r>
      <w:r w:rsidR="0027249A" w:rsidRPr="00D03ADE">
        <w:t>small molecules, drugs</w:t>
      </w:r>
      <w:r w:rsidR="00F1644F" w:rsidRPr="00D03ADE">
        <w:t>, or genomic manipulations</w:t>
      </w:r>
      <w:r w:rsidR="00815A81" w:rsidRPr="00D03ADE">
        <w:t xml:space="preserve"> on host proteostasis.</w:t>
      </w:r>
      <w:r w:rsidR="00F1644F" w:rsidRPr="00D03ADE">
        <w:t xml:space="preserve"> </w:t>
      </w:r>
      <w:r w:rsidR="00676546" w:rsidRPr="00D03ADE">
        <w:t>T</w:t>
      </w:r>
      <w:r w:rsidR="00371AB3" w:rsidRPr="00D03ADE">
        <w:t>h</w:t>
      </w:r>
      <w:r w:rsidR="006B61B3" w:rsidRPr="00D03ADE">
        <w:t>e</w:t>
      </w:r>
      <w:r w:rsidR="00371AB3" w:rsidRPr="00D03ADE">
        <w:t xml:space="preserve"> </w:t>
      </w:r>
      <w:r w:rsidR="006B61B3" w:rsidRPr="00D03ADE">
        <w:t>described method</w:t>
      </w:r>
      <w:r w:rsidR="000477F9" w:rsidRPr="00D03ADE">
        <w:t xml:space="preserve"> has been optimized</w:t>
      </w:r>
      <w:r w:rsidR="00FC104C" w:rsidRPr="00D03ADE">
        <w:t xml:space="preserve"> </w:t>
      </w:r>
      <w:r w:rsidR="00AC0E54" w:rsidRPr="00D03ADE">
        <w:t xml:space="preserve">using worms that constitutively express intestinal </w:t>
      </w:r>
      <w:r w:rsidR="0014031B" w:rsidRPr="00D03ADE">
        <w:t>polyQ</w:t>
      </w:r>
      <w:r w:rsidR="004A5F88" w:rsidRPr="00D03ADE">
        <w:t xml:space="preserve"> fused to </w:t>
      </w:r>
      <w:r w:rsidR="00D03ADE">
        <w:t xml:space="preserve">a </w:t>
      </w:r>
      <w:r w:rsidR="004A5F88" w:rsidRPr="00D03ADE">
        <w:t>yellow fluorescent protein (</w:t>
      </w:r>
      <w:r w:rsidR="004A5F88" w:rsidRPr="00D03ADE">
        <w:rPr>
          <w:i/>
          <w:iCs/>
        </w:rPr>
        <w:t>vha6</w:t>
      </w:r>
      <w:r w:rsidR="004A5F88" w:rsidRPr="00D03ADE">
        <w:t>p::</w:t>
      </w:r>
      <w:r w:rsidR="0014031B" w:rsidRPr="00D03ADE">
        <w:t>polyQ</w:t>
      </w:r>
      <w:r w:rsidR="004A5F88" w:rsidRPr="00D03ADE">
        <w:t>44::YFP</w:t>
      </w:r>
      <w:r w:rsidR="00676546" w:rsidRPr="00D03ADE">
        <w:t xml:space="preserve">); however, </w:t>
      </w:r>
      <w:r w:rsidR="00A35358" w:rsidRPr="00D03ADE">
        <w:t xml:space="preserve">other models that report on proteostasis </w:t>
      </w:r>
      <w:r w:rsidR="007F56BF" w:rsidRPr="00D03ADE">
        <w:t xml:space="preserve">in muscle or neurons </w:t>
      </w:r>
      <w:r w:rsidR="00A35358" w:rsidRPr="00D03ADE">
        <w:t xml:space="preserve">can </w:t>
      </w:r>
      <w:r w:rsidR="007072B3" w:rsidRPr="00D03ADE">
        <w:t xml:space="preserve">also </w:t>
      </w:r>
      <w:r w:rsidR="00A35358" w:rsidRPr="00D03ADE">
        <w:t>be</w:t>
      </w:r>
      <w:r w:rsidR="00D03404" w:rsidRPr="00D03ADE">
        <w:t xml:space="preserve"> used</w:t>
      </w:r>
      <w:r w:rsidR="00DE4FC1" w:rsidRPr="00D03ADE">
        <w:t xml:space="preserve"> with further optimization</w:t>
      </w:r>
      <w:r w:rsidR="00D03404" w:rsidRPr="00D03ADE">
        <w:t>.</w:t>
      </w:r>
      <w:r w:rsidR="00A35358" w:rsidRPr="00D03ADE">
        <w:t xml:space="preserve"> </w:t>
      </w:r>
      <w:r w:rsidR="00937B94" w:rsidRPr="00D03ADE">
        <w:t xml:space="preserve">For example, preliminary experiments demonstrate </w:t>
      </w:r>
      <w:r w:rsidR="00D03ADE">
        <w:t xml:space="preserve">the </w:t>
      </w:r>
      <w:r w:rsidR="00937B94" w:rsidRPr="00D03ADE">
        <w:t>application of these methods in the quantification of protein aggregates in other tissues such as muscle polyQ (</w:t>
      </w:r>
      <w:r w:rsidR="00937B94" w:rsidRPr="00D03ADE">
        <w:rPr>
          <w:b/>
          <w:bCs/>
        </w:rPr>
        <w:t>Supplemental Figure 1</w:t>
      </w:r>
      <w:r w:rsidR="00937B94" w:rsidRPr="00D03ADE">
        <w:t>). However, modification to the pipeline will be required to properly adjust</w:t>
      </w:r>
      <w:r w:rsidR="00411312" w:rsidRPr="00D03ADE">
        <w:t xml:space="preserve"> for</w:t>
      </w:r>
      <w:r w:rsidR="00937B94" w:rsidRPr="00D03ADE">
        <w:t xml:space="preserve"> aggregate size and brightness</w:t>
      </w:r>
      <w:r w:rsidR="005F09FD" w:rsidRPr="00D03ADE">
        <w:t>,</w:t>
      </w:r>
      <w:r w:rsidR="00937B94" w:rsidRPr="00D03ADE">
        <w:t xml:space="preserve"> as mentioned in </w:t>
      </w:r>
      <w:r w:rsidR="00D03ADE">
        <w:t>section</w:t>
      </w:r>
      <w:r w:rsidR="00D03ADE" w:rsidRPr="00D03ADE">
        <w:t xml:space="preserve"> </w:t>
      </w:r>
      <w:r w:rsidR="00BC2359" w:rsidRPr="00D03ADE">
        <w:t>8</w:t>
      </w:r>
      <w:r w:rsidR="0003246B" w:rsidRPr="00D03ADE">
        <w:t xml:space="preserve"> N</w:t>
      </w:r>
      <w:r w:rsidR="00D03ADE">
        <w:t>OTE</w:t>
      </w:r>
      <w:r w:rsidR="00937B94" w:rsidRPr="00D03ADE">
        <w:t>.</w:t>
      </w:r>
    </w:p>
    <w:p w14:paraId="05243E21" w14:textId="106656D3" w:rsidR="00165950" w:rsidRPr="00D03ADE" w:rsidRDefault="00165950" w:rsidP="00D03ADE"/>
    <w:p w14:paraId="411D8BA2" w14:textId="2402A589" w:rsidR="00640C5C" w:rsidRPr="00D03ADE" w:rsidRDefault="00640C5C" w:rsidP="00D03ADE">
      <w:r w:rsidRPr="00D03ADE">
        <w:t xml:space="preserve">[Place </w:t>
      </w:r>
      <w:r w:rsidRPr="00D03ADE">
        <w:rPr>
          <w:b/>
          <w:bCs/>
        </w:rPr>
        <w:t>Figure 1</w:t>
      </w:r>
      <w:r w:rsidRPr="00D03ADE">
        <w:t xml:space="preserve"> here]</w:t>
      </w:r>
    </w:p>
    <w:p w14:paraId="14953012" w14:textId="7021EBF9" w:rsidR="00D311A9" w:rsidRPr="00D03ADE" w:rsidRDefault="00D311A9" w:rsidP="00D03ADE"/>
    <w:p w14:paraId="073BB666" w14:textId="15C4786D" w:rsidR="00165950" w:rsidRPr="00D03ADE" w:rsidRDefault="00F665DD" w:rsidP="00D03ADE">
      <w:r w:rsidRPr="00D03ADE">
        <w:t xml:space="preserve">The </w:t>
      </w:r>
      <w:r w:rsidR="002C6233" w:rsidRPr="00D03ADE">
        <w:t xml:space="preserve">initial </w:t>
      </w:r>
      <w:r w:rsidR="003700E0" w:rsidRPr="00D03ADE">
        <w:t xml:space="preserve">optimization </w:t>
      </w:r>
      <w:r w:rsidR="002C6233" w:rsidRPr="00D03ADE">
        <w:t>experiments</w:t>
      </w:r>
      <w:r w:rsidRPr="00D03ADE">
        <w:t xml:space="preserve"> revealed various </w:t>
      </w:r>
      <w:r w:rsidR="00131534" w:rsidRPr="00D03ADE">
        <w:t>difficult</w:t>
      </w:r>
      <w:r w:rsidR="00194CFE" w:rsidRPr="00D03ADE">
        <w:t>ies</w:t>
      </w:r>
      <w:r w:rsidR="00131534" w:rsidRPr="00D03ADE">
        <w:t xml:space="preserve"> associated with </w:t>
      </w:r>
      <w:r w:rsidR="002C6233" w:rsidRPr="00D03ADE">
        <w:t xml:space="preserve">overcrowding due to </w:t>
      </w:r>
      <w:r w:rsidR="002E0C13" w:rsidRPr="00D03ADE">
        <w:t xml:space="preserve">a </w:t>
      </w:r>
      <w:r w:rsidR="009F3F41" w:rsidRPr="00D03ADE">
        <w:t>large number of progen</w:t>
      </w:r>
      <w:r w:rsidR="00E92DB9" w:rsidRPr="00D03ADE">
        <w:t>ies</w:t>
      </w:r>
      <w:r w:rsidR="008C02D6" w:rsidRPr="00D03ADE">
        <w:t>,</w:t>
      </w:r>
      <w:r w:rsidR="002E0C13" w:rsidRPr="00D03ADE">
        <w:t xml:space="preserve"> result</w:t>
      </w:r>
      <w:r w:rsidR="008C02D6" w:rsidRPr="00D03ADE">
        <w:t xml:space="preserve">ing </w:t>
      </w:r>
      <w:r w:rsidR="002E0C13" w:rsidRPr="00D03ADE">
        <w:t>in</w:t>
      </w:r>
      <w:r w:rsidR="00F503FD" w:rsidRPr="00D03ADE">
        <w:t xml:space="preserve"> faster food depletion</w:t>
      </w:r>
      <w:r w:rsidR="009F3F41" w:rsidRPr="00D03ADE">
        <w:t>. The supplementation of FUDR</w:t>
      </w:r>
      <w:r w:rsidR="00313546" w:rsidRPr="00D03ADE">
        <w:t xml:space="preserve"> </w:t>
      </w:r>
      <w:r w:rsidR="009F3F41" w:rsidRPr="00D03ADE">
        <w:t>in NGM plates</w:t>
      </w:r>
      <w:r w:rsidR="00966FDE" w:rsidRPr="00D03ADE">
        <w:t xml:space="preserve"> described in </w:t>
      </w:r>
      <w:r w:rsidR="00D03ADE">
        <w:t>section</w:t>
      </w:r>
      <w:r w:rsidR="00D03ADE" w:rsidRPr="00D03ADE">
        <w:t xml:space="preserve"> </w:t>
      </w:r>
      <w:r w:rsidR="00966FDE" w:rsidRPr="00D03ADE">
        <w:t>2</w:t>
      </w:r>
      <w:r w:rsidR="009F3F41" w:rsidRPr="00D03ADE">
        <w:t xml:space="preserve"> solved this problem</w:t>
      </w:r>
      <w:r w:rsidR="00A33472" w:rsidRPr="00D03ADE">
        <w:t xml:space="preserve"> (</w:t>
      </w:r>
      <w:r w:rsidR="00A33472" w:rsidRPr="00D03ADE">
        <w:rPr>
          <w:b/>
          <w:bCs/>
        </w:rPr>
        <w:t xml:space="preserve">Figure </w:t>
      </w:r>
      <w:r w:rsidR="00640C5C" w:rsidRPr="00D03ADE">
        <w:rPr>
          <w:b/>
          <w:bCs/>
        </w:rPr>
        <w:t>2</w:t>
      </w:r>
      <w:r w:rsidR="00A33472" w:rsidRPr="00D03ADE">
        <w:t>)</w:t>
      </w:r>
      <w:r w:rsidR="005C4588" w:rsidRPr="00D03ADE">
        <w:t xml:space="preserve">. Additionally, </w:t>
      </w:r>
      <w:r w:rsidR="00E97CAD" w:rsidRPr="00D03ADE">
        <w:t xml:space="preserve">in the presence of FUDR, </w:t>
      </w:r>
      <w:r w:rsidR="00DF6127" w:rsidRPr="00D03ADE">
        <w:t>worms</w:t>
      </w:r>
      <w:r w:rsidR="00E97CAD" w:rsidRPr="00D03ADE">
        <w:t xml:space="preserve"> that were fed various bacteria had </w:t>
      </w:r>
      <w:r w:rsidR="00D03ADE">
        <w:t xml:space="preserve">a </w:t>
      </w:r>
      <w:r w:rsidR="00E97CAD" w:rsidRPr="00D03ADE">
        <w:t>more consistent body size</w:t>
      </w:r>
      <w:r w:rsidR="005C51CF" w:rsidRPr="00D03ADE">
        <w:t>,</w:t>
      </w:r>
      <w:r w:rsidR="00E97CAD" w:rsidRPr="00D03ADE">
        <w:t xml:space="preserve"> which allowed more uniform and accurate </w:t>
      </w:r>
      <w:r w:rsidR="00250142" w:rsidRPr="00D03ADE">
        <w:t xml:space="preserve">worm detection. </w:t>
      </w:r>
    </w:p>
    <w:p w14:paraId="1C8C2EE5" w14:textId="5831DAE2" w:rsidR="00E57847" w:rsidRPr="00D03ADE" w:rsidRDefault="00E57847" w:rsidP="00D03ADE"/>
    <w:p w14:paraId="0BA6F1BD" w14:textId="11A4F270" w:rsidR="00E57847" w:rsidRPr="00D03ADE" w:rsidRDefault="00E57847" w:rsidP="00D03ADE">
      <w:r w:rsidRPr="00D03ADE">
        <w:t xml:space="preserve">[Place </w:t>
      </w:r>
      <w:r w:rsidRPr="00D03ADE">
        <w:rPr>
          <w:b/>
          <w:bCs/>
        </w:rPr>
        <w:t xml:space="preserve">Figure </w:t>
      </w:r>
      <w:r w:rsidR="00640C5C" w:rsidRPr="00D03ADE">
        <w:rPr>
          <w:b/>
          <w:bCs/>
        </w:rPr>
        <w:t>2</w:t>
      </w:r>
      <w:r w:rsidRPr="00D03ADE">
        <w:t xml:space="preserve"> here]</w:t>
      </w:r>
    </w:p>
    <w:p w14:paraId="366DBC21" w14:textId="477667CC" w:rsidR="005A0D7F" w:rsidRPr="00D03ADE" w:rsidRDefault="005A0D7F" w:rsidP="00D03ADE"/>
    <w:p w14:paraId="23EFD6EB" w14:textId="3BEFBE7D" w:rsidR="00893944" w:rsidRPr="00D03ADE" w:rsidRDefault="00893944" w:rsidP="00D03ADE">
      <w:r w:rsidRPr="00D03ADE">
        <w:t>Background fluorescence contributed to false positive detection of polyQ aggregates. To reduce such fluorescence signal in the intestinal tract and improve automated detection of aggregates, it was necessary to freeze worms prior to imaging. Freezing worms at -20 °C for 18</w:t>
      </w:r>
      <w:r w:rsidR="00D03ADE">
        <w:t>–</w:t>
      </w:r>
      <w:r w:rsidRPr="00D03ADE">
        <w:t xml:space="preserve">48 h </w:t>
      </w:r>
      <w:r w:rsidRPr="00D03ADE">
        <w:lastRenderedPageBreak/>
        <w:t>significantly improve</w:t>
      </w:r>
      <w:r w:rsidR="00AA637F" w:rsidRPr="00D03ADE">
        <w:t>d</w:t>
      </w:r>
      <w:r w:rsidRPr="00D03ADE">
        <w:t xml:space="preserve"> polyQ aggregate detection by eliminating background fluorescence (</w:t>
      </w:r>
      <w:r w:rsidRPr="00D03ADE">
        <w:rPr>
          <w:b/>
          <w:bCs/>
        </w:rPr>
        <w:t>Figure 3</w:t>
      </w:r>
      <w:r w:rsidR="00D7487F" w:rsidRPr="00D03ADE">
        <w:rPr>
          <w:b/>
          <w:bCs/>
        </w:rPr>
        <w:t>A</w:t>
      </w:r>
      <w:r w:rsidRPr="00D03ADE">
        <w:t xml:space="preserve">). </w:t>
      </w:r>
      <w:r w:rsidR="007B4691" w:rsidRPr="00D03ADE">
        <w:t>T</w:t>
      </w:r>
      <w:r w:rsidRPr="00D03ADE">
        <w:t>he human eye is capable of differentiating between aggregates and background fluorescence</w:t>
      </w:r>
      <w:r w:rsidR="00D03ADE">
        <w:t>;</w:t>
      </w:r>
      <w:r w:rsidR="00D03ADE" w:rsidRPr="00D03ADE">
        <w:t xml:space="preserve"> </w:t>
      </w:r>
      <w:r w:rsidRPr="00D03ADE">
        <w:t xml:space="preserve">hence the manual counting before and after </w:t>
      </w:r>
      <w:r w:rsidR="00D03ADE">
        <w:t xml:space="preserve">the </w:t>
      </w:r>
      <w:r w:rsidRPr="00D03ADE">
        <w:t xml:space="preserve">freeze </w:t>
      </w:r>
      <w:r w:rsidR="00D03ADE">
        <w:t>is</w:t>
      </w:r>
      <w:r w:rsidR="00D03ADE" w:rsidRPr="00D03ADE">
        <w:t xml:space="preserve"> </w:t>
      </w:r>
      <w:r w:rsidRPr="00D03ADE">
        <w:t>the same (</w:t>
      </w:r>
      <w:r w:rsidRPr="00D03ADE">
        <w:rPr>
          <w:b/>
          <w:bCs/>
        </w:rPr>
        <w:t>Figure 3</w:t>
      </w:r>
      <w:r w:rsidR="00D7487F" w:rsidRPr="00D03ADE">
        <w:rPr>
          <w:b/>
          <w:bCs/>
        </w:rPr>
        <w:t>B</w:t>
      </w:r>
      <w:r w:rsidRPr="00D03ADE">
        <w:t>)</w:t>
      </w:r>
      <w:r w:rsidR="00D03ADE">
        <w:t>.</w:t>
      </w:r>
      <w:r w:rsidR="00C92C7C" w:rsidRPr="00D03ADE">
        <w:t xml:space="preserve"> </w:t>
      </w:r>
      <w:r w:rsidR="00D03ADE">
        <w:t>H</w:t>
      </w:r>
      <w:r w:rsidR="00C92C7C" w:rsidRPr="00D03ADE">
        <w:t>owever, automated counting is not as accurate</w:t>
      </w:r>
      <w:r w:rsidR="000C40FD" w:rsidRPr="00D03ADE">
        <w:t xml:space="preserve">, but </w:t>
      </w:r>
      <w:r w:rsidRPr="00D03ADE">
        <w:t>freezing significantly improved automated counts with accuracy comparable to manual counting</w:t>
      </w:r>
      <w:r w:rsidR="00D7487F" w:rsidRPr="00D03ADE">
        <w:t xml:space="preserve"> (</w:t>
      </w:r>
      <w:r w:rsidR="00D7487F" w:rsidRPr="00D03ADE">
        <w:rPr>
          <w:b/>
          <w:bCs/>
        </w:rPr>
        <w:t>Figure 3B</w:t>
      </w:r>
      <w:r w:rsidR="00D7487F" w:rsidRPr="00D03ADE">
        <w:t>)</w:t>
      </w:r>
      <w:r w:rsidRPr="00D03ADE">
        <w:t>.</w:t>
      </w:r>
    </w:p>
    <w:p w14:paraId="10B96200" w14:textId="77777777" w:rsidR="00893944" w:rsidRPr="00D03ADE" w:rsidRDefault="00893944" w:rsidP="00D03ADE"/>
    <w:p w14:paraId="05737262" w14:textId="66A14CFE" w:rsidR="00222992" w:rsidRPr="00D03ADE" w:rsidRDefault="00222992" w:rsidP="00D03ADE">
      <w:r w:rsidRPr="00D03ADE">
        <w:t xml:space="preserve">[Place </w:t>
      </w:r>
      <w:r w:rsidRPr="00D03ADE">
        <w:rPr>
          <w:b/>
          <w:bCs/>
        </w:rPr>
        <w:t>Figure 3</w:t>
      </w:r>
      <w:r w:rsidRPr="00D03ADE">
        <w:t xml:space="preserve"> here]</w:t>
      </w:r>
    </w:p>
    <w:p w14:paraId="26C06678" w14:textId="77777777" w:rsidR="0036094A" w:rsidRPr="00D03ADE" w:rsidRDefault="0036094A" w:rsidP="00D03ADE"/>
    <w:p w14:paraId="2C17AD43" w14:textId="4124BD64" w:rsidR="001C5C47" w:rsidRPr="00D03ADE" w:rsidRDefault="00C43360" w:rsidP="00D03ADE">
      <w:r w:rsidRPr="00D03ADE">
        <w:t>I</w:t>
      </w:r>
      <w:r w:rsidR="001A44F3" w:rsidRPr="00D03ADE">
        <w:t>nverted brightfield illumination</w:t>
      </w:r>
      <w:r w:rsidRPr="00D03ADE">
        <w:t xml:space="preserve"> was used</w:t>
      </w:r>
      <w:r w:rsidR="001A44F3" w:rsidRPr="00D03ADE">
        <w:t xml:space="preserve"> to d</w:t>
      </w:r>
      <w:r w:rsidR="00B63069" w:rsidRPr="00D03ADE">
        <w:t xml:space="preserve">etect </w:t>
      </w:r>
      <w:r w:rsidR="00D03ADE">
        <w:t xml:space="preserve">the </w:t>
      </w:r>
      <w:r w:rsidR="00B63069" w:rsidRPr="00D03ADE">
        <w:t xml:space="preserve">whole </w:t>
      </w:r>
      <w:r w:rsidR="00B63069" w:rsidRPr="00D03ADE">
        <w:rPr>
          <w:i/>
          <w:iCs/>
        </w:rPr>
        <w:t>C. elegans</w:t>
      </w:r>
      <w:r w:rsidR="00B63069" w:rsidRPr="00D03ADE">
        <w:t xml:space="preserve"> </w:t>
      </w:r>
      <w:r w:rsidR="00E14BA9" w:rsidRPr="00D03ADE">
        <w:t>(</w:t>
      </w:r>
      <w:r w:rsidR="00E14BA9" w:rsidRPr="00D03ADE">
        <w:rPr>
          <w:b/>
          <w:bCs/>
        </w:rPr>
        <w:t xml:space="preserve">Figure </w:t>
      </w:r>
      <w:r w:rsidR="000D53DA" w:rsidRPr="00D03ADE">
        <w:rPr>
          <w:b/>
          <w:bCs/>
        </w:rPr>
        <w:t>4</w:t>
      </w:r>
      <w:r w:rsidR="00E14BA9" w:rsidRPr="00D03ADE">
        <w:rPr>
          <w:b/>
          <w:bCs/>
        </w:rPr>
        <w:t>A</w:t>
      </w:r>
      <w:r w:rsidR="00E14BA9" w:rsidRPr="00D03ADE">
        <w:t>) and GFP channel</w:t>
      </w:r>
      <w:r w:rsidR="00265384" w:rsidRPr="00D03ADE">
        <w:t xml:space="preserve"> </w:t>
      </w:r>
      <w:r w:rsidR="00E14BA9" w:rsidRPr="00D03ADE">
        <w:t xml:space="preserve">to image </w:t>
      </w:r>
      <w:r w:rsidR="0014031B" w:rsidRPr="00D03ADE">
        <w:t>polyQ</w:t>
      </w:r>
      <w:r w:rsidR="00B16636" w:rsidRPr="00D03ADE">
        <w:t>::YFP aggregates (</w:t>
      </w:r>
      <w:r w:rsidR="00B16636" w:rsidRPr="00D03ADE">
        <w:rPr>
          <w:b/>
          <w:bCs/>
        </w:rPr>
        <w:t xml:space="preserve">Figure </w:t>
      </w:r>
      <w:r w:rsidR="00414270" w:rsidRPr="00D03ADE">
        <w:rPr>
          <w:b/>
          <w:bCs/>
        </w:rPr>
        <w:t>4B</w:t>
      </w:r>
      <w:r w:rsidR="00B16636" w:rsidRPr="00D03ADE">
        <w:t>).</w:t>
      </w:r>
      <w:r w:rsidR="0021208F" w:rsidRPr="00D03ADE">
        <w:t xml:space="preserve"> </w:t>
      </w:r>
      <w:r w:rsidR="002C2584" w:rsidRPr="00D03ADE">
        <w:t xml:space="preserve">Worm detection, detangling, and </w:t>
      </w:r>
      <w:r w:rsidR="003C77C5" w:rsidRPr="00D03ADE">
        <w:t xml:space="preserve">aggregate quantification </w:t>
      </w:r>
      <w:r w:rsidR="00A30E29" w:rsidRPr="00D03ADE">
        <w:t>for</w:t>
      </w:r>
      <w:r w:rsidR="003C77C5" w:rsidRPr="00D03ADE">
        <w:t xml:space="preserve"> </w:t>
      </w:r>
      <w:r w:rsidR="007E304E" w:rsidRPr="00D03ADE">
        <w:t xml:space="preserve">each </w:t>
      </w:r>
      <w:r w:rsidR="00913F63" w:rsidRPr="00D03ADE">
        <w:t>worm</w:t>
      </w:r>
      <w:r w:rsidR="007E304E" w:rsidRPr="00D03ADE">
        <w:t xml:space="preserve"> w</w:t>
      </w:r>
      <w:r w:rsidR="001A3741" w:rsidRPr="00D03ADE">
        <w:t>ere</w:t>
      </w:r>
      <w:r w:rsidR="007E304E" w:rsidRPr="00D03ADE">
        <w:t xml:space="preserve"> done by applying </w:t>
      </w:r>
      <w:r w:rsidR="002D58B4" w:rsidRPr="00D03ADE">
        <w:t xml:space="preserve">an </w:t>
      </w:r>
      <w:r w:rsidR="007E304E" w:rsidRPr="00D03ADE">
        <w:t xml:space="preserve">optimized </w:t>
      </w:r>
      <w:r w:rsidR="00EA3D8B" w:rsidRPr="00D03ADE">
        <w:t>CellProfiler image processing pipeline (</w:t>
      </w:r>
      <w:r w:rsidR="000D677D" w:rsidRPr="00D03ADE">
        <w:rPr>
          <w:b/>
          <w:bCs/>
        </w:rPr>
        <w:t xml:space="preserve">Supplemental </w:t>
      </w:r>
      <w:r w:rsidR="00357017" w:rsidRPr="00D03ADE">
        <w:rPr>
          <w:b/>
          <w:bCs/>
        </w:rPr>
        <w:t>F</w:t>
      </w:r>
      <w:r w:rsidR="00595E2E" w:rsidRPr="00D03ADE">
        <w:rPr>
          <w:b/>
          <w:bCs/>
        </w:rPr>
        <w:t>ile</w:t>
      </w:r>
      <w:r w:rsidR="00EA3D8B" w:rsidRPr="00D03ADE">
        <w:rPr>
          <w:b/>
          <w:bCs/>
        </w:rPr>
        <w:t xml:space="preserve"> 1</w:t>
      </w:r>
      <w:r w:rsidR="00EA3D8B" w:rsidRPr="00D03ADE">
        <w:t>)</w:t>
      </w:r>
      <w:r w:rsidR="001A3741" w:rsidRPr="00D03ADE">
        <w:t xml:space="preserve">, </w:t>
      </w:r>
      <w:r w:rsidR="003B7795" w:rsidRPr="00D03ADE">
        <w:t xml:space="preserve">which </w:t>
      </w:r>
      <w:r w:rsidR="00AE2D13" w:rsidRPr="00D03ADE">
        <w:t>allow</w:t>
      </w:r>
      <w:r w:rsidR="003B7795" w:rsidRPr="00D03ADE">
        <w:t xml:space="preserve">s </w:t>
      </w:r>
      <w:r w:rsidR="00375A49" w:rsidRPr="00D03ADE">
        <w:t>obtaining</w:t>
      </w:r>
      <w:r w:rsidR="0004095F" w:rsidRPr="00D03ADE">
        <w:t xml:space="preserve"> the number of aggregates per individual worm (</w:t>
      </w:r>
      <w:r w:rsidR="0004095F" w:rsidRPr="00D03ADE">
        <w:rPr>
          <w:b/>
          <w:bCs/>
        </w:rPr>
        <w:t xml:space="preserve">Figure </w:t>
      </w:r>
      <w:r w:rsidR="00414270" w:rsidRPr="00D03ADE">
        <w:rPr>
          <w:b/>
          <w:bCs/>
        </w:rPr>
        <w:t>4C</w:t>
      </w:r>
      <w:r w:rsidR="007441DF" w:rsidRPr="00D03ADE">
        <w:rPr>
          <w:b/>
          <w:bCs/>
        </w:rPr>
        <w:t>-D</w:t>
      </w:r>
      <w:r w:rsidR="0004095F" w:rsidRPr="00D03ADE">
        <w:t>).</w:t>
      </w:r>
      <w:r w:rsidR="00D56E13" w:rsidRPr="00D03ADE">
        <w:t xml:space="preserve"> </w:t>
      </w:r>
      <w:r w:rsidR="002E7BDD" w:rsidRPr="00D03ADE">
        <w:t>To test the feas</w:t>
      </w:r>
      <w:r w:rsidR="00B24D4E" w:rsidRPr="00D03ADE">
        <w:t xml:space="preserve">ibility of </w:t>
      </w:r>
      <w:r w:rsidR="00026A60" w:rsidRPr="00D03ADE">
        <w:t>this</w:t>
      </w:r>
      <w:r w:rsidR="00B24D4E" w:rsidRPr="00D03ADE">
        <w:t xml:space="preserve"> approach and the accuracy of the automated aggregate detection and quantification, </w:t>
      </w:r>
      <w:r w:rsidR="00026A60" w:rsidRPr="00D03ADE">
        <w:t xml:space="preserve">worms </w:t>
      </w:r>
      <w:r w:rsidR="00986BFA" w:rsidRPr="00D03ADE">
        <w:t xml:space="preserve">expressing intestine-specific polyQ44::YFP </w:t>
      </w:r>
      <w:r w:rsidR="00026A60" w:rsidRPr="00D03ADE">
        <w:t>were</w:t>
      </w:r>
      <w:r w:rsidR="00B24D4E" w:rsidRPr="00D03ADE">
        <w:t xml:space="preserve"> cultured</w:t>
      </w:r>
      <w:r w:rsidR="00056D92" w:rsidRPr="00D03ADE">
        <w:t xml:space="preserve"> and prepared</w:t>
      </w:r>
      <w:r w:rsidR="009C7979" w:rsidRPr="00D03ADE">
        <w:t xml:space="preserve"> </w:t>
      </w:r>
      <w:r w:rsidR="00964606" w:rsidRPr="00D03ADE">
        <w:t xml:space="preserve">for imaging </w:t>
      </w:r>
      <w:r w:rsidR="00FB11D6" w:rsidRPr="00D03ADE">
        <w:t xml:space="preserve">according to </w:t>
      </w:r>
      <w:r w:rsidR="00026A60" w:rsidRPr="00D03ADE">
        <w:t>the</w:t>
      </w:r>
      <w:r w:rsidR="00FB11D6" w:rsidRPr="00D03ADE">
        <w:t xml:space="preserve"> established protocols (</w:t>
      </w:r>
      <w:r w:rsidR="00D03ADE">
        <w:t>sections</w:t>
      </w:r>
      <w:r w:rsidR="00D03ADE" w:rsidRPr="00D03ADE">
        <w:t xml:space="preserve"> </w:t>
      </w:r>
      <w:r w:rsidR="00FB11D6" w:rsidRPr="00D03ADE">
        <w:t>1</w:t>
      </w:r>
      <w:r w:rsidR="00D03ADE">
        <w:t>–</w:t>
      </w:r>
      <w:r w:rsidR="00056D92" w:rsidRPr="00D03ADE">
        <w:t>7</w:t>
      </w:r>
      <w:r w:rsidR="009C0F77" w:rsidRPr="00D03ADE">
        <w:t>)</w:t>
      </w:r>
      <w:r w:rsidR="007611CA" w:rsidRPr="00D03ADE">
        <w:t xml:space="preserve">. </w:t>
      </w:r>
      <w:r w:rsidRPr="00D03ADE">
        <w:t>T</w:t>
      </w:r>
      <w:r w:rsidR="009A382D" w:rsidRPr="00D03ADE">
        <w:t xml:space="preserve">he number of aggregates per </w:t>
      </w:r>
      <w:r w:rsidR="00913F63" w:rsidRPr="00D03ADE">
        <w:t>worm</w:t>
      </w:r>
      <w:r w:rsidRPr="00D03ADE">
        <w:t xml:space="preserve"> was assessed</w:t>
      </w:r>
      <w:r w:rsidR="009A382D" w:rsidRPr="00D03ADE">
        <w:t xml:space="preserve"> using </w:t>
      </w:r>
      <w:r w:rsidR="00BF2784" w:rsidRPr="00D03ADE">
        <w:t>either the</w:t>
      </w:r>
      <w:r w:rsidR="009A382D" w:rsidRPr="00D03ADE">
        <w:t xml:space="preserve"> automated </w:t>
      </w:r>
      <w:r w:rsidR="00214ACF" w:rsidRPr="00D03ADE">
        <w:t>pipeline</w:t>
      </w:r>
      <w:r w:rsidR="009A382D" w:rsidRPr="00D03ADE">
        <w:t xml:space="preserve"> (</w:t>
      </w:r>
      <w:r w:rsidR="00D03ADE">
        <w:t>sections</w:t>
      </w:r>
      <w:r w:rsidR="00D03ADE" w:rsidRPr="00D03ADE">
        <w:t xml:space="preserve"> </w:t>
      </w:r>
      <w:r w:rsidR="009A382D" w:rsidRPr="00D03ADE">
        <w:t>8</w:t>
      </w:r>
      <w:r w:rsidR="00D03ADE">
        <w:t>–</w:t>
      </w:r>
      <w:r w:rsidR="009A382D" w:rsidRPr="00D03ADE">
        <w:t>9)</w:t>
      </w:r>
      <w:r w:rsidR="00214ACF" w:rsidRPr="00D03ADE">
        <w:t xml:space="preserve"> or</w:t>
      </w:r>
      <w:r w:rsidR="00BF2784" w:rsidRPr="00D03ADE">
        <w:t xml:space="preserve"> manual counting. Each </w:t>
      </w:r>
      <w:r w:rsidR="002B5DBA" w:rsidRPr="00D03ADE">
        <w:t>experiment</w:t>
      </w:r>
      <w:r w:rsidR="00BF2784" w:rsidRPr="00D03ADE">
        <w:t xml:space="preserve"> was performed</w:t>
      </w:r>
      <w:r w:rsidR="00C8307F" w:rsidRPr="00D03ADE">
        <w:t xml:space="preserve"> in three independent trials using </w:t>
      </w:r>
      <w:r w:rsidR="00325128" w:rsidRPr="00D03ADE">
        <w:t>90</w:t>
      </w:r>
      <w:r w:rsidR="00D03ADE">
        <w:t>–</w:t>
      </w:r>
      <w:r w:rsidR="00325128" w:rsidRPr="00D03ADE">
        <w:t xml:space="preserve">571 worms per condition. </w:t>
      </w:r>
      <w:r w:rsidR="00646ED7" w:rsidRPr="00D03ADE">
        <w:t>While</w:t>
      </w:r>
      <w:r w:rsidR="00D72984" w:rsidRPr="00D03ADE">
        <w:t xml:space="preserve"> the average number of aggregates per intestine </w:t>
      </w:r>
      <w:r w:rsidR="00107B68" w:rsidRPr="00D03ADE">
        <w:t xml:space="preserve">obtained with the two methods </w:t>
      </w:r>
      <w:r w:rsidR="00646ED7" w:rsidRPr="00D03ADE">
        <w:t>had</w:t>
      </w:r>
      <w:r w:rsidR="00107B68" w:rsidRPr="00D03ADE">
        <w:t xml:space="preserve"> no significant difference</w:t>
      </w:r>
      <w:r w:rsidR="00646ED7" w:rsidRPr="00D03ADE">
        <w:t xml:space="preserve">, </w:t>
      </w:r>
      <w:r w:rsidR="00EF61AD" w:rsidRPr="00D03ADE">
        <w:t>worm</w:t>
      </w:r>
      <w:r w:rsidR="00DB40E3" w:rsidRPr="00D03ADE">
        <w:t>s</w:t>
      </w:r>
      <w:r w:rsidR="00EF61AD" w:rsidRPr="00D03ADE">
        <w:t xml:space="preserve"> in the third trial had significantly </w:t>
      </w:r>
      <w:r w:rsidR="007A4D3D" w:rsidRPr="00D03ADE">
        <w:t>fewer</w:t>
      </w:r>
      <w:r w:rsidR="00EF61AD" w:rsidRPr="00D03ADE">
        <w:t xml:space="preserve"> aggregates when </w:t>
      </w:r>
      <w:r w:rsidR="00A06924" w:rsidRPr="00D03ADE">
        <w:t>quantified using the automated approach</w:t>
      </w:r>
      <w:r w:rsidR="00E95566" w:rsidRPr="00D03ADE">
        <w:t xml:space="preserve"> (</w:t>
      </w:r>
      <w:r w:rsidR="00E95566" w:rsidRPr="00D03ADE">
        <w:rPr>
          <w:b/>
          <w:bCs/>
        </w:rPr>
        <w:t xml:space="preserve">Figure </w:t>
      </w:r>
      <w:r w:rsidR="00777841" w:rsidRPr="00D03ADE">
        <w:rPr>
          <w:b/>
          <w:bCs/>
        </w:rPr>
        <w:t>5A</w:t>
      </w:r>
      <w:r w:rsidR="00E95566" w:rsidRPr="00D03ADE">
        <w:t xml:space="preserve">). The average number </w:t>
      </w:r>
      <w:r w:rsidR="004A365C" w:rsidRPr="00D03ADE">
        <w:t xml:space="preserve">of aggregates </w:t>
      </w:r>
      <w:r w:rsidR="00D07318" w:rsidRPr="00D03ADE">
        <w:t xml:space="preserve">from the three trials </w:t>
      </w:r>
      <w:r w:rsidR="00291D4A" w:rsidRPr="00D03ADE">
        <w:t xml:space="preserve">resulted in slightly, but significantly, </w:t>
      </w:r>
      <w:r w:rsidR="009C7634" w:rsidRPr="00D03ADE">
        <w:t>fewer</w:t>
      </w:r>
      <w:r w:rsidR="00291D4A" w:rsidRPr="00D03ADE">
        <w:t xml:space="preserve"> aggregates when the quantification was </w:t>
      </w:r>
      <w:r w:rsidR="00196447" w:rsidRPr="00D03ADE">
        <w:t xml:space="preserve">done </w:t>
      </w:r>
      <w:r w:rsidR="00C7109B" w:rsidRPr="00D03ADE">
        <w:t xml:space="preserve">using the </w:t>
      </w:r>
      <w:r w:rsidR="008A5AC5">
        <w:t xml:space="preserve">CellProfiler </w:t>
      </w:r>
      <w:r w:rsidR="00C7109B" w:rsidRPr="00D03ADE">
        <w:t>pipeline (</w:t>
      </w:r>
      <w:r w:rsidR="00D03ADE">
        <w:t>sections</w:t>
      </w:r>
      <w:r w:rsidR="00D03ADE" w:rsidRPr="00D03ADE">
        <w:t xml:space="preserve"> </w:t>
      </w:r>
      <w:r w:rsidR="00C7109B" w:rsidRPr="00D03ADE">
        <w:t>8</w:t>
      </w:r>
      <w:r w:rsidR="00D03ADE">
        <w:t>–</w:t>
      </w:r>
      <w:r w:rsidR="00C7109B" w:rsidRPr="00D03ADE">
        <w:t>9)</w:t>
      </w:r>
      <w:r w:rsidR="0042337B" w:rsidRPr="00D03ADE">
        <w:t xml:space="preserve"> (</w:t>
      </w:r>
      <w:r w:rsidR="0042337B" w:rsidRPr="00D03ADE">
        <w:rPr>
          <w:b/>
          <w:bCs/>
        </w:rPr>
        <w:t xml:space="preserve">Figure </w:t>
      </w:r>
      <w:r w:rsidR="00010B7F" w:rsidRPr="00D03ADE">
        <w:rPr>
          <w:b/>
          <w:bCs/>
        </w:rPr>
        <w:t>5</w:t>
      </w:r>
      <w:r w:rsidR="0042337B" w:rsidRPr="00D03ADE">
        <w:rPr>
          <w:b/>
          <w:bCs/>
        </w:rPr>
        <w:t>B</w:t>
      </w:r>
      <w:r w:rsidR="0042337B" w:rsidRPr="00D03ADE">
        <w:t>)</w:t>
      </w:r>
      <w:r w:rsidR="00C7109B" w:rsidRPr="00D03ADE">
        <w:t>.</w:t>
      </w:r>
      <w:r w:rsidR="00BC774A" w:rsidRPr="00D03ADE">
        <w:t xml:space="preserve"> Nonetheless, the difference between the two approaches was minimal</w:t>
      </w:r>
      <w:r w:rsidR="00EE479E" w:rsidRPr="00D03ADE">
        <w:t>,</w:t>
      </w:r>
      <w:r w:rsidR="00BC774A" w:rsidRPr="00D03ADE">
        <w:t xml:space="preserve"> </w:t>
      </w:r>
      <w:r w:rsidR="00441ECA" w:rsidRPr="00D03ADE">
        <w:t xml:space="preserve">indicating that </w:t>
      </w:r>
      <w:r w:rsidR="00026A60" w:rsidRPr="00D03ADE">
        <w:t>the</w:t>
      </w:r>
      <w:r w:rsidR="00441ECA" w:rsidRPr="00D03ADE">
        <w:t xml:space="preserve"> automated method can be applied to large-scale screens. </w:t>
      </w:r>
    </w:p>
    <w:p w14:paraId="7DABBC95" w14:textId="77777777" w:rsidR="00094F8F" w:rsidRPr="00D03ADE" w:rsidRDefault="00094F8F" w:rsidP="00D03ADE"/>
    <w:p w14:paraId="2F1634FC" w14:textId="0F1BCAFC" w:rsidR="00094F8F" w:rsidRPr="00D03ADE" w:rsidRDefault="00094F8F" w:rsidP="00D03ADE">
      <w:r w:rsidRPr="00D03ADE">
        <w:t xml:space="preserve">[Place </w:t>
      </w:r>
      <w:r w:rsidRPr="00D03ADE">
        <w:rPr>
          <w:b/>
          <w:bCs/>
        </w:rPr>
        <w:t xml:space="preserve">Figures </w:t>
      </w:r>
      <w:r w:rsidR="009F325C" w:rsidRPr="00D03ADE">
        <w:rPr>
          <w:b/>
          <w:bCs/>
        </w:rPr>
        <w:t>4</w:t>
      </w:r>
      <w:r w:rsidRPr="00D03ADE">
        <w:t xml:space="preserve"> and</w:t>
      </w:r>
      <w:r w:rsidR="00F93282">
        <w:t xml:space="preserve"> </w:t>
      </w:r>
      <w:r w:rsidR="00F93282" w:rsidRPr="00F93282">
        <w:rPr>
          <w:b/>
          <w:bCs/>
        </w:rPr>
        <w:t>Figure</w:t>
      </w:r>
      <w:r w:rsidRPr="00D03ADE">
        <w:t xml:space="preserve"> </w:t>
      </w:r>
      <w:r w:rsidR="009F325C" w:rsidRPr="00D03ADE">
        <w:rPr>
          <w:b/>
          <w:bCs/>
        </w:rPr>
        <w:t>5</w:t>
      </w:r>
      <w:r w:rsidRPr="00D03ADE">
        <w:t xml:space="preserve"> here]</w:t>
      </w:r>
    </w:p>
    <w:p w14:paraId="15F82F81" w14:textId="1857597E" w:rsidR="001C5C47" w:rsidRPr="00D03ADE" w:rsidRDefault="00BD349C" w:rsidP="00D03ADE">
      <w:r w:rsidRPr="00D03ADE">
        <w:rPr>
          <w:noProof/>
        </w:rPr>
        <w:t xml:space="preserve"> </w:t>
      </w:r>
    </w:p>
    <w:p w14:paraId="79567A47" w14:textId="3C2AD6A8" w:rsidR="00D3737D" w:rsidRPr="00D03ADE" w:rsidRDefault="00DD5824" w:rsidP="00D03ADE">
      <w:r w:rsidRPr="00D03ADE">
        <w:t xml:space="preserve">To evaluate the reproducibility of results among different experimenters, images from </w:t>
      </w:r>
      <w:r w:rsidR="00A7494C" w:rsidRPr="00D03ADE">
        <w:t xml:space="preserve">a </w:t>
      </w:r>
      <w:r w:rsidRPr="00D03ADE">
        <w:t xml:space="preserve">plate containing </w:t>
      </w:r>
      <w:r w:rsidR="00D03ADE">
        <w:t>6</w:t>
      </w:r>
      <w:r w:rsidR="00D03ADE" w:rsidRPr="00D03ADE">
        <w:t xml:space="preserve"> </w:t>
      </w:r>
      <w:r w:rsidRPr="00D03ADE">
        <w:t xml:space="preserve">wells of </w:t>
      </w:r>
      <w:r w:rsidR="00B15875" w:rsidRPr="00D03ADE">
        <w:t xml:space="preserve">worms </w:t>
      </w:r>
      <w:r w:rsidR="00EA58B2" w:rsidRPr="00D03ADE">
        <w:t xml:space="preserve">that were </w:t>
      </w:r>
      <w:r w:rsidR="00B15875" w:rsidRPr="00D03ADE">
        <w:t xml:space="preserve">fed either </w:t>
      </w:r>
      <w:r w:rsidR="00EF7C75" w:rsidRPr="00D03ADE">
        <w:rPr>
          <w:i/>
          <w:iCs/>
        </w:rPr>
        <w:t>Pseudomonas aeruginosa</w:t>
      </w:r>
      <w:r w:rsidR="00EF7C75" w:rsidRPr="00D03ADE">
        <w:t xml:space="preserve"> </w:t>
      </w:r>
      <w:r w:rsidRPr="00D03ADE">
        <w:t xml:space="preserve">MPAO1 </w:t>
      </w:r>
      <w:r w:rsidR="00282063" w:rsidRPr="00D03ADE">
        <w:t>or</w:t>
      </w:r>
      <w:r w:rsidRPr="00D03ADE">
        <w:t xml:space="preserve"> </w:t>
      </w:r>
      <w:r w:rsidR="00EF7C75" w:rsidRPr="00D03ADE">
        <w:rPr>
          <w:i/>
          <w:iCs/>
        </w:rPr>
        <w:t>Escherichia coli</w:t>
      </w:r>
      <w:r w:rsidR="00EF7C75" w:rsidRPr="00D03ADE">
        <w:t xml:space="preserve"> </w:t>
      </w:r>
      <w:r w:rsidRPr="00D03ADE">
        <w:t>OP50</w:t>
      </w:r>
      <w:r w:rsidR="0081629D" w:rsidRPr="00D03ADE">
        <w:t>,</w:t>
      </w:r>
      <w:r w:rsidRPr="00D03ADE">
        <w:t xml:space="preserve"> were </w:t>
      </w:r>
      <w:r w:rsidR="002C675F" w:rsidRPr="00D03ADE">
        <w:t>acquired</w:t>
      </w:r>
      <w:r w:rsidRPr="00D03ADE">
        <w:t xml:space="preserve"> by </w:t>
      </w:r>
      <w:r w:rsidR="00D03ADE">
        <w:t>three</w:t>
      </w:r>
      <w:r w:rsidR="00D03ADE" w:rsidRPr="00D03ADE">
        <w:t xml:space="preserve"> </w:t>
      </w:r>
      <w:r w:rsidRPr="00D03ADE">
        <w:t>individuals</w:t>
      </w:r>
      <w:r w:rsidR="00F4579C" w:rsidRPr="00D03ADE">
        <w:t xml:space="preserve">, </w:t>
      </w:r>
      <w:r w:rsidR="00D03ADE">
        <w:t>two</w:t>
      </w:r>
      <w:r w:rsidR="00D03ADE" w:rsidRPr="00D03ADE">
        <w:t xml:space="preserve"> </w:t>
      </w:r>
      <w:r w:rsidR="00F4579C" w:rsidRPr="00D03ADE">
        <w:t xml:space="preserve">of </w:t>
      </w:r>
      <w:r w:rsidR="00D03ADE" w:rsidRPr="00D03ADE">
        <w:t>wh</w:t>
      </w:r>
      <w:r w:rsidR="00D03ADE">
        <w:t>om</w:t>
      </w:r>
      <w:r w:rsidR="00D03ADE" w:rsidRPr="00D03ADE">
        <w:t xml:space="preserve"> </w:t>
      </w:r>
      <w:r w:rsidR="0014664E" w:rsidRPr="00D03ADE">
        <w:t>had no prior experience imaging worms using these protocols</w:t>
      </w:r>
      <w:r w:rsidRPr="00D03ADE">
        <w:t xml:space="preserve">. </w:t>
      </w:r>
      <w:r w:rsidR="0081629D" w:rsidRPr="00D03ADE">
        <w:t xml:space="preserve">Images </w:t>
      </w:r>
      <w:r w:rsidR="00922526" w:rsidRPr="00D03ADE">
        <w:t xml:space="preserve">collected </w:t>
      </w:r>
      <w:r w:rsidR="0081629D" w:rsidRPr="00D03ADE">
        <w:t xml:space="preserve">from each well contained anywhere </w:t>
      </w:r>
      <w:r w:rsidR="00411312" w:rsidRPr="00D03ADE">
        <w:t>between</w:t>
      </w:r>
      <w:r w:rsidR="0081629D" w:rsidRPr="00D03ADE">
        <w:t xml:space="preserve"> </w:t>
      </w:r>
      <w:r w:rsidR="00446545" w:rsidRPr="00D03ADE">
        <w:t>30</w:t>
      </w:r>
      <w:r w:rsidR="00D03ADE">
        <w:t>–</w:t>
      </w:r>
      <w:r w:rsidR="00446545" w:rsidRPr="00D03ADE">
        <w:t>115</w:t>
      </w:r>
      <w:r w:rsidR="0081629D" w:rsidRPr="00D03ADE">
        <w:t xml:space="preserve"> </w:t>
      </w:r>
      <w:r w:rsidR="004875E1" w:rsidRPr="00D03ADE">
        <w:t xml:space="preserve">detected </w:t>
      </w:r>
      <w:r w:rsidR="0081629D" w:rsidRPr="00D03ADE">
        <w:t xml:space="preserve">worms. </w:t>
      </w:r>
      <w:r w:rsidR="00375A49" w:rsidRPr="00D03ADE">
        <w:t>A n</w:t>
      </w:r>
      <w:r w:rsidR="00973892" w:rsidRPr="00D03ADE">
        <w:t>on</w:t>
      </w:r>
      <w:r w:rsidR="002A77B9" w:rsidRPr="00D03ADE">
        <w:t>-</w:t>
      </w:r>
      <w:r w:rsidRPr="00D03ADE">
        <w:t xml:space="preserve">significant difference </w:t>
      </w:r>
      <w:r w:rsidR="00F13BC2" w:rsidRPr="00D03ADE">
        <w:t xml:space="preserve">in aggregation </w:t>
      </w:r>
      <w:r w:rsidR="002F6903" w:rsidRPr="00D03ADE">
        <w:t xml:space="preserve">was detected </w:t>
      </w:r>
      <w:r w:rsidR="00854245" w:rsidRPr="00D03ADE">
        <w:t xml:space="preserve">in worms from </w:t>
      </w:r>
      <w:r w:rsidR="002F6903" w:rsidRPr="00D03ADE">
        <w:t xml:space="preserve">the same </w:t>
      </w:r>
      <w:r w:rsidRPr="00D03ADE">
        <w:t xml:space="preserve">wells </w:t>
      </w:r>
      <w:r w:rsidR="00BC6D03" w:rsidRPr="00D03ADE">
        <w:t xml:space="preserve">that were </w:t>
      </w:r>
      <w:r w:rsidR="00C1518F" w:rsidRPr="00D03ADE">
        <w:t>imaged</w:t>
      </w:r>
      <w:r w:rsidR="00854245" w:rsidRPr="00D03ADE">
        <w:t xml:space="preserve"> </w:t>
      </w:r>
      <w:r w:rsidR="00DB6C6A" w:rsidRPr="00D03ADE">
        <w:t>by the three</w:t>
      </w:r>
      <w:r w:rsidRPr="00D03ADE">
        <w:t xml:space="preserve"> experimenter</w:t>
      </w:r>
      <w:r w:rsidR="0081629D" w:rsidRPr="00D03ADE">
        <w:t>s</w:t>
      </w:r>
      <w:r w:rsidR="00FA5100" w:rsidRPr="00D03ADE">
        <w:t>.</w:t>
      </w:r>
      <w:r w:rsidR="00E559CA" w:rsidRPr="00D03ADE">
        <w:t xml:space="preserve"> </w:t>
      </w:r>
      <w:r w:rsidR="002A2BAF" w:rsidRPr="00D03ADE">
        <w:t xml:space="preserve">While the </w:t>
      </w:r>
      <w:r w:rsidR="002A5D89" w:rsidRPr="00D03ADE">
        <w:t>average number of aggregates per intestine remain</w:t>
      </w:r>
      <w:r w:rsidR="0009654A" w:rsidRPr="00D03ADE">
        <w:t>ed</w:t>
      </w:r>
      <w:r w:rsidR="002A5D89" w:rsidRPr="00D03ADE">
        <w:t xml:space="preserve"> very consistent between </w:t>
      </w:r>
      <w:r w:rsidR="00936398" w:rsidRPr="00D03ADE">
        <w:t xml:space="preserve">the three experimenters for worms </w:t>
      </w:r>
      <w:r w:rsidR="0009654A" w:rsidRPr="00D03ADE">
        <w:t xml:space="preserve">fed </w:t>
      </w:r>
      <w:r w:rsidR="00DB6CED" w:rsidRPr="00D03ADE">
        <w:t>M</w:t>
      </w:r>
      <w:r w:rsidR="0009654A" w:rsidRPr="00D03ADE">
        <w:t>PAO1 and</w:t>
      </w:r>
      <w:r w:rsidR="00DB6CED" w:rsidRPr="00D03ADE">
        <w:t xml:space="preserve"> OP50</w:t>
      </w:r>
      <w:r w:rsidR="00002133" w:rsidRPr="00D03ADE">
        <w:t xml:space="preserve">, there were some </w:t>
      </w:r>
      <w:r w:rsidR="009B631F" w:rsidRPr="00D03ADE">
        <w:t xml:space="preserve">statistically </w:t>
      </w:r>
      <w:r w:rsidR="00002133" w:rsidRPr="00D03ADE">
        <w:t xml:space="preserve">significant differences </w:t>
      </w:r>
      <w:r w:rsidR="00F7628F" w:rsidRPr="00D03ADE">
        <w:t xml:space="preserve">in the average number of aggregates </w:t>
      </w:r>
      <w:r w:rsidR="000F1ABE" w:rsidRPr="00D03ADE">
        <w:t>but only in worms colonized by MPAO1</w:t>
      </w:r>
      <w:r w:rsidR="00204F39" w:rsidRPr="00D03ADE">
        <w:t xml:space="preserve"> (</w:t>
      </w:r>
      <w:r w:rsidR="00204F39" w:rsidRPr="00D03ADE">
        <w:rPr>
          <w:b/>
          <w:bCs/>
        </w:rPr>
        <w:t>Supplemental Figure 2</w:t>
      </w:r>
      <w:r w:rsidR="00204F39" w:rsidRPr="00D03ADE">
        <w:t>)</w:t>
      </w:r>
      <w:r w:rsidR="000F1ABE" w:rsidRPr="00D03ADE">
        <w:t xml:space="preserve">. </w:t>
      </w:r>
      <w:r w:rsidR="00980AF0" w:rsidRPr="00D03ADE">
        <w:t xml:space="preserve">These results highlight the reproducibility of the </w:t>
      </w:r>
      <w:r w:rsidR="00624F3E" w:rsidRPr="00D03ADE">
        <w:t xml:space="preserve">results </w:t>
      </w:r>
      <w:r w:rsidR="00CF1FB0" w:rsidRPr="00D03ADE">
        <w:t xml:space="preserve">even </w:t>
      </w:r>
      <w:r w:rsidR="00624F3E" w:rsidRPr="00D03ADE">
        <w:t xml:space="preserve">between </w:t>
      </w:r>
      <w:r w:rsidR="00375A49" w:rsidRPr="00D03ADE">
        <w:t>i</w:t>
      </w:r>
      <w:r w:rsidR="00624F3E" w:rsidRPr="00D03ADE">
        <w:t>nexperienced experimenters</w:t>
      </w:r>
      <w:r w:rsidR="00CF1FB0" w:rsidRPr="00D03ADE">
        <w:t>.</w:t>
      </w:r>
      <w:r w:rsidR="006E7D5D" w:rsidRPr="00D03ADE">
        <w:t xml:space="preserve"> </w:t>
      </w:r>
    </w:p>
    <w:p w14:paraId="4CE65D3B" w14:textId="60A8CBFE" w:rsidR="003E7B34" w:rsidRPr="00D03ADE" w:rsidRDefault="003E7B34" w:rsidP="00D03ADE"/>
    <w:p w14:paraId="586D2291" w14:textId="0C0B9C67" w:rsidR="00E90DCA" w:rsidRPr="00D03ADE" w:rsidRDefault="00E90DCA" w:rsidP="00D03ADE">
      <w:r w:rsidRPr="00D03ADE">
        <w:t xml:space="preserve">To ensure that </w:t>
      </w:r>
      <w:r w:rsidR="00375A49" w:rsidRPr="00D03ADE">
        <w:t xml:space="preserve">the </w:t>
      </w:r>
      <w:r w:rsidR="00352412" w:rsidRPr="00D03ADE">
        <w:t>reproducibility</w:t>
      </w:r>
      <w:r w:rsidRPr="00D03ADE">
        <w:t xml:space="preserve"> of aggregate quantification is not significantly influenced by worm position, a set of 15 worms was selected and imaged 15 separate times following agitation in between each image capture using a pipette tip. Images of aggregates in worms fed</w:t>
      </w:r>
      <w:r w:rsidR="00D03ADE">
        <w:t xml:space="preserve"> with</w:t>
      </w:r>
      <w:r w:rsidRPr="00D03ADE">
        <w:t xml:space="preserve"> </w:t>
      </w:r>
      <w:r w:rsidRPr="00D03ADE">
        <w:rPr>
          <w:i/>
          <w:iCs/>
        </w:rPr>
        <w:t xml:space="preserve">E. coli </w:t>
      </w:r>
      <w:r w:rsidRPr="00D03ADE">
        <w:t xml:space="preserve">OP50 and </w:t>
      </w:r>
      <w:r w:rsidRPr="00D03ADE">
        <w:rPr>
          <w:i/>
          <w:iCs/>
        </w:rPr>
        <w:t>P. aeruginosa</w:t>
      </w:r>
      <w:r w:rsidRPr="00D03ADE">
        <w:t xml:space="preserve"> MPAO1 were collected and analyzed using </w:t>
      </w:r>
      <w:r w:rsidR="008A5AC5">
        <w:t>CellProfiler</w:t>
      </w:r>
      <w:r w:rsidRPr="00D03ADE">
        <w:t>. The average number of aggregates from each of these different sets of images was slightly but non-significant</w:t>
      </w:r>
      <w:r w:rsidR="00213B80" w:rsidRPr="00D03ADE">
        <w:t>ly</w:t>
      </w:r>
      <w:r w:rsidRPr="00D03ADE">
        <w:t xml:space="preserve"> different</w:t>
      </w:r>
      <w:r w:rsidR="00EB44AC" w:rsidRPr="00D03ADE">
        <w:t>,</w:t>
      </w:r>
      <w:r w:rsidRPr="00D03ADE">
        <w:t xml:space="preserve"> further supporting the reproducibility of this approach (</w:t>
      </w:r>
      <w:r w:rsidRPr="00D03ADE">
        <w:rPr>
          <w:b/>
          <w:bCs/>
        </w:rPr>
        <w:t xml:space="preserve">Supplemental </w:t>
      </w:r>
      <w:r w:rsidRPr="00D03ADE">
        <w:rPr>
          <w:b/>
          <w:bCs/>
        </w:rPr>
        <w:lastRenderedPageBreak/>
        <w:t>Figure 3</w:t>
      </w:r>
      <w:r w:rsidRPr="00D03ADE">
        <w:t xml:space="preserve">). </w:t>
      </w:r>
    </w:p>
    <w:p w14:paraId="1EC244FF" w14:textId="445FA579" w:rsidR="00E90DCA" w:rsidRPr="00D03ADE" w:rsidRDefault="00E90DCA" w:rsidP="00D03ADE"/>
    <w:p w14:paraId="1CF68B52" w14:textId="0E92D96A" w:rsidR="00165950" w:rsidRPr="00D03ADE" w:rsidRDefault="00411312" w:rsidP="00D03ADE">
      <w:r w:rsidRPr="00D03ADE">
        <w:t xml:space="preserve">Colonization of the </w:t>
      </w:r>
      <w:r w:rsidRPr="00D03ADE">
        <w:rPr>
          <w:i/>
          <w:iCs/>
        </w:rPr>
        <w:t>C. elegans</w:t>
      </w:r>
      <w:r w:rsidRPr="00D03ADE">
        <w:t xml:space="preserve"> intestine with gram-negative enteric pathogens has been shown to disrupt proteostasis across tissues, with </w:t>
      </w:r>
      <w:r w:rsidRPr="00D03ADE">
        <w:rPr>
          <w:i/>
          <w:iCs/>
        </w:rPr>
        <w:t>P. aeruginosa</w:t>
      </w:r>
      <w:r w:rsidRPr="00D03ADE">
        <w:t xml:space="preserve"> being among the most potent inducers of polyQ aggregation</w:t>
      </w:r>
      <w:hyperlink w:anchor="_ENREF_9" w:tooltip="Walker, 2021 #15117" w:history="1">
        <w:r w:rsidRPr="00D03ADE">
          <w:fldChar w:fldCharType="begin"/>
        </w:r>
        <w:r w:rsidRPr="00D03ADE">
          <w:instrText xml:space="preserve"> ADDIN EN.CITE &lt;EndNote&gt;&lt;Cite&gt;&lt;Author&gt;Walker&lt;/Author&gt;&lt;Year&gt;2021&lt;/Year&gt;&lt;RecNum&gt;15117&lt;/RecNum&gt;&lt;DisplayText&gt;&lt;style face="superscript"&gt;9&lt;/style&gt;&lt;/DisplayText&gt;&lt;record&gt;&lt;rec-number&gt;15117&lt;/rec-number&gt;&lt;foreign-keys&gt;&lt;key app="EN" db-id="w90ffpfrozwp5ieavs9x9pstwawfxsa2pwvp"&gt;15117&lt;/key&gt;&lt;/foreign-keys&gt;&lt;ref-type name="Journal Article"&gt;17&lt;/ref-type&gt;&lt;contributors&gt;&lt;authors&gt;&lt;author&gt;Walker, Alyssa C.&lt;/author&gt;&lt;author&gt;Bhargava, Rohan&lt;/author&gt;&lt;author&gt;Vaziriyan-Sani, Alfonso S.&lt;/author&gt;&lt;author&gt;Pourciau, Christine&lt;/author&gt;&lt;author&gt;Donahue, Emily T.&lt;/author&gt;&lt;author&gt;Dove, Autumn S.&lt;/author&gt;&lt;author&gt;Gebhardt, Michael J.&lt;/author&gt;&lt;author&gt;Ellward, Garrett L.&lt;/author&gt;&lt;author&gt;Romeo, Tony&lt;/author&gt;&lt;author&gt;Czyż, Daniel M.&lt;/author&gt;&lt;/authors&gt;&lt;/contributors&gt;&lt;titles&gt;&lt;title&gt;Colonization of the Caenorhabditis elegans gut with human enteric bacterial pathogens leads to proteostasis disruption that is rescued by butyrate&lt;/title&gt;&lt;secondary-title&gt;PLOS Pathogens&lt;/secondary-title&gt;&lt;/titles&gt;&lt;periodical&gt;&lt;full-title&gt;PLoS pathogens&lt;/full-title&gt;&lt;abbr-1&gt;PLoS Pathog&lt;/abbr-1&gt;&lt;/periodical&gt;&lt;pages&gt;e1009510&lt;/pages&gt;&lt;volume&gt;17&lt;/volume&gt;&lt;number&gt;5&lt;/number&gt;&lt;dates&gt;&lt;year&gt;2021&lt;/year&gt;&lt;/dates&gt;&lt;publisher&gt;Public Library of Science&lt;/publisher&gt;&lt;urls&gt;&lt;related-urls&gt;&lt;url&gt;https://doi.org/10.1371/journal.ppat.1009510&lt;/url&gt;&lt;/related-urls&gt;&lt;/urls&gt;&lt;electronic-resource-num&gt;10.1371/journal.ppat.1009510&lt;/electronic-resource-num&gt;&lt;/record&gt;&lt;/Cite&gt;&lt;/EndNote&gt;</w:instrText>
        </w:r>
        <w:r w:rsidRPr="00D03ADE">
          <w:fldChar w:fldCharType="separate"/>
        </w:r>
        <w:r w:rsidRPr="00D03ADE">
          <w:rPr>
            <w:noProof/>
            <w:vertAlign w:val="superscript"/>
          </w:rPr>
          <w:t>9</w:t>
        </w:r>
        <w:r w:rsidRPr="00D03ADE">
          <w:fldChar w:fldCharType="end"/>
        </w:r>
      </w:hyperlink>
      <w:r w:rsidR="00D87DF3" w:rsidRPr="00D03ADE">
        <w:t xml:space="preserve">. To determine whether </w:t>
      </w:r>
      <w:r w:rsidR="00026A60" w:rsidRPr="00D03ADE">
        <w:t>these</w:t>
      </w:r>
      <w:r w:rsidR="00D87DF3" w:rsidRPr="00D03ADE">
        <w:t xml:space="preserve"> </w:t>
      </w:r>
      <w:r w:rsidR="00627023" w:rsidRPr="00D03ADE">
        <w:t xml:space="preserve">optimized protocols will </w:t>
      </w:r>
      <w:r w:rsidR="00AF7D49" w:rsidRPr="00D03ADE">
        <w:t xml:space="preserve">successfully </w:t>
      </w:r>
      <w:r w:rsidR="00750D1E" w:rsidRPr="00D03ADE">
        <w:t xml:space="preserve">detect and </w:t>
      </w:r>
      <w:r w:rsidR="00AF7D49" w:rsidRPr="00D03ADE">
        <w:t xml:space="preserve">quantify </w:t>
      </w:r>
      <w:r w:rsidR="00750D1E" w:rsidRPr="00D03ADE">
        <w:rPr>
          <w:i/>
          <w:iCs/>
        </w:rPr>
        <w:t>P. aeruginosa</w:t>
      </w:r>
      <w:r w:rsidR="00750D1E" w:rsidRPr="00D03ADE">
        <w:t xml:space="preserve">-mediated enhancement of aggregation, </w:t>
      </w:r>
      <w:r w:rsidR="00221A08" w:rsidRPr="00D03ADE">
        <w:t xml:space="preserve">worms expressing intestinal </w:t>
      </w:r>
      <w:r w:rsidR="0014031B" w:rsidRPr="00D03ADE">
        <w:t>polyQ</w:t>
      </w:r>
      <w:r w:rsidR="00221A08" w:rsidRPr="00D03ADE">
        <w:t xml:space="preserve"> </w:t>
      </w:r>
      <w:r w:rsidR="00C43360" w:rsidRPr="00D03ADE">
        <w:t xml:space="preserve">were colonized </w:t>
      </w:r>
      <w:r w:rsidR="00221A08" w:rsidRPr="00D03ADE">
        <w:t xml:space="preserve">with </w:t>
      </w:r>
      <w:r w:rsidR="00221A08" w:rsidRPr="00D03ADE">
        <w:rPr>
          <w:i/>
          <w:iCs/>
        </w:rPr>
        <w:t>E. coli</w:t>
      </w:r>
      <w:r w:rsidR="00221A08" w:rsidRPr="00D03ADE">
        <w:t xml:space="preserve"> OP50 </w:t>
      </w:r>
      <w:r w:rsidR="00956F24" w:rsidRPr="00D03ADE">
        <w:t>(</w:t>
      </w:r>
      <w:r w:rsidR="00221A08" w:rsidRPr="00D03ADE">
        <w:t>control</w:t>
      </w:r>
      <w:r w:rsidR="00956F24" w:rsidRPr="00D03ADE">
        <w:t xml:space="preserve"> bacteria)</w:t>
      </w:r>
      <w:r w:rsidR="00D03ADE">
        <w:t>,</w:t>
      </w:r>
      <w:r w:rsidR="00221A08" w:rsidRPr="00D03ADE">
        <w:t xml:space="preserve"> and </w:t>
      </w:r>
      <w:r w:rsidR="00221A08" w:rsidRPr="00D03ADE">
        <w:rPr>
          <w:i/>
          <w:iCs/>
        </w:rPr>
        <w:t>P. aeruginosa</w:t>
      </w:r>
      <w:r w:rsidR="00221A08" w:rsidRPr="00D03ADE">
        <w:t xml:space="preserve"> MPAO1</w:t>
      </w:r>
      <w:r w:rsidR="00874B97" w:rsidRPr="00D03ADE">
        <w:t>,</w:t>
      </w:r>
      <w:r w:rsidR="008B64DC" w:rsidRPr="00D03ADE">
        <w:t xml:space="preserve"> </w:t>
      </w:r>
      <w:r w:rsidR="00D03ADE">
        <w:t>sections</w:t>
      </w:r>
      <w:r w:rsidR="00D03ADE" w:rsidRPr="00D03ADE">
        <w:t xml:space="preserve"> </w:t>
      </w:r>
      <w:r w:rsidR="00364731" w:rsidRPr="00D03ADE">
        <w:t>1</w:t>
      </w:r>
      <w:r w:rsidR="00D03ADE">
        <w:t>–</w:t>
      </w:r>
      <w:r w:rsidR="00364731" w:rsidRPr="00D03ADE">
        <w:t>8</w:t>
      </w:r>
      <w:r w:rsidR="0044433A" w:rsidRPr="00D03ADE">
        <w:t xml:space="preserve"> were </w:t>
      </w:r>
      <w:r w:rsidR="00B30B24" w:rsidRPr="00D03ADE">
        <w:t>conducted</w:t>
      </w:r>
      <w:r w:rsidR="00D03ADE">
        <w:t>. T</w:t>
      </w:r>
      <w:r w:rsidR="00851D24" w:rsidRPr="00D03ADE">
        <w:t xml:space="preserve">he acquired images were </w:t>
      </w:r>
      <w:r w:rsidR="00364731" w:rsidRPr="00D03ADE">
        <w:t>analyzed</w:t>
      </w:r>
      <w:r w:rsidR="00D03390" w:rsidRPr="00D03ADE">
        <w:t xml:space="preserve"> </w:t>
      </w:r>
      <w:r w:rsidR="00595663" w:rsidRPr="00D03ADE">
        <w:t xml:space="preserve">using </w:t>
      </w:r>
      <w:r w:rsidR="008A5AC5">
        <w:t xml:space="preserve">CellProfiler </w:t>
      </w:r>
      <w:r w:rsidR="00595663" w:rsidRPr="00D03ADE">
        <w:t>(</w:t>
      </w:r>
      <w:r w:rsidR="00D03ADE">
        <w:t>section</w:t>
      </w:r>
      <w:r w:rsidR="00D03ADE" w:rsidRPr="00D03ADE">
        <w:t xml:space="preserve"> </w:t>
      </w:r>
      <w:r w:rsidR="00595663" w:rsidRPr="00D03ADE">
        <w:t>9</w:t>
      </w:r>
      <w:r w:rsidR="00BB7352" w:rsidRPr="00D03ADE">
        <w:t xml:space="preserve">, </w:t>
      </w:r>
      <w:r w:rsidR="0071528B" w:rsidRPr="00D03ADE">
        <w:rPr>
          <w:b/>
          <w:bCs/>
        </w:rPr>
        <w:t xml:space="preserve">Supplemental </w:t>
      </w:r>
      <w:r w:rsidR="00823B83" w:rsidRPr="00D03ADE">
        <w:rPr>
          <w:b/>
          <w:bCs/>
        </w:rPr>
        <w:t>File</w:t>
      </w:r>
      <w:r w:rsidR="00BB7352" w:rsidRPr="00D03ADE">
        <w:rPr>
          <w:b/>
          <w:bCs/>
        </w:rPr>
        <w:t xml:space="preserve"> 1</w:t>
      </w:r>
      <w:r w:rsidR="00BB7352" w:rsidRPr="00D03ADE">
        <w:t>)</w:t>
      </w:r>
      <w:r w:rsidR="00986477" w:rsidRPr="00D03ADE">
        <w:t xml:space="preserve">. </w:t>
      </w:r>
      <w:r w:rsidR="00DB1BBE" w:rsidRPr="00D03ADE">
        <w:t>The</w:t>
      </w:r>
      <w:r w:rsidR="00CA131A" w:rsidRPr="00D03ADE">
        <w:t xml:space="preserve"> results</w:t>
      </w:r>
      <w:r w:rsidR="00CF28BF" w:rsidRPr="00D03ADE">
        <w:t xml:space="preserve"> of</w:t>
      </w:r>
      <w:r w:rsidR="00CA131A" w:rsidRPr="00D03ADE">
        <w:t xml:space="preserve"> </w:t>
      </w:r>
      <w:r w:rsidR="009111C8" w:rsidRPr="00D03ADE">
        <w:t>automated</w:t>
      </w:r>
      <w:r w:rsidR="00DB1BBE" w:rsidRPr="00D03ADE">
        <w:t xml:space="preserve"> quantification </w:t>
      </w:r>
      <w:r w:rsidR="00CA131A" w:rsidRPr="00D03ADE">
        <w:t xml:space="preserve">show a significant increase in the number of aggregates </w:t>
      </w:r>
      <w:r w:rsidR="002803B3" w:rsidRPr="00D03ADE">
        <w:t>induced</w:t>
      </w:r>
      <w:r w:rsidR="00CA131A" w:rsidRPr="00D03ADE">
        <w:t xml:space="preserve"> by </w:t>
      </w:r>
      <w:r w:rsidR="00CA131A" w:rsidRPr="00D03ADE">
        <w:rPr>
          <w:i/>
          <w:iCs/>
        </w:rPr>
        <w:t>P. aeruginosa</w:t>
      </w:r>
      <w:r w:rsidR="00CA131A" w:rsidRPr="00D03ADE">
        <w:t xml:space="preserve"> MPAO1</w:t>
      </w:r>
      <w:r w:rsidR="006D7230" w:rsidRPr="00D03ADE">
        <w:t xml:space="preserve">, </w:t>
      </w:r>
      <w:r w:rsidR="0026483D" w:rsidRPr="00D03ADE">
        <w:t xml:space="preserve">consistently </w:t>
      </w:r>
      <w:r w:rsidR="004526A7" w:rsidRPr="00D03ADE">
        <w:t>result</w:t>
      </w:r>
      <w:r w:rsidR="00387B55" w:rsidRPr="00D03ADE">
        <w:t>ing</w:t>
      </w:r>
      <w:r w:rsidR="004526A7" w:rsidRPr="00D03ADE">
        <w:t xml:space="preserve"> in a two-fold enhancement</w:t>
      </w:r>
      <w:r w:rsidR="009111C8" w:rsidRPr="00D03ADE">
        <w:t xml:space="preserve"> compared to worms </w:t>
      </w:r>
      <w:r w:rsidR="00EE10CA" w:rsidRPr="00D03ADE">
        <w:t>fed</w:t>
      </w:r>
      <w:r w:rsidR="00D03ADE">
        <w:t xml:space="preserve"> with</w:t>
      </w:r>
      <w:r w:rsidR="00EE10CA" w:rsidRPr="00D03ADE">
        <w:t xml:space="preserve"> control </w:t>
      </w:r>
      <w:r w:rsidR="00EE10CA" w:rsidRPr="00D03ADE">
        <w:rPr>
          <w:i/>
          <w:iCs/>
        </w:rPr>
        <w:t>E. coli</w:t>
      </w:r>
      <w:r w:rsidR="00EE10CA" w:rsidRPr="00D03ADE">
        <w:t xml:space="preserve"> OP50 (</w:t>
      </w:r>
      <w:r w:rsidR="00EE10CA" w:rsidRPr="00D03ADE">
        <w:rPr>
          <w:b/>
          <w:bCs/>
        </w:rPr>
        <w:t>Figure 6</w:t>
      </w:r>
      <w:r w:rsidR="00EE10CA" w:rsidRPr="00D03ADE">
        <w:t xml:space="preserve">). </w:t>
      </w:r>
    </w:p>
    <w:p w14:paraId="6D938A99" w14:textId="50390226" w:rsidR="00157984" w:rsidRPr="00D03ADE" w:rsidRDefault="00157984" w:rsidP="00D03ADE"/>
    <w:p w14:paraId="36143B4E" w14:textId="42991010" w:rsidR="00157984" w:rsidRPr="00D03ADE" w:rsidRDefault="00157984" w:rsidP="00D03ADE">
      <w:r w:rsidRPr="00D03ADE">
        <w:t xml:space="preserve">[Place </w:t>
      </w:r>
      <w:r w:rsidRPr="00D03ADE">
        <w:rPr>
          <w:b/>
          <w:bCs/>
        </w:rPr>
        <w:t xml:space="preserve">Figure </w:t>
      </w:r>
      <w:r w:rsidR="00EE10CA" w:rsidRPr="00D03ADE">
        <w:rPr>
          <w:b/>
          <w:bCs/>
        </w:rPr>
        <w:t>6</w:t>
      </w:r>
      <w:r w:rsidRPr="00D03ADE">
        <w:t xml:space="preserve"> here</w:t>
      </w:r>
      <w:r w:rsidR="005E15EB" w:rsidRPr="00D03ADE">
        <w:t>]</w:t>
      </w:r>
    </w:p>
    <w:p w14:paraId="6BD6EEE3" w14:textId="42229300" w:rsidR="00F601AD" w:rsidRPr="00D03ADE" w:rsidRDefault="00F601AD" w:rsidP="00D03ADE">
      <w:r w:rsidRPr="00D03ADE">
        <w:t xml:space="preserve"> </w:t>
      </w:r>
    </w:p>
    <w:p w14:paraId="3A7B3265" w14:textId="2AF24D6F" w:rsidR="00196095" w:rsidRPr="00D03ADE" w:rsidRDefault="006C11E0" w:rsidP="00D03ADE">
      <w:r w:rsidRPr="00D03ADE">
        <w:t>The optimized pipeline</w:t>
      </w:r>
      <w:r w:rsidR="008540CA" w:rsidRPr="00D03ADE">
        <w:t xml:space="preserve"> </w:t>
      </w:r>
      <w:r w:rsidRPr="00D03ADE">
        <w:t xml:space="preserve">was designed to support large-scale </w:t>
      </w:r>
      <w:r w:rsidR="003A3C98" w:rsidRPr="00D03ADE">
        <w:t xml:space="preserve">screens for </w:t>
      </w:r>
      <w:r w:rsidR="008540CA" w:rsidRPr="00D03ADE">
        <w:t xml:space="preserve">conditions that affect </w:t>
      </w:r>
      <w:r w:rsidR="00731EA9" w:rsidRPr="00D03ADE">
        <w:t>proteostasis.</w:t>
      </w:r>
      <w:r w:rsidR="003A3C98" w:rsidRPr="00D03ADE">
        <w:t xml:space="preserve"> </w:t>
      </w:r>
      <w:r w:rsidR="00246BBA" w:rsidRPr="00D03ADE">
        <w:t>To test the feasibility of this approach in screening large libraries of bacteria for their effect on host proteostasis, the pipeline</w:t>
      </w:r>
      <w:r w:rsidR="008968EF" w:rsidRPr="00D03ADE">
        <w:t xml:space="preserve"> described herein</w:t>
      </w:r>
      <w:r w:rsidR="00246BBA" w:rsidRPr="00D03ADE">
        <w:t xml:space="preserve"> </w:t>
      </w:r>
      <w:r w:rsidR="00C43360" w:rsidRPr="00D03ADE">
        <w:t xml:space="preserve">was employed </w:t>
      </w:r>
      <w:r w:rsidR="00246BBA" w:rsidRPr="00D03ADE">
        <w:t>(</w:t>
      </w:r>
      <w:r w:rsidR="00D03ADE">
        <w:t>sections</w:t>
      </w:r>
      <w:r w:rsidR="00D03ADE" w:rsidRPr="00D03ADE">
        <w:t xml:space="preserve"> </w:t>
      </w:r>
      <w:r w:rsidR="00246BBA" w:rsidRPr="00D03ADE">
        <w:t>1</w:t>
      </w:r>
      <w:r w:rsidR="00D03ADE">
        <w:t>–</w:t>
      </w:r>
      <w:r w:rsidR="00246BBA" w:rsidRPr="00D03ADE">
        <w:t xml:space="preserve">9) to </w:t>
      </w:r>
      <w:r w:rsidR="00C414AF" w:rsidRPr="00D03ADE">
        <w:t>test the effect of 9</w:t>
      </w:r>
      <w:r w:rsidR="00A00EBC" w:rsidRPr="00D03ADE">
        <w:t>0</w:t>
      </w:r>
      <w:r w:rsidR="00C414AF" w:rsidRPr="00D03ADE">
        <w:t xml:space="preserve"> </w:t>
      </w:r>
      <w:r w:rsidR="00C414AF" w:rsidRPr="00D03ADE">
        <w:rPr>
          <w:i/>
          <w:iCs/>
        </w:rPr>
        <w:t>P. aeruginosa</w:t>
      </w:r>
      <w:r w:rsidR="00C414AF" w:rsidRPr="00D03ADE">
        <w:t xml:space="preserve"> </w:t>
      </w:r>
      <w:r w:rsidR="009925B2" w:rsidRPr="00D03ADE">
        <w:t>non-essential</w:t>
      </w:r>
      <w:r w:rsidR="00296C2D" w:rsidRPr="00D03ADE">
        <w:t xml:space="preserve"> gene knock-out</w:t>
      </w:r>
      <w:r w:rsidR="009925B2" w:rsidRPr="00D03ADE">
        <w:t xml:space="preserve"> </w:t>
      </w:r>
      <w:r w:rsidR="00C414AF" w:rsidRPr="00D03ADE">
        <w:t>mutant strains</w:t>
      </w:r>
      <w:r w:rsidR="00F44383" w:rsidRPr="00D03ADE">
        <w:t xml:space="preserve"> on polyQ </w:t>
      </w:r>
      <w:r w:rsidR="00F93282" w:rsidRPr="00D03ADE">
        <w:t>aggregation</w:t>
      </w:r>
      <w:hyperlink w:anchor="_ENREF_17" w:tooltip="Held, 2012 #15133" w:history="1">
        <w:r w:rsidR="00F93282" w:rsidRPr="00D03ADE">
          <w:fldChar w:fldCharType="begin"/>
        </w:r>
        <w:r w:rsidR="00F93282" w:rsidRPr="00D03ADE">
          <w:instrText xml:space="preserve"> ADDIN EN.CITE &lt;EndNote&gt;&lt;Cite&gt;&lt;Author&gt;Held&lt;/Author&gt;&lt;Year&gt;2012&lt;/Year&gt;&lt;RecNum&gt;15133&lt;/RecNum&gt;&lt;DisplayText&gt;&lt;style face="superscript"&gt;17&lt;/style&gt;&lt;/DisplayText&gt;&lt;record&gt;&lt;rec-number&gt;15133&lt;/rec-number&gt;&lt;foreign-keys&gt;&lt;key app="EN" db-id="w90ffpfrozwp5ieavs9x9pstwawfxsa2pwvp"&gt;15133&lt;/key&gt;&lt;/foreign-keys&gt;&lt;ref-type name="Journal Article"&gt;17&lt;/ref-type&gt;&lt;contributors&gt;&lt;authors&gt;&lt;author&gt;Held, Kiara&lt;/author&gt;&lt;author&gt;Ramage, Elizabeth&lt;/author&gt;&lt;author&gt;Jacobs, Michael&lt;/author&gt;&lt;author&gt;Gallagher, Larry&lt;/author&gt;&lt;author&gt;Manoil, Colin&lt;/author&gt;&lt;/authors&gt;&lt;/contributors&gt;&lt;titles&gt;&lt;title&gt;Sequence-verified two-allele transposon mutant library for Pseudomonas aeruginosa PAO1&lt;/title&gt;&lt;secondary-title&gt;Journal of bacteriology&lt;/secondary-title&gt;&lt;alt-title&gt;J Bacteriol&lt;/alt-title&gt;&lt;/titles&gt;&lt;periodical&gt;&lt;full-title&gt;J Bacteriol&lt;/full-title&gt;&lt;abbr-1&gt;Journal of bacteriology&lt;/abbr-1&gt;&lt;/periodical&gt;&lt;alt-periodical&gt;&lt;full-title&gt;J Bacteriol&lt;/full-title&gt;&lt;abbr-1&gt;Journal of bacteriology&lt;/abbr-1&gt;&lt;/alt-periodical&gt;&lt;pages&gt;6387-6389&lt;/pages&gt;&lt;volume&gt;194&lt;/volume&gt;&lt;number&gt;23&lt;/number&gt;&lt;edition&gt;09/14&lt;/edition&gt;&lt;keywords&gt;&lt;keyword&gt;Alleles&lt;/keyword&gt;&lt;keyword&gt;*DNA Transposable Elements&lt;/keyword&gt;&lt;keyword&gt;*Gene Library&lt;/keyword&gt;&lt;keyword&gt;Genetics, Microbial/*methods&lt;/keyword&gt;&lt;keyword&gt;Mutagenesis, Insertional/*methods&lt;/keyword&gt;&lt;keyword&gt;Pseudomonas aeruginosa/*genetics&lt;/keyword&gt;&lt;keyword&gt;Sequence Analysis, DNA&lt;/keyword&gt;&lt;/keywords&gt;&lt;dates&gt;&lt;year&gt;2012&lt;/year&gt;&lt;/dates&gt;&lt;publisher&gt;American Society for Microbiology&lt;/publisher&gt;&lt;isbn&gt;1098-5530&amp;#xD;0021-9193&lt;/isbn&gt;&lt;accession-num&gt;22984262&lt;/accession-num&gt;&lt;urls&gt;&lt;related-urls&gt;&lt;url&gt;https://pubmed.ncbi.nlm.nih.gov/22984262&lt;/url&gt;&lt;url&gt;https://www.ncbi.nlm.nih.gov/pmc/articles/PMC3497512/&lt;/url&gt;&lt;/related-urls&gt;&lt;/urls&gt;&lt;electronic-resource-num&gt;10.1128/JB.01479-12&lt;/electronic-resource-num&gt;&lt;remote-database-name&gt;PubMed&lt;/remote-database-name&gt;&lt;language&gt;eng&lt;/language&gt;&lt;/record&gt;&lt;/Cite&gt;&lt;/EndNote&gt;</w:instrText>
        </w:r>
        <w:r w:rsidR="00F93282" w:rsidRPr="00D03ADE">
          <w:fldChar w:fldCharType="separate"/>
        </w:r>
        <w:r w:rsidR="00F93282" w:rsidRPr="00D03ADE">
          <w:rPr>
            <w:noProof/>
            <w:vertAlign w:val="superscript"/>
          </w:rPr>
          <w:t>1</w:t>
        </w:r>
        <w:r w:rsidR="00F93282">
          <w:rPr>
            <w:noProof/>
            <w:vertAlign w:val="superscript"/>
          </w:rPr>
          <w:t>8</w:t>
        </w:r>
        <w:r w:rsidR="00F93282" w:rsidRPr="00D03ADE">
          <w:fldChar w:fldCharType="end"/>
        </w:r>
      </w:hyperlink>
      <w:r w:rsidR="00EB2B4C" w:rsidRPr="00D03ADE">
        <w:t>. T</w:t>
      </w:r>
      <w:r w:rsidR="00B43A6D" w:rsidRPr="00D03ADE">
        <w:t>his</w:t>
      </w:r>
      <w:r w:rsidR="00EB2B4C" w:rsidRPr="00D03ADE">
        <w:t xml:space="preserve"> pilot screen is </w:t>
      </w:r>
      <w:r w:rsidR="00D2430E" w:rsidRPr="00D03ADE">
        <w:t xml:space="preserve">part of </w:t>
      </w:r>
      <w:r w:rsidR="000B34B1" w:rsidRPr="00D03ADE">
        <w:t>a</w:t>
      </w:r>
      <w:r w:rsidR="00D2430E" w:rsidRPr="00D03ADE">
        <w:t xml:space="preserve"> larger project</w:t>
      </w:r>
      <w:r w:rsidR="00795D33" w:rsidRPr="00D03ADE">
        <w:t xml:space="preserve"> designed</w:t>
      </w:r>
      <w:r w:rsidR="00D2430E" w:rsidRPr="00D03ADE">
        <w:t xml:space="preserve"> to screen a</w:t>
      </w:r>
      <w:r w:rsidR="002F6879" w:rsidRPr="00D03ADE">
        <w:t xml:space="preserve">ll </w:t>
      </w:r>
      <w:r w:rsidR="002F6879" w:rsidRPr="00D03ADE">
        <w:rPr>
          <w:i/>
          <w:iCs/>
        </w:rPr>
        <w:t>P. aeruginosa</w:t>
      </w:r>
      <w:r w:rsidR="002F6879" w:rsidRPr="00D03ADE">
        <w:t xml:space="preserve"> non-essential mutant strains for their ability to influence host proteostasis.</w:t>
      </w:r>
      <w:r w:rsidR="004C7188" w:rsidRPr="00D03ADE">
        <w:t xml:space="preserve"> Out of 9</w:t>
      </w:r>
      <w:r w:rsidR="00A00EBC" w:rsidRPr="00D03ADE">
        <w:t>0</w:t>
      </w:r>
      <w:r w:rsidR="004C7188" w:rsidRPr="00D03ADE">
        <w:t xml:space="preserve"> </w:t>
      </w:r>
      <w:r w:rsidR="00BB33DA" w:rsidRPr="00D03ADE">
        <w:t>bacterial strains tested</w:t>
      </w:r>
      <w:r w:rsidR="00EB698B" w:rsidRPr="00D03ADE">
        <w:t xml:space="preserve">, colonization of </w:t>
      </w:r>
      <w:r w:rsidR="00EB698B" w:rsidRPr="00D03ADE">
        <w:rPr>
          <w:i/>
          <w:iCs/>
        </w:rPr>
        <w:t>C. elegans</w:t>
      </w:r>
      <w:r w:rsidR="00EB698B" w:rsidRPr="00D03ADE">
        <w:t xml:space="preserve"> intestine with one candidate</w:t>
      </w:r>
      <w:r w:rsidR="002823DD" w:rsidRPr="00D03ADE">
        <w:t xml:space="preserve"> showed a significant decrease in the number of aggregates (</w:t>
      </w:r>
      <w:r w:rsidR="002823DD" w:rsidRPr="00D03ADE">
        <w:rPr>
          <w:b/>
          <w:bCs/>
        </w:rPr>
        <w:t xml:space="preserve">Figure </w:t>
      </w:r>
      <w:r w:rsidR="007F165A" w:rsidRPr="00D03ADE">
        <w:rPr>
          <w:b/>
          <w:bCs/>
        </w:rPr>
        <w:t>7</w:t>
      </w:r>
      <w:r w:rsidR="002823DD" w:rsidRPr="00D03ADE">
        <w:t>).</w:t>
      </w:r>
      <w:r w:rsidR="00AB6FB3" w:rsidRPr="00D03ADE">
        <w:t xml:space="preserve"> </w:t>
      </w:r>
      <w:r w:rsidR="00A02C15" w:rsidRPr="00D03ADE">
        <w:t>Follow</w:t>
      </w:r>
      <w:r w:rsidR="00375A49" w:rsidRPr="00D03ADE">
        <w:t>-</w:t>
      </w:r>
      <w:r w:rsidR="00A02C15" w:rsidRPr="00D03ADE">
        <w:t xml:space="preserve">up experiments to evaluate the sensitivity of this assay were performed via manual aggregate counts from a random selection of </w:t>
      </w:r>
      <w:r w:rsidR="00D03ADE">
        <w:t>6</w:t>
      </w:r>
      <w:r w:rsidR="00D03ADE" w:rsidRPr="00D03ADE">
        <w:t xml:space="preserve"> </w:t>
      </w:r>
      <w:r w:rsidR="00A02C15" w:rsidRPr="00D03ADE">
        <w:rPr>
          <w:i/>
          <w:iCs/>
        </w:rPr>
        <w:t xml:space="preserve">P. aeruginosa </w:t>
      </w:r>
      <w:r w:rsidR="00A02C15" w:rsidRPr="00D03ADE">
        <w:t>mutants</w:t>
      </w:r>
      <w:r w:rsidR="0014664E" w:rsidRPr="00D03ADE">
        <w:t xml:space="preserve"> that differed </w:t>
      </w:r>
      <w:r w:rsidR="00FC104C" w:rsidRPr="00D03ADE">
        <w:t>no</w:t>
      </w:r>
      <w:r w:rsidR="0007737F" w:rsidRPr="00D03ADE">
        <w:t>n</w:t>
      </w:r>
      <w:r w:rsidR="00FC104C" w:rsidRPr="00D03ADE">
        <w:t>-significantly</w:t>
      </w:r>
      <w:r w:rsidR="0014664E" w:rsidRPr="00D03ADE">
        <w:t xml:space="preserve"> from the MPAO1 </w:t>
      </w:r>
      <w:r w:rsidR="00FC104C" w:rsidRPr="00D03ADE">
        <w:t>control</w:t>
      </w:r>
      <w:r w:rsidR="00A02C15" w:rsidRPr="00D03ADE">
        <w:t>. These experiments were performed using the more traditional 6</w:t>
      </w:r>
      <w:r w:rsidR="00AE2D79" w:rsidRPr="00D03ADE">
        <w:t xml:space="preserve"> </w:t>
      </w:r>
      <w:r w:rsidR="00A02C15" w:rsidRPr="00D03ADE">
        <w:t xml:space="preserve">cm NGM </w:t>
      </w:r>
      <w:r w:rsidR="00FC104C" w:rsidRPr="00D03ADE">
        <w:t>plates, transferring</w:t>
      </w:r>
      <w:r w:rsidR="00757051" w:rsidRPr="00D03ADE">
        <w:t xml:space="preserve"> worms onto </w:t>
      </w:r>
      <w:r w:rsidR="00D332EC" w:rsidRPr="00D03ADE">
        <w:t>test</w:t>
      </w:r>
      <w:r w:rsidR="00757051" w:rsidRPr="00D03ADE">
        <w:t xml:space="preserve"> strains as L1’s</w:t>
      </w:r>
      <w:r w:rsidR="00375A49" w:rsidRPr="00D03ADE">
        <w:t xml:space="preserve"> </w:t>
      </w:r>
      <w:r w:rsidR="00A02C15" w:rsidRPr="00D03ADE">
        <w:t>to recapitulate previously established methods</w:t>
      </w:r>
      <w:hyperlink w:anchor="_ENREF_9" w:tooltip="Walker, 2021 #15117" w:history="1">
        <w:r w:rsidR="00411312" w:rsidRPr="00D03ADE">
          <w:fldChar w:fldCharType="begin"/>
        </w:r>
        <w:r w:rsidR="00411312" w:rsidRPr="00D03ADE">
          <w:instrText xml:space="preserve"> ADDIN EN.CITE &lt;EndNote&gt;&lt;Cite&gt;&lt;Author&gt;Walker&lt;/Author&gt;&lt;Year&gt;2021&lt;/Year&gt;&lt;RecNum&gt;15117&lt;/RecNum&gt;&lt;DisplayText&gt;&lt;style face="superscript"&gt;9&lt;/style&gt;&lt;/DisplayText&gt;&lt;record&gt;&lt;rec-number&gt;15117&lt;/rec-number&gt;&lt;foreign-keys&gt;&lt;key app="EN" db-id="w90ffpfrozwp5ieavs9x9pstwawfxsa2pwvp"&gt;15117&lt;/key&gt;&lt;/foreign-keys&gt;&lt;ref-type name="Journal Article"&gt;17&lt;/ref-type&gt;&lt;contributors&gt;&lt;authors&gt;&lt;author&gt;Walker, Alyssa C.&lt;/author&gt;&lt;author&gt;Bhargava, Rohan&lt;/author&gt;&lt;author&gt;Vaziriyan-Sani, Alfonso S.&lt;/author&gt;&lt;author&gt;Pourciau, Christine&lt;/author&gt;&lt;author&gt;Donahue, Emily T.&lt;/author&gt;&lt;author&gt;Dove, Autumn S.&lt;/author&gt;&lt;author&gt;Gebhardt, Michael J.&lt;/author&gt;&lt;author&gt;Ellward, Garrett L.&lt;/author&gt;&lt;author&gt;Romeo, Tony&lt;/author&gt;&lt;author&gt;Czyż, Daniel M.&lt;/author&gt;&lt;/authors&gt;&lt;/contributors&gt;&lt;titles&gt;&lt;title&gt;Colonization of the Caenorhabditis elegans gut with human enteric bacterial pathogens leads to proteostasis disruption that is rescued by butyrate&lt;/title&gt;&lt;secondary-title&gt;PLOS Pathogens&lt;/secondary-title&gt;&lt;/titles&gt;&lt;periodical&gt;&lt;full-title&gt;PLoS pathogens&lt;/full-title&gt;&lt;abbr-1&gt;PLoS Pathog&lt;/abbr-1&gt;&lt;/periodical&gt;&lt;pages&gt;e1009510&lt;/pages&gt;&lt;volume&gt;17&lt;/volume&gt;&lt;number&gt;5&lt;/number&gt;&lt;dates&gt;&lt;year&gt;2021&lt;/year&gt;&lt;/dates&gt;&lt;publisher&gt;Public Library of Science&lt;/publisher&gt;&lt;urls&gt;&lt;related-urls&gt;&lt;url&gt;https://doi.org/10.1371/journal.ppat.1009510&lt;/url&gt;&lt;/related-urls&gt;&lt;/urls&gt;&lt;electronic-resource-num&gt;10.1371/journal.ppat.1009510&lt;/electronic-resource-num&gt;&lt;/record&gt;&lt;/Cite&gt;&lt;/EndNote&gt;</w:instrText>
        </w:r>
        <w:r w:rsidR="00411312" w:rsidRPr="00D03ADE">
          <w:fldChar w:fldCharType="separate"/>
        </w:r>
        <w:r w:rsidR="00411312" w:rsidRPr="00D03ADE">
          <w:rPr>
            <w:noProof/>
            <w:vertAlign w:val="superscript"/>
          </w:rPr>
          <w:t>9</w:t>
        </w:r>
        <w:r w:rsidR="00411312" w:rsidRPr="00D03ADE">
          <w:fldChar w:fldCharType="end"/>
        </w:r>
      </w:hyperlink>
      <w:r w:rsidR="00A02C15" w:rsidRPr="00D03ADE">
        <w:t xml:space="preserve">. </w:t>
      </w:r>
      <w:r w:rsidR="007E440C" w:rsidRPr="00D03ADE">
        <w:t>The confirmation experiments</w:t>
      </w:r>
      <w:r w:rsidR="004025E4" w:rsidRPr="00D03ADE">
        <w:t xml:space="preserve"> by manual counting</w:t>
      </w:r>
      <w:r w:rsidR="007E440C" w:rsidRPr="00D03ADE">
        <w:t xml:space="preserve"> revealed that n</w:t>
      </w:r>
      <w:r w:rsidR="00FF7EF1" w:rsidRPr="00D03ADE">
        <w:t>one of the</w:t>
      </w:r>
      <w:r w:rsidR="007E440C" w:rsidRPr="00D03ADE">
        <w:t xml:space="preserve"> </w:t>
      </w:r>
      <w:r w:rsidR="003E70B9" w:rsidRPr="00D03ADE">
        <w:t>mutants</w:t>
      </w:r>
      <w:r w:rsidR="00A759FE" w:rsidRPr="00D03ADE">
        <w:t xml:space="preserve">, including the </w:t>
      </w:r>
      <w:r w:rsidR="008442B5" w:rsidRPr="00D03ADE">
        <w:t xml:space="preserve">one that significantly </w:t>
      </w:r>
      <w:r w:rsidR="000F75F8" w:rsidRPr="00D03ADE">
        <w:t xml:space="preserve">decreased </w:t>
      </w:r>
      <w:r w:rsidR="004F521C" w:rsidRPr="00D03ADE">
        <w:t>the number of aggregates</w:t>
      </w:r>
      <w:r w:rsidR="00B15B00" w:rsidRPr="00D03ADE">
        <w:t xml:space="preserve"> (</w:t>
      </w:r>
      <w:r w:rsidR="00B15B00" w:rsidRPr="00D03ADE">
        <w:rPr>
          <w:b/>
          <w:bCs/>
        </w:rPr>
        <w:t>Figure 7</w:t>
      </w:r>
      <w:r w:rsidR="00B15B00" w:rsidRPr="00D03ADE">
        <w:t>)</w:t>
      </w:r>
      <w:r w:rsidR="00970167" w:rsidRPr="00D03ADE">
        <w:t>, a</w:t>
      </w:r>
      <w:r w:rsidR="003E70B9" w:rsidRPr="00D03ADE">
        <w:t xml:space="preserve">ffected </w:t>
      </w:r>
      <w:r w:rsidR="00970167" w:rsidRPr="00D03ADE">
        <w:t xml:space="preserve">polyQ </w:t>
      </w:r>
      <w:r w:rsidR="003E70B9" w:rsidRPr="00D03ADE">
        <w:t>aggregation</w:t>
      </w:r>
      <w:r w:rsidR="00341973" w:rsidRPr="00D03ADE">
        <w:t xml:space="preserve"> (</w:t>
      </w:r>
      <w:r w:rsidR="00341973" w:rsidRPr="00D03ADE">
        <w:rPr>
          <w:b/>
          <w:bCs/>
        </w:rPr>
        <w:t>Supplemental Figure 4</w:t>
      </w:r>
      <w:r w:rsidR="00341973" w:rsidRPr="00D03ADE">
        <w:t>)</w:t>
      </w:r>
      <w:r w:rsidR="00ED563A" w:rsidRPr="00D03ADE">
        <w:t xml:space="preserve">. In addition, the subtle changes in aggregation observed in the screen </w:t>
      </w:r>
      <w:r w:rsidR="009805B1" w:rsidRPr="00D03ADE">
        <w:t xml:space="preserve">of the 90 mutant strains </w:t>
      </w:r>
      <w:r w:rsidR="00ED563A" w:rsidRPr="00D03ADE">
        <w:t xml:space="preserve">were not </w:t>
      </w:r>
      <w:r w:rsidR="00FE4292" w:rsidRPr="00D03ADE">
        <w:t xml:space="preserve">detected </w:t>
      </w:r>
      <w:r w:rsidR="00F92324" w:rsidRPr="00D03ADE">
        <w:t>among</w:t>
      </w:r>
      <w:r w:rsidR="00FE4292" w:rsidRPr="00D03ADE">
        <w:t xml:space="preserve"> manual counts </w:t>
      </w:r>
      <w:r w:rsidR="009805B1" w:rsidRPr="00D03ADE">
        <w:t>of selected candidates</w:t>
      </w:r>
      <w:r w:rsidR="00375A49" w:rsidRPr="00D03ADE">
        <w:t>,</w:t>
      </w:r>
      <w:r w:rsidR="009805B1" w:rsidRPr="00D03ADE">
        <w:t xml:space="preserve"> </w:t>
      </w:r>
      <w:r w:rsidR="00FE4292" w:rsidRPr="00D03ADE">
        <w:t xml:space="preserve">indicating that </w:t>
      </w:r>
      <w:r w:rsidR="00610975" w:rsidRPr="00D03ADE">
        <w:t>such</w:t>
      </w:r>
      <w:r w:rsidR="00FE4292" w:rsidRPr="00D03ADE">
        <w:t xml:space="preserve"> changes</w:t>
      </w:r>
      <w:r w:rsidR="00610975" w:rsidRPr="00D03ADE">
        <w:t xml:space="preserve"> </w:t>
      </w:r>
      <w:r w:rsidR="003A2C5E" w:rsidRPr="00D03ADE">
        <w:t>could arise because of</w:t>
      </w:r>
      <w:r w:rsidR="00610975" w:rsidRPr="00D03ADE">
        <w:t xml:space="preserve"> </w:t>
      </w:r>
      <w:r w:rsidR="00633D12" w:rsidRPr="00D03ADE">
        <w:t>biological and experimental variability</w:t>
      </w:r>
      <w:r w:rsidR="00A64D46" w:rsidRPr="00D03ADE">
        <w:t>, such as low n value</w:t>
      </w:r>
      <w:r w:rsidR="00610975" w:rsidRPr="00D03ADE">
        <w:t>.</w:t>
      </w:r>
      <w:r w:rsidR="00D23BE9" w:rsidRPr="00D03ADE">
        <w:t xml:space="preserve"> </w:t>
      </w:r>
      <w:r w:rsidR="006336C9" w:rsidRPr="00D03ADE">
        <w:t xml:space="preserve">Collectively, </w:t>
      </w:r>
      <w:r w:rsidR="00D03ADE">
        <w:t>the</w:t>
      </w:r>
      <w:r w:rsidR="00D03ADE" w:rsidRPr="00D03ADE">
        <w:t xml:space="preserve"> </w:t>
      </w:r>
      <w:r w:rsidR="00A759FE" w:rsidRPr="00D03ADE">
        <w:t xml:space="preserve">results indicate that </w:t>
      </w:r>
      <w:r w:rsidR="00EB665D" w:rsidRPr="00D03ADE">
        <w:t xml:space="preserve">while </w:t>
      </w:r>
      <w:r w:rsidR="00D03ADE">
        <w:t>our</w:t>
      </w:r>
      <w:r w:rsidR="00D03ADE" w:rsidRPr="00D03ADE">
        <w:t xml:space="preserve"> </w:t>
      </w:r>
      <w:r w:rsidR="00EB665D" w:rsidRPr="00D03ADE">
        <w:t xml:space="preserve">method can reliably </w:t>
      </w:r>
      <w:r w:rsidR="006336C9" w:rsidRPr="00D03ADE">
        <w:t xml:space="preserve">pick up significant changes, </w:t>
      </w:r>
      <w:r w:rsidR="00CC531F" w:rsidRPr="00D03ADE">
        <w:t>subtle ones will likely be missed, and all potential candidates will have to be individually confirmed</w:t>
      </w:r>
      <w:r w:rsidR="00330A2A" w:rsidRPr="00D03ADE">
        <w:t xml:space="preserve">. </w:t>
      </w:r>
    </w:p>
    <w:p w14:paraId="468EF5A4" w14:textId="6CA329F0" w:rsidR="00196095" w:rsidRPr="00D03ADE" w:rsidRDefault="00196095" w:rsidP="00D03ADE"/>
    <w:p w14:paraId="77D797EB" w14:textId="69BC1AAF" w:rsidR="001463A2" w:rsidRPr="00D03ADE" w:rsidRDefault="001463A2" w:rsidP="00D03ADE">
      <w:r w:rsidRPr="00D03ADE">
        <w:t xml:space="preserve">[Place </w:t>
      </w:r>
      <w:r w:rsidRPr="00D03ADE">
        <w:rPr>
          <w:b/>
          <w:bCs/>
        </w:rPr>
        <w:t xml:space="preserve">Figure 7 </w:t>
      </w:r>
      <w:r w:rsidRPr="00D03ADE">
        <w:t>here]</w:t>
      </w:r>
    </w:p>
    <w:p w14:paraId="4B0D48E6" w14:textId="6E6DC3CB" w:rsidR="00F601AD" w:rsidRPr="00D03ADE" w:rsidRDefault="00F601AD" w:rsidP="00D03ADE">
      <w:r w:rsidRPr="00D03ADE">
        <w:t xml:space="preserve"> </w:t>
      </w:r>
    </w:p>
    <w:p w14:paraId="55697350" w14:textId="4CFCA02B" w:rsidR="00AA15C4" w:rsidRPr="00D03ADE" w:rsidRDefault="00FC53B7" w:rsidP="00D03ADE">
      <w:pPr>
        <w:rPr>
          <w:rFonts w:eastAsia="Times New Roman"/>
          <w:highlight w:val="white"/>
        </w:rPr>
      </w:pPr>
      <w:r w:rsidRPr="00D03ADE">
        <w:t xml:space="preserve">To manage </w:t>
      </w:r>
      <w:r w:rsidR="008103AE" w:rsidRPr="00D03ADE">
        <w:t xml:space="preserve">the </w:t>
      </w:r>
      <w:r w:rsidRPr="00D03ADE">
        <w:t xml:space="preserve">large amount of data </w:t>
      </w:r>
      <w:r w:rsidR="00411312" w:rsidRPr="00D03ADE">
        <w:t>generated by</w:t>
      </w:r>
      <w:r w:rsidRPr="00D03ADE">
        <w:t xml:space="preserve"> CellProfiler, a Graphical User Interface</w:t>
      </w:r>
      <w:r w:rsidR="00F77B18" w:rsidRPr="00D03ADE">
        <w:t xml:space="preserve"> (GUI)</w:t>
      </w:r>
      <w:r w:rsidRPr="00D03ADE">
        <w:t xml:space="preserve"> was developed </w:t>
      </w:r>
      <w:r w:rsidR="00F77B18" w:rsidRPr="00D03ADE">
        <w:t>t</w:t>
      </w:r>
      <w:r w:rsidR="00D03ADE">
        <w:t>o automate</w:t>
      </w:r>
      <w:r w:rsidR="00F77B18" w:rsidRPr="00D03ADE">
        <w:t xml:space="preserve"> data processing and organization</w:t>
      </w:r>
      <w:r w:rsidR="00E33D39" w:rsidRPr="00D03ADE">
        <w:t xml:space="preserve"> (</w:t>
      </w:r>
      <w:r w:rsidR="00E33D39" w:rsidRPr="00D03ADE">
        <w:rPr>
          <w:b/>
          <w:bCs/>
        </w:rPr>
        <w:t>Figure 8</w:t>
      </w:r>
      <w:r w:rsidR="00E33D39" w:rsidRPr="00D03ADE">
        <w:t>)</w:t>
      </w:r>
      <w:r w:rsidR="00F77B18" w:rsidRPr="00D03ADE">
        <w:t xml:space="preserve">. The GUI was </w:t>
      </w:r>
      <w:r w:rsidR="00430AAF" w:rsidRPr="00D03ADE">
        <w:t xml:space="preserve">developed using Tkinter, an open-source </w:t>
      </w:r>
      <w:r w:rsidR="00D1396A" w:rsidRPr="00D03ADE">
        <w:t>P</w:t>
      </w:r>
      <w:r w:rsidR="00430AAF" w:rsidRPr="00D03ADE">
        <w:t xml:space="preserve">ython cross-platform widget </w:t>
      </w:r>
      <w:r w:rsidR="00D55BE9" w:rsidRPr="00D03ADE">
        <w:t>toolkit</w:t>
      </w:r>
      <w:r w:rsidR="00430AAF" w:rsidRPr="00D03ADE">
        <w:t>. From the given metadata, the application extracts the number of aggregates (column K) from each well (Column J) present in a plate</w:t>
      </w:r>
      <w:r w:rsidR="00D1396A" w:rsidRPr="00D03ADE">
        <w:t>. A Python</w:t>
      </w:r>
      <w:r w:rsidR="005C4EA4" w:rsidRPr="00D03ADE">
        <w:t xml:space="preserve"> data handling library called </w:t>
      </w:r>
      <w:r w:rsidR="000F0514" w:rsidRPr="00D03ADE">
        <w:t>“</w:t>
      </w:r>
      <w:r w:rsidR="005C4EA4" w:rsidRPr="00D03ADE">
        <w:t>Pandas</w:t>
      </w:r>
      <w:r w:rsidR="000F0514" w:rsidRPr="00D03ADE">
        <w:t>”</w:t>
      </w:r>
      <w:r w:rsidR="005C4EA4" w:rsidRPr="00D03ADE">
        <w:t xml:space="preserve"> was used to carry out </w:t>
      </w:r>
      <w:r w:rsidR="00DE4EDE" w:rsidRPr="00D03ADE">
        <w:t>the aforementioned</w:t>
      </w:r>
      <w:r w:rsidR="005C4EA4" w:rsidRPr="00D03ADE">
        <w:t xml:space="preserve"> process. </w:t>
      </w:r>
      <w:r w:rsidR="00AA15C4" w:rsidRPr="00D03ADE">
        <w:rPr>
          <w:rFonts w:eastAsia="Times New Roman"/>
          <w:highlight w:val="white"/>
        </w:rPr>
        <w:t xml:space="preserve">The </w:t>
      </w:r>
      <w:r w:rsidR="00BC5B40" w:rsidRPr="00D03ADE">
        <w:rPr>
          <w:rFonts w:eastAsia="Times New Roman"/>
          <w:highlight w:val="white"/>
        </w:rPr>
        <w:t xml:space="preserve">GUI </w:t>
      </w:r>
      <w:r w:rsidR="00AA15C4" w:rsidRPr="00D03ADE">
        <w:rPr>
          <w:rFonts w:eastAsia="Times New Roman"/>
          <w:highlight w:val="white"/>
        </w:rPr>
        <w:t xml:space="preserve">application provides drag-and-drop support for users to upload data files. The data in each file </w:t>
      </w:r>
      <w:r w:rsidR="009A6A92" w:rsidRPr="00D03ADE">
        <w:rPr>
          <w:rFonts w:eastAsia="Times New Roman"/>
          <w:highlight w:val="white"/>
        </w:rPr>
        <w:t>are</w:t>
      </w:r>
      <w:r w:rsidR="00AA15C4" w:rsidRPr="00D03ADE">
        <w:rPr>
          <w:rFonts w:eastAsia="Times New Roman"/>
          <w:highlight w:val="white"/>
        </w:rPr>
        <w:t xml:space="preserve"> stored in the form of a two-dimensional tabular structure </w:t>
      </w:r>
      <w:r w:rsidR="00AA15C4" w:rsidRPr="00D03ADE">
        <w:rPr>
          <w:rFonts w:eastAsia="Times New Roman"/>
          <w:highlight w:val="white"/>
        </w:rPr>
        <w:lastRenderedPageBreak/>
        <w:t xml:space="preserve">called a data frame. An empty dictionary pair is initialized for every unique well found within the data frame. Next, the distinct aggregates found in each well are counted and appended to their respective dictionary pairs. </w:t>
      </w:r>
      <w:r w:rsidR="004C0A78" w:rsidRPr="00D03ADE">
        <w:rPr>
          <w:rFonts w:eastAsia="Times New Roman"/>
          <w:highlight w:val="white"/>
        </w:rPr>
        <w:t>The column with lesser data is padded with empty valued strings to ensure that each column is even in size.</w:t>
      </w:r>
      <w:r w:rsidR="00AA15C4" w:rsidRPr="00D03ADE">
        <w:rPr>
          <w:rFonts w:eastAsia="Times New Roman"/>
          <w:highlight w:val="white"/>
        </w:rPr>
        <w:t xml:space="preserve"> Finally, the structure is converted to a data frame which is exported in the form of a spreadsheet into the directory specified by the user</w:t>
      </w:r>
      <w:r w:rsidR="00643C86" w:rsidRPr="00D03ADE">
        <w:rPr>
          <w:rFonts w:eastAsia="Times New Roman"/>
          <w:highlight w:val="white"/>
        </w:rPr>
        <w:t>.</w:t>
      </w:r>
    </w:p>
    <w:p w14:paraId="7A85CD85" w14:textId="77777777" w:rsidR="00F77B18" w:rsidRPr="00D03ADE" w:rsidRDefault="00F77B18" w:rsidP="00D03ADE"/>
    <w:p w14:paraId="2F1FBD47" w14:textId="591C6937" w:rsidR="00F77B18" w:rsidRPr="00D03ADE" w:rsidRDefault="002233AD" w:rsidP="00D03ADE">
      <w:r w:rsidRPr="00D03ADE">
        <w:t xml:space="preserve">[Place </w:t>
      </w:r>
      <w:r w:rsidRPr="00D03ADE">
        <w:rPr>
          <w:b/>
          <w:bCs/>
        </w:rPr>
        <w:t>Figure 8</w:t>
      </w:r>
      <w:r w:rsidRPr="00D03ADE">
        <w:t xml:space="preserve"> here]</w:t>
      </w:r>
    </w:p>
    <w:p w14:paraId="3C77FFB5" w14:textId="5720EECF" w:rsidR="00826489" w:rsidRPr="00D03ADE" w:rsidRDefault="00826489" w:rsidP="00D03ADE">
      <w:pPr>
        <w:rPr>
          <w:bCs/>
        </w:rPr>
      </w:pPr>
    </w:p>
    <w:p w14:paraId="12459E58" w14:textId="1299780D" w:rsidR="009E5295" w:rsidRPr="00D03ADE" w:rsidRDefault="00551D82" w:rsidP="00D03ADE">
      <w:pPr>
        <w:rPr>
          <w:b/>
          <w:bCs/>
        </w:rPr>
      </w:pPr>
      <w:r w:rsidRPr="00D03ADE">
        <w:rPr>
          <w:b/>
        </w:rPr>
        <w:t>FIGURE AND TABLE LEGENDS:</w:t>
      </w:r>
      <w:r w:rsidRPr="00D03ADE">
        <w:t xml:space="preserve"> </w:t>
      </w:r>
    </w:p>
    <w:p w14:paraId="7E3DE87C" w14:textId="18899C27" w:rsidR="009E5295" w:rsidRPr="00D03ADE" w:rsidRDefault="009E5295" w:rsidP="00D03ADE">
      <w:r w:rsidRPr="00D03ADE">
        <w:rPr>
          <w:b/>
          <w:bCs/>
        </w:rPr>
        <w:t>Figure 1</w:t>
      </w:r>
      <w:r w:rsidR="004B6E8F">
        <w:rPr>
          <w:b/>
          <w:bCs/>
        </w:rPr>
        <w:t>:</w:t>
      </w:r>
      <w:r w:rsidR="004B6E8F" w:rsidRPr="00D03ADE">
        <w:rPr>
          <w:b/>
          <w:bCs/>
        </w:rPr>
        <w:t xml:space="preserve"> </w:t>
      </w:r>
      <w:r w:rsidRPr="00D03ADE">
        <w:rPr>
          <w:b/>
          <w:bCs/>
        </w:rPr>
        <w:t>Workflow visual representation.</w:t>
      </w:r>
      <w:r w:rsidRPr="00D03ADE">
        <w:t xml:space="preserve"> The major steps of the protocol </w:t>
      </w:r>
      <w:r w:rsidR="00D235D3" w:rsidRPr="00D03ADE">
        <w:t>include</w:t>
      </w:r>
      <w:r w:rsidRPr="00D03ADE">
        <w:t xml:space="preserve"> five distinct stages: worm preparation and age-synchronization (</w:t>
      </w:r>
      <w:r w:rsidR="00D03ADE">
        <w:t>s</w:t>
      </w:r>
      <w:r w:rsidRPr="00D03ADE">
        <w:t>teps 1</w:t>
      </w:r>
      <w:r w:rsidR="00D03ADE">
        <w:t>–</w:t>
      </w:r>
      <w:r w:rsidRPr="00D03ADE">
        <w:t>5), intestinal colonization/worm treatment (</w:t>
      </w:r>
      <w:r w:rsidR="00D03ADE">
        <w:t>s</w:t>
      </w:r>
      <w:r w:rsidR="00D03ADE" w:rsidRPr="00D03ADE">
        <w:t xml:space="preserve">tep </w:t>
      </w:r>
      <w:r w:rsidRPr="00D03ADE">
        <w:t>6), sample preparation for imaging (</w:t>
      </w:r>
      <w:r w:rsidR="00D03ADE">
        <w:t>s</w:t>
      </w:r>
      <w:r w:rsidR="00D03ADE" w:rsidRPr="00D03ADE">
        <w:t xml:space="preserve">tep </w:t>
      </w:r>
      <w:r w:rsidRPr="00D03ADE">
        <w:t>7), image acquisition (</w:t>
      </w:r>
      <w:r w:rsidR="00D03ADE">
        <w:t>s</w:t>
      </w:r>
      <w:r w:rsidR="00D03ADE" w:rsidRPr="00D03ADE">
        <w:t xml:space="preserve">tep </w:t>
      </w:r>
      <w:r w:rsidRPr="00D03ADE">
        <w:t>8), and image processing (</w:t>
      </w:r>
      <w:r w:rsidR="00D03ADE">
        <w:t>s</w:t>
      </w:r>
      <w:r w:rsidR="00D03ADE" w:rsidRPr="00D03ADE">
        <w:t xml:space="preserve">tep </w:t>
      </w:r>
      <w:r w:rsidRPr="00D03ADE">
        <w:t>9).</w:t>
      </w:r>
      <w:r w:rsidR="001B6C1C">
        <w:t xml:space="preserve"> The “Sections” of the protocol are referenced as “Steps” in the figure.</w:t>
      </w:r>
    </w:p>
    <w:p w14:paraId="16E6C331" w14:textId="77777777" w:rsidR="009E5295" w:rsidRPr="00D03ADE" w:rsidRDefault="009E5295" w:rsidP="00D03ADE">
      <w:pPr>
        <w:rPr>
          <w:b/>
          <w:bCs/>
        </w:rPr>
      </w:pPr>
    </w:p>
    <w:p w14:paraId="257D5A98" w14:textId="72383C23" w:rsidR="009E5295" w:rsidRPr="00D03ADE" w:rsidRDefault="009E5295" w:rsidP="00D03ADE">
      <w:r w:rsidRPr="00D03ADE">
        <w:rPr>
          <w:b/>
          <w:bCs/>
        </w:rPr>
        <w:t>Figure 2</w:t>
      </w:r>
      <w:r w:rsidR="004B6E8F">
        <w:rPr>
          <w:b/>
          <w:bCs/>
        </w:rPr>
        <w:t>:</w:t>
      </w:r>
      <w:r w:rsidR="004B6E8F" w:rsidRPr="00D03ADE">
        <w:rPr>
          <w:b/>
          <w:bCs/>
        </w:rPr>
        <w:t xml:space="preserve"> </w:t>
      </w:r>
      <w:r w:rsidRPr="00D03ADE">
        <w:rPr>
          <w:b/>
          <w:bCs/>
        </w:rPr>
        <w:t xml:space="preserve">The use of FUDR </w:t>
      </w:r>
      <w:r w:rsidR="00C850DD" w:rsidRPr="00D03ADE">
        <w:rPr>
          <w:b/>
          <w:bCs/>
        </w:rPr>
        <w:t xml:space="preserve">improves </w:t>
      </w:r>
      <w:r w:rsidRPr="00D03ADE">
        <w:rPr>
          <w:b/>
          <w:bCs/>
        </w:rPr>
        <w:t>image quality</w:t>
      </w:r>
      <w:r w:rsidR="0050194E" w:rsidRPr="00D03ADE">
        <w:rPr>
          <w:b/>
          <w:bCs/>
        </w:rPr>
        <w:t xml:space="preserve"> by reducing progeny</w:t>
      </w:r>
      <w:r w:rsidRPr="00D03ADE">
        <w:rPr>
          <w:b/>
          <w:bCs/>
        </w:rPr>
        <w:t>.</w:t>
      </w:r>
      <w:r w:rsidRPr="00D03ADE">
        <w:t xml:space="preserve"> FUDR-supplemented plates eliminate</w:t>
      </w:r>
      <w:r w:rsidR="0050194E" w:rsidRPr="00D03ADE">
        <w:t xml:space="preserve"> </w:t>
      </w:r>
      <w:r w:rsidR="0050194E" w:rsidRPr="00D03ADE">
        <w:rPr>
          <w:i/>
          <w:iCs/>
        </w:rPr>
        <w:t>C. elegans</w:t>
      </w:r>
      <w:r w:rsidRPr="00D03ADE">
        <w:t xml:space="preserve"> progeny compared to </w:t>
      </w:r>
      <w:r w:rsidR="006E329F" w:rsidRPr="00D03ADE">
        <w:t xml:space="preserve">worms grown on non-FUDR </w:t>
      </w:r>
      <w:r w:rsidRPr="00D03ADE">
        <w:t xml:space="preserve">control </w:t>
      </w:r>
      <w:r w:rsidR="006E329F" w:rsidRPr="00D03ADE">
        <w:t xml:space="preserve">NGM </w:t>
      </w:r>
      <w:r w:rsidRPr="00D03ADE">
        <w:t xml:space="preserve">plates </w:t>
      </w:r>
      <w:r w:rsidR="006E329F" w:rsidRPr="00D03ADE">
        <w:t xml:space="preserve">seeded with </w:t>
      </w:r>
      <w:r w:rsidR="006E329F" w:rsidRPr="00D03ADE">
        <w:rPr>
          <w:i/>
          <w:iCs/>
        </w:rPr>
        <w:t>E. coli</w:t>
      </w:r>
      <w:r w:rsidR="006E329F" w:rsidRPr="00D03ADE">
        <w:t xml:space="preserve"> </w:t>
      </w:r>
      <w:r w:rsidRPr="00D03ADE">
        <w:t xml:space="preserve">OP50. </w:t>
      </w:r>
      <w:r w:rsidR="00973BD1" w:rsidRPr="00D03ADE">
        <w:t>I</w:t>
      </w:r>
      <w:r w:rsidR="001B418E" w:rsidRPr="00D03ADE">
        <w:t>mages were acquired at 25.</w:t>
      </w:r>
      <w:r w:rsidR="00D03ADE" w:rsidRPr="00D03ADE">
        <w:t>2</w:t>
      </w:r>
      <w:r w:rsidR="00D03ADE">
        <w:t>x</w:t>
      </w:r>
      <w:r w:rsidR="00D03ADE" w:rsidRPr="00D03ADE">
        <w:t xml:space="preserve"> </w:t>
      </w:r>
      <w:r w:rsidR="001B418E" w:rsidRPr="00D03ADE">
        <w:t>magnification (</w:t>
      </w:r>
      <w:r w:rsidR="00D03ADE" w:rsidRPr="00D03ADE">
        <w:t>40</w:t>
      </w:r>
      <w:r w:rsidR="00D03ADE">
        <w:t>x</w:t>
      </w:r>
      <w:r w:rsidR="00D03ADE" w:rsidRPr="00D03ADE">
        <w:t xml:space="preserve"> </w:t>
      </w:r>
      <w:r w:rsidR="001B418E" w:rsidRPr="00D03ADE">
        <w:t>magnification with a 0.</w:t>
      </w:r>
      <w:r w:rsidR="00D03ADE" w:rsidRPr="00D03ADE">
        <w:t>63</w:t>
      </w:r>
      <w:r w:rsidR="00D03ADE">
        <w:t>x</w:t>
      </w:r>
      <w:r w:rsidR="00D03ADE" w:rsidRPr="00D03ADE">
        <w:t xml:space="preserve"> </w:t>
      </w:r>
      <w:r w:rsidR="001B418E" w:rsidRPr="00D03ADE">
        <w:t xml:space="preserve">camera adapter). </w:t>
      </w:r>
      <w:r w:rsidRPr="00D03ADE">
        <w:t>Scale bar</w:t>
      </w:r>
      <w:r w:rsidR="00AB4884" w:rsidRPr="00D03ADE">
        <w:t>s</w:t>
      </w:r>
      <w:r w:rsidRPr="00D03ADE">
        <w:t xml:space="preserve"> = 500 µm.</w:t>
      </w:r>
    </w:p>
    <w:p w14:paraId="55093948" w14:textId="77777777" w:rsidR="009E5295" w:rsidRPr="00D03ADE" w:rsidRDefault="009E5295" w:rsidP="00D03ADE"/>
    <w:p w14:paraId="6DD8D01B" w14:textId="7267FEDA" w:rsidR="008D0C8F" w:rsidRPr="00D03ADE" w:rsidRDefault="008E19FC" w:rsidP="00D03ADE">
      <w:pPr>
        <w:tabs>
          <w:tab w:val="left" w:pos="2355"/>
        </w:tabs>
        <w:rPr>
          <w:b/>
          <w:bCs/>
        </w:rPr>
      </w:pPr>
      <w:r w:rsidRPr="00D03ADE">
        <w:rPr>
          <w:b/>
          <w:bCs/>
        </w:rPr>
        <w:t>Figure 3</w:t>
      </w:r>
      <w:r w:rsidR="004B6E8F">
        <w:rPr>
          <w:b/>
          <w:bCs/>
        </w:rPr>
        <w:t>:</w:t>
      </w:r>
      <w:r w:rsidR="004B6E8F" w:rsidRPr="00D03ADE">
        <w:rPr>
          <w:b/>
          <w:bCs/>
        </w:rPr>
        <w:t xml:space="preserve"> </w:t>
      </w:r>
      <w:r w:rsidRPr="00D03ADE">
        <w:rPr>
          <w:b/>
          <w:bCs/>
        </w:rPr>
        <w:t>Freezing</w:t>
      </w:r>
      <w:r w:rsidR="00C97B99" w:rsidRPr="00D03ADE">
        <w:rPr>
          <w:b/>
          <w:bCs/>
        </w:rPr>
        <w:t xml:space="preserve"> </w:t>
      </w:r>
      <w:r w:rsidR="00FA6B30" w:rsidRPr="00D03ADE">
        <w:rPr>
          <w:b/>
          <w:bCs/>
        </w:rPr>
        <w:t>improves aggregate detection</w:t>
      </w:r>
      <w:r w:rsidRPr="00D03ADE">
        <w:rPr>
          <w:b/>
          <w:bCs/>
        </w:rPr>
        <w:t xml:space="preserve">. </w:t>
      </w:r>
      <w:r w:rsidRPr="00D03ADE">
        <w:t>(</w:t>
      </w:r>
      <w:r w:rsidRPr="00F110A5">
        <w:rPr>
          <w:b/>
          <w:bCs/>
        </w:rPr>
        <w:t>A</w:t>
      </w:r>
      <w:r w:rsidRPr="00D03ADE">
        <w:t xml:space="preserve">) </w:t>
      </w:r>
      <w:r w:rsidR="009510B8" w:rsidRPr="00D03ADE">
        <w:t xml:space="preserve">Fluorescent images of </w:t>
      </w:r>
      <w:r w:rsidR="004A2E62" w:rsidRPr="00D03ADE">
        <w:rPr>
          <w:i/>
          <w:iCs/>
        </w:rPr>
        <w:t>C. elegans</w:t>
      </w:r>
      <w:r w:rsidR="004A2E62" w:rsidRPr="00D03ADE">
        <w:t xml:space="preserve"> expressing intestinal polyQ44::YFP</w:t>
      </w:r>
      <w:r w:rsidR="0096110D" w:rsidRPr="00D03ADE">
        <w:t xml:space="preserve"> before and after freezing. </w:t>
      </w:r>
      <w:r w:rsidR="00303E39" w:rsidRPr="00D03ADE">
        <w:t xml:space="preserve">Inserts represent close-up </w:t>
      </w:r>
      <w:r w:rsidR="00187C77" w:rsidRPr="00D03ADE">
        <w:t xml:space="preserve">images of the selected area. </w:t>
      </w:r>
      <w:r w:rsidR="0096110D" w:rsidRPr="00D03ADE">
        <w:t xml:space="preserve">Scale bars = 500 µm. </w:t>
      </w:r>
      <w:r w:rsidR="00187C77" w:rsidRPr="00D03ADE">
        <w:t>(</w:t>
      </w:r>
      <w:r w:rsidR="00187C77" w:rsidRPr="00F110A5">
        <w:rPr>
          <w:b/>
          <w:bCs/>
        </w:rPr>
        <w:t>B</w:t>
      </w:r>
      <w:r w:rsidR="00187C77" w:rsidRPr="00D03ADE">
        <w:t xml:space="preserve">) </w:t>
      </w:r>
      <w:r w:rsidR="00CE5446" w:rsidRPr="00D03ADE">
        <w:t xml:space="preserve">Average number </w:t>
      </w:r>
      <w:r w:rsidR="00767002" w:rsidRPr="00D03ADE">
        <w:t xml:space="preserve">of aggregates per intestine in worms colonized </w:t>
      </w:r>
      <w:r w:rsidR="00423CBD" w:rsidRPr="00D03ADE">
        <w:t>with</w:t>
      </w:r>
      <w:r w:rsidR="00767002" w:rsidRPr="00D03ADE">
        <w:t xml:space="preserve"> </w:t>
      </w:r>
      <w:r w:rsidR="00767002" w:rsidRPr="00D03ADE">
        <w:rPr>
          <w:i/>
          <w:iCs/>
        </w:rPr>
        <w:t>P. aeruginosa</w:t>
      </w:r>
      <w:r w:rsidR="00767002" w:rsidRPr="00D03ADE">
        <w:t xml:space="preserve"> MPAO1 before and after freez</w:t>
      </w:r>
      <w:r w:rsidR="00295907" w:rsidRPr="00D03ADE">
        <w:t>ing</w:t>
      </w:r>
      <w:r w:rsidR="00767002" w:rsidRPr="00D03ADE">
        <w:t xml:space="preserve"> </w:t>
      </w:r>
      <w:r w:rsidR="00F8064E" w:rsidRPr="00D03ADE">
        <w:t>using manual or automated (pipeline) aggregate quantification</w:t>
      </w:r>
      <w:r w:rsidR="004625FE" w:rsidRPr="00D03ADE">
        <w:t xml:space="preserve">. </w:t>
      </w:r>
      <w:r w:rsidR="0026656C" w:rsidRPr="00D03ADE">
        <w:t>Data represent two biological replicates (n</w:t>
      </w:r>
      <w:r w:rsidR="00D03ADE">
        <w:t xml:space="preserve"> </w:t>
      </w:r>
      <w:r w:rsidR="0026656C" w:rsidRPr="00D03ADE">
        <w:t>=</w:t>
      </w:r>
      <w:r w:rsidR="00D03ADE">
        <w:t xml:space="preserve"> </w:t>
      </w:r>
      <w:r w:rsidR="0026656C" w:rsidRPr="00D03ADE">
        <w:t>60</w:t>
      </w:r>
      <w:r w:rsidR="00D03ADE">
        <w:t>–</w:t>
      </w:r>
      <w:r w:rsidR="0026656C" w:rsidRPr="00D03ADE">
        <w:t>109).</w:t>
      </w:r>
      <w:r w:rsidR="004625FE" w:rsidRPr="00D03ADE">
        <w:t xml:space="preserve"> </w:t>
      </w:r>
      <w:r w:rsidRPr="00D03ADE">
        <w:t xml:space="preserve">Statistical significance was calculated using Student’s t-test </w:t>
      </w:r>
      <w:r w:rsidR="00FE5613" w:rsidRPr="00D03ADE">
        <w:t>(</w:t>
      </w:r>
      <w:r w:rsidRPr="00D03ADE">
        <w:t>****</w:t>
      </w:r>
      <w:r w:rsidR="00D03ADE">
        <w:t xml:space="preserve"> </w:t>
      </w:r>
      <w:r w:rsidRPr="00D03ADE">
        <w:t>p</w:t>
      </w:r>
      <w:r w:rsidR="00D03ADE">
        <w:t xml:space="preserve"> </w:t>
      </w:r>
      <w:r w:rsidRPr="00D03ADE">
        <w:t>&lt;</w:t>
      </w:r>
      <w:r w:rsidR="00D03ADE">
        <w:t xml:space="preserve"> </w:t>
      </w:r>
      <w:r w:rsidR="004E180D" w:rsidRPr="00D03ADE">
        <w:t>0</w:t>
      </w:r>
      <w:r w:rsidRPr="00D03ADE">
        <w:t>.0001</w:t>
      </w:r>
      <w:r w:rsidR="000D4B02" w:rsidRPr="00D03ADE">
        <w:t>)</w:t>
      </w:r>
      <w:r w:rsidRPr="00D03ADE">
        <w:t xml:space="preserve">. Error bars represent </w:t>
      </w:r>
      <w:r w:rsidR="00D03ADE">
        <w:t xml:space="preserve">the </w:t>
      </w:r>
      <w:r w:rsidR="000D4B02" w:rsidRPr="00D03ADE">
        <w:t xml:space="preserve">standard error of the mean </w:t>
      </w:r>
      <w:r w:rsidR="00AA2431" w:rsidRPr="00D03ADE">
        <w:t>(</w:t>
      </w:r>
      <w:r w:rsidRPr="00D03ADE">
        <w:t>SEM</w:t>
      </w:r>
      <w:r w:rsidR="00AA2431" w:rsidRPr="00D03ADE">
        <w:t>)</w:t>
      </w:r>
      <w:r w:rsidRPr="00D03ADE">
        <w:t xml:space="preserve">. </w:t>
      </w:r>
    </w:p>
    <w:p w14:paraId="65CF08A2" w14:textId="77777777" w:rsidR="008D0C8F" w:rsidRPr="00D03ADE" w:rsidRDefault="008D0C8F" w:rsidP="00D03ADE">
      <w:pPr>
        <w:rPr>
          <w:b/>
          <w:bCs/>
        </w:rPr>
      </w:pPr>
    </w:p>
    <w:p w14:paraId="5DE7649C" w14:textId="5EAF56D6" w:rsidR="009E5295" w:rsidRPr="00D03ADE" w:rsidRDefault="009E5295" w:rsidP="00D03ADE">
      <w:r w:rsidRPr="00D03ADE">
        <w:rPr>
          <w:b/>
          <w:bCs/>
        </w:rPr>
        <w:t xml:space="preserve">Figure </w:t>
      </w:r>
      <w:r w:rsidR="00FE31F0" w:rsidRPr="00D03ADE">
        <w:rPr>
          <w:b/>
          <w:bCs/>
        </w:rPr>
        <w:t>4</w:t>
      </w:r>
      <w:r w:rsidR="004B6E8F">
        <w:rPr>
          <w:b/>
          <w:bCs/>
        </w:rPr>
        <w:t>:</w:t>
      </w:r>
      <w:r w:rsidR="004B6E8F" w:rsidRPr="00D03ADE">
        <w:rPr>
          <w:b/>
          <w:bCs/>
        </w:rPr>
        <w:t xml:space="preserve"> </w:t>
      </w:r>
      <w:r w:rsidR="00F52E8D" w:rsidRPr="00D03ADE">
        <w:rPr>
          <w:b/>
          <w:bCs/>
        </w:rPr>
        <w:t xml:space="preserve">Aggregate detection using </w:t>
      </w:r>
      <w:r w:rsidR="008A5AC5">
        <w:rPr>
          <w:b/>
          <w:bCs/>
        </w:rPr>
        <w:t>CellProfiler</w:t>
      </w:r>
      <w:r w:rsidRPr="00D03ADE">
        <w:rPr>
          <w:b/>
          <w:bCs/>
        </w:rPr>
        <w:t>.</w:t>
      </w:r>
      <w:r w:rsidRPr="00D03ADE">
        <w:rPr>
          <w:bCs/>
        </w:rPr>
        <w:t xml:space="preserve"> </w:t>
      </w:r>
      <w:r w:rsidRPr="00D03ADE">
        <w:t>(</w:t>
      </w:r>
      <w:r w:rsidRPr="00F110A5">
        <w:rPr>
          <w:b/>
        </w:rPr>
        <w:t>A</w:t>
      </w:r>
      <w:r w:rsidRPr="00D03ADE">
        <w:t>) Brightfield image used to identify worm bodies. (</w:t>
      </w:r>
      <w:r w:rsidRPr="00F110A5">
        <w:rPr>
          <w:b/>
        </w:rPr>
        <w:t>B</w:t>
      </w:r>
      <w:r w:rsidRPr="00D03ADE">
        <w:t xml:space="preserve">) Original fluorescent image acquired using GFP channel and used to identify and quantify a total number of </w:t>
      </w:r>
      <w:r w:rsidR="00B11E2E" w:rsidRPr="00D03ADE">
        <w:t>intestinal polyQ</w:t>
      </w:r>
      <w:r w:rsidR="004A2E62" w:rsidRPr="00D03ADE">
        <w:t>44</w:t>
      </w:r>
      <w:r w:rsidR="00B11E2E" w:rsidRPr="00D03ADE">
        <w:t xml:space="preserve">::YFP </w:t>
      </w:r>
      <w:r w:rsidRPr="00D03ADE">
        <w:t>aggregates. (</w:t>
      </w:r>
      <w:r w:rsidRPr="00F110A5">
        <w:rPr>
          <w:b/>
        </w:rPr>
        <w:t>C</w:t>
      </w:r>
      <w:r w:rsidRPr="00D03ADE">
        <w:t>) Aggregate</w:t>
      </w:r>
      <w:r w:rsidR="00EA0A13" w:rsidRPr="00D03ADE">
        <w:t>s</w:t>
      </w:r>
      <w:r w:rsidRPr="00D03ADE">
        <w:t xml:space="preserve"> identified using </w:t>
      </w:r>
      <w:r w:rsidR="008A5AC5">
        <w:t xml:space="preserve">CellProfiler. </w:t>
      </w:r>
      <w:r w:rsidRPr="00D03ADE">
        <w:t>(</w:t>
      </w:r>
      <w:r w:rsidRPr="00F110A5">
        <w:rPr>
          <w:b/>
        </w:rPr>
        <w:t>D</w:t>
      </w:r>
      <w:r w:rsidRPr="00D03ADE">
        <w:t>) A total number of identified aggregates superimposed over the original fluorescent image with worm</w:t>
      </w:r>
      <w:r w:rsidR="00686AA4" w:rsidRPr="00D03ADE">
        <w:t xml:space="preserve"> and aggregate</w:t>
      </w:r>
      <w:r w:rsidRPr="00D03ADE">
        <w:t xml:space="preserve"> outlines. Image capture and processing </w:t>
      </w:r>
      <w:r w:rsidR="00D03ADE" w:rsidRPr="00D03ADE">
        <w:t>w</w:t>
      </w:r>
      <w:r w:rsidR="00D03ADE">
        <w:t>ere</w:t>
      </w:r>
      <w:r w:rsidR="00D03ADE" w:rsidRPr="00D03ADE">
        <w:t xml:space="preserve"> </w:t>
      </w:r>
      <w:r w:rsidRPr="00D03ADE">
        <w:t xml:space="preserve">performed using the settings described in </w:t>
      </w:r>
      <w:r w:rsidR="00D03ADE">
        <w:t>sections</w:t>
      </w:r>
      <w:r w:rsidR="00D03ADE" w:rsidRPr="00D03ADE">
        <w:t xml:space="preserve"> </w:t>
      </w:r>
      <w:r w:rsidRPr="00D03ADE">
        <w:t>8</w:t>
      </w:r>
      <w:r w:rsidR="00D03ADE">
        <w:t>–</w:t>
      </w:r>
      <w:r w:rsidRPr="00D03ADE">
        <w:t xml:space="preserve">9. Panels </w:t>
      </w:r>
      <w:r w:rsidRPr="00F110A5">
        <w:rPr>
          <w:b/>
          <w:bCs/>
        </w:rPr>
        <w:t>E</w:t>
      </w:r>
      <w:r w:rsidR="00D03ADE">
        <w:t>–</w:t>
      </w:r>
      <w:r w:rsidRPr="00F110A5">
        <w:rPr>
          <w:b/>
          <w:bCs/>
        </w:rPr>
        <w:t>H</w:t>
      </w:r>
      <w:r w:rsidRPr="00D03ADE">
        <w:t xml:space="preserve"> represent close-up images of the corresponding outlined regions in images </w:t>
      </w:r>
      <w:r w:rsidRPr="00F110A5">
        <w:rPr>
          <w:b/>
          <w:bCs/>
        </w:rPr>
        <w:t>A</w:t>
      </w:r>
      <w:r w:rsidR="00D03ADE">
        <w:t>–</w:t>
      </w:r>
      <w:r w:rsidRPr="00F110A5">
        <w:rPr>
          <w:b/>
          <w:bCs/>
        </w:rPr>
        <w:t>D</w:t>
      </w:r>
      <w:r w:rsidRPr="00D03ADE">
        <w:t xml:space="preserve">. </w:t>
      </w:r>
      <w:r w:rsidR="00411312" w:rsidRPr="00D03ADE">
        <w:t>I</w:t>
      </w:r>
      <w:r w:rsidR="005C59F8" w:rsidRPr="00D03ADE">
        <w:t xml:space="preserve">mages were acquired at </w:t>
      </w:r>
      <w:r w:rsidR="00297DD8" w:rsidRPr="00D03ADE">
        <w:t>25.</w:t>
      </w:r>
      <w:r w:rsidR="00D03ADE" w:rsidRPr="00D03ADE">
        <w:t>2</w:t>
      </w:r>
      <w:r w:rsidR="00D03ADE">
        <w:t>x</w:t>
      </w:r>
      <w:r w:rsidR="00D03ADE" w:rsidRPr="00D03ADE">
        <w:t xml:space="preserve"> </w:t>
      </w:r>
      <w:r w:rsidR="00297DD8" w:rsidRPr="00D03ADE">
        <w:t xml:space="preserve">magnification </w:t>
      </w:r>
      <w:r w:rsidR="00E103CF" w:rsidRPr="00D03ADE">
        <w:t>(</w:t>
      </w:r>
      <w:r w:rsidR="00D03ADE" w:rsidRPr="00D03ADE">
        <w:t>40</w:t>
      </w:r>
      <w:r w:rsidR="00D03ADE">
        <w:t>x</w:t>
      </w:r>
      <w:r w:rsidR="00D03ADE" w:rsidRPr="00D03ADE">
        <w:t xml:space="preserve"> </w:t>
      </w:r>
      <w:r w:rsidR="00E103CF" w:rsidRPr="00D03ADE">
        <w:t xml:space="preserve">magnification </w:t>
      </w:r>
      <w:r w:rsidR="00297DD8" w:rsidRPr="00D03ADE">
        <w:t>with a 0.</w:t>
      </w:r>
      <w:r w:rsidR="00D03ADE" w:rsidRPr="00D03ADE">
        <w:t>63</w:t>
      </w:r>
      <w:r w:rsidR="00D03ADE">
        <w:t>x</w:t>
      </w:r>
      <w:r w:rsidR="00D03ADE" w:rsidRPr="00D03ADE">
        <w:t xml:space="preserve"> </w:t>
      </w:r>
      <w:r w:rsidR="00297DD8" w:rsidRPr="00D03ADE">
        <w:t>camera adapter</w:t>
      </w:r>
      <w:r w:rsidR="00E103CF" w:rsidRPr="00D03ADE">
        <w:t>)</w:t>
      </w:r>
      <w:r w:rsidR="001B418E" w:rsidRPr="00D03ADE">
        <w:t>.</w:t>
      </w:r>
      <w:r w:rsidR="00297DD8" w:rsidRPr="00D03ADE">
        <w:t xml:space="preserve"> </w:t>
      </w:r>
      <w:r w:rsidRPr="00D03ADE">
        <w:t>Scale bars = 500 µm.</w:t>
      </w:r>
    </w:p>
    <w:p w14:paraId="36E75783" w14:textId="44657F1C" w:rsidR="00C96BA9" w:rsidRPr="00D03ADE" w:rsidRDefault="00C96BA9" w:rsidP="00D03ADE"/>
    <w:p w14:paraId="3D6F7AC9" w14:textId="5BA6C5CE" w:rsidR="00D40730" w:rsidRPr="00D03ADE" w:rsidRDefault="00D40730" w:rsidP="00D03ADE">
      <w:r w:rsidRPr="00D03ADE">
        <w:rPr>
          <w:b/>
          <w:bCs/>
        </w:rPr>
        <w:t xml:space="preserve">Figure </w:t>
      </w:r>
      <w:r w:rsidR="00FE31F0" w:rsidRPr="00D03ADE">
        <w:rPr>
          <w:b/>
          <w:bCs/>
        </w:rPr>
        <w:t>5</w:t>
      </w:r>
      <w:r w:rsidR="004B6E8F">
        <w:rPr>
          <w:b/>
          <w:bCs/>
        </w:rPr>
        <w:t>:</w:t>
      </w:r>
      <w:r w:rsidR="004B6E8F" w:rsidRPr="00D03ADE">
        <w:rPr>
          <w:b/>
          <w:bCs/>
        </w:rPr>
        <w:t xml:space="preserve"> </w:t>
      </w:r>
      <w:r w:rsidRPr="00D03ADE">
        <w:rPr>
          <w:b/>
          <w:bCs/>
        </w:rPr>
        <w:t>Efficacy of automated aggregate quantification.</w:t>
      </w:r>
      <w:r w:rsidRPr="00D03ADE">
        <w:rPr>
          <w:bCs/>
        </w:rPr>
        <w:t xml:space="preserve"> </w:t>
      </w:r>
      <w:r w:rsidRPr="00D03ADE">
        <w:t>(</w:t>
      </w:r>
      <w:r w:rsidRPr="00F110A5">
        <w:rPr>
          <w:b/>
        </w:rPr>
        <w:t>A</w:t>
      </w:r>
      <w:r w:rsidRPr="00D03ADE">
        <w:t xml:space="preserve">) Average aggregate number per intestine in worms colonized </w:t>
      </w:r>
      <w:r w:rsidR="004D386A" w:rsidRPr="00D03ADE">
        <w:t>with</w:t>
      </w:r>
      <w:r w:rsidRPr="00D03ADE">
        <w:t xml:space="preserve"> control </w:t>
      </w:r>
      <w:r w:rsidRPr="00D03ADE">
        <w:rPr>
          <w:i/>
          <w:iCs/>
        </w:rPr>
        <w:t>E.  coli</w:t>
      </w:r>
      <w:r w:rsidRPr="00D03ADE">
        <w:t xml:space="preserve"> OP50 using manual counting (Manual) and automated CellProfiler-based quantification (Pipeline). Results represent data analyzed in three separate trials (T1</w:t>
      </w:r>
      <w:r w:rsidR="00D03ADE">
        <w:t>–T</w:t>
      </w:r>
      <w:r w:rsidRPr="00D03ADE">
        <w:t xml:space="preserve">3) </w:t>
      </w:r>
      <w:r w:rsidR="00411312" w:rsidRPr="00D03ADE">
        <w:t>(</w:t>
      </w:r>
      <w:r w:rsidRPr="00D03ADE">
        <w:t>n</w:t>
      </w:r>
      <w:r w:rsidR="006E71EB" w:rsidRPr="00D03ADE">
        <w:t xml:space="preserve"> = 90</w:t>
      </w:r>
      <w:r w:rsidR="00D03ADE">
        <w:t>–</w:t>
      </w:r>
      <w:r w:rsidR="006E71EB" w:rsidRPr="00D03ADE">
        <w:t>571</w:t>
      </w:r>
      <w:r w:rsidR="00411312" w:rsidRPr="00D03ADE">
        <w:t>)</w:t>
      </w:r>
      <w:r w:rsidRPr="00D03ADE">
        <w:t>. (</w:t>
      </w:r>
      <w:r w:rsidRPr="00F110A5">
        <w:rPr>
          <w:b/>
        </w:rPr>
        <w:t>B</w:t>
      </w:r>
      <w:r w:rsidRPr="00D03ADE">
        <w:t>) The average number of aggregates</w:t>
      </w:r>
      <w:r w:rsidR="00411312" w:rsidRPr="00D03ADE">
        <w:t xml:space="preserve"> per intestine </w:t>
      </w:r>
      <w:r w:rsidRPr="00D03ADE">
        <w:t>was obtained using manual or automated</w:t>
      </w:r>
      <w:r w:rsidR="00DB1434" w:rsidRPr="00D03ADE">
        <w:t xml:space="preserve"> (Pipeline)</w:t>
      </w:r>
      <w:r w:rsidRPr="00D03ADE">
        <w:t xml:space="preserve"> aggregate quantification. Statistical significance was calculated using Student’s t-test </w:t>
      </w:r>
      <w:r w:rsidR="000D4B02" w:rsidRPr="00D03ADE">
        <w:t>(</w:t>
      </w:r>
      <w:r w:rsidRPr="00D03ADE">
        <w:t>*</w:t>
      </w:r>
      <w:r w:rsidR="00D03ADE">
        <w:t xml:space="preserve"> </w:t>
      </w:r>
      <w:r w:rsidRPr="00D03ADE">
        <w:t>p</w:t>
      </w:r>
      <w:r w:rsidR="00D03ADE">
        <w:t xml:space="preserve"> </w:t>
      </w:r>
      <w:r w:rsidRPr="00D03ADE">
        <w:t>&lt;</w:t>
      </w:r>
      <w:r w:rsidR="00D03ADE">
        <w:t xml:space="preserve"> </w:t>
      </w:r>
      <w:r w:rsidRPr="00D03ADE">
        <w:t>0.05, **</w:t>
      </w:r>
      <w:r w:rsidR="00D03ADE">
        <w:t xml:space="preserve"> </w:t>
      </w:r>
      <w:r w:rsidRPr="00D03ADE">
        <w:t>p</w:t>
      </w:r>
      <w:r w:rsidR="00D03ADE">
        <w:t xml:space="preserve"> </w:t>
      </w:r>
      <w:r w:rsidRPr="00D03ADE">
        <w:t>&lt;</w:t>
      </w:r>
      <w:r w:rsidR="00D03ADE">
        <w:t xml:space="preserve"> </w:t>
      </w:r>
      <w:r w:rsidRPr="00D03ADE">
        <w:t>0.01</w:t>
      </w:r>
      <w:r w:rsidR="000D4B02" w:rsidRPr="00D03ADE">
        <w:t>)</w:t>
      </w:r>
      <w:r w:rsidRPr="00D03ADE">
        <w:t>. Error bars represent SEM.</w:t>
      </w:r>
    </w:p>
    <w:p w14:paraId="5735F016" w14:textId="45A9347C" w:rsidR="007114AE" w:rsidRPr="00D03ADE" w:rsidRDefault="007114AE" w:rsidP="00D03ADE"/>
    <w:p w14:paraId="6397BD87" w14:textId="36083B9A" w:rsidR="00845BBF" w:rsidRPr="00D03ADE" w:rsidRDefault="00845BBF" w:rsidP="00D03ADE">
      <w:r w:rsidRPr="00D03ADE">
        <w:rPr>
          <w:b/>
          <w:bCs/>
        </w:rPr>
        <w:t>Figure 6</w:t>
      </w:r>
      <w:r w:rsidR="004B6E8F">
        <w:rPr>
          <w:b/>
          <w:bCs/>
        </w:rPr>
        <w:t>:</w:t>
      </w:r>
      <w:r w:rsidR="004B6E8F" w:rsidRPr="00D03ADE">
        <w:rPr>
          <w:b/>
          <w:bCs/>
        </w:rPr>
        <w:t xml:space="preserve"> </w:t>
      </w:r>
      <w:r w:rsidRPr="00D03ADE">
        <w:rPr>
          <w:b/>
          <w:bCs/>
        </w:rPr>
        <w:t xml:space="preserve">The average number of aggregates per intestine in worms colonized </w:t>
      </w:r>
      <w:r w:rsidR="00352F95" w:rsidRPr="00D03ADE">
        <w:rPr>
          <w:b/>
          <w:bCs/>
        </w:rPr>
        <w:t>with</w:t>
      </w:r>
      <w:r w:rsidRPr="00D03ADE">
        <w:rPr>
          <w:b/>
          <w:bCs/>
        </w:rPr>
        <w:t xml:space="preserve"> control </w:t>
      </w:r>
      <w:r w:rsidRPr="00D03ADE">
        <w:rPr>
          <w:b/>
          <w:bCs/>
          <w:i/>
          <w:iCs/>
        </w:rPr>
        <w:t xml:space="preserve">E. </w:t>
      </w:r>
      <w:r w:rsidRPr="00D03ADE">
        <w:rPr>
          <w:b/>
          <w:bCs/>
          <w:i/>
          <w:iCs/>
        </w:rPr>
        <w:lastRenderedPageBreak/>
        <w:t>coli</w:t>
      </w:r>
      <w:r w:rsidRPr="00D03ADE">
        <w:rPr>
          <w:b/>
          <w:bCs/>
        </w:rPr>
        <w:t xml:space="preserve"> OP50 and </w:t>
      </w:r>
      <w:r w:rsidRPr="00D03ADE">
        <w:rPr>
          <w:b/>
          <w:bCs/>
          <w:i/>
          <w:iCs/>
        </w:rPr>
        <w:t>P. aeruginosa</w:t>
      </w:r>
      <w:r w:rsidRPr="00D03ADE">
        <w:rPr>
          <w:b/>
          <w:bCs/>
        </w:rPr>
        <w:t xml:space="preserve"> MPAO1.</w:t>
      </w:r>
      <w:r w:rsidRPr="00D03ADE">
        <w:t xml:space="preserve"> The number of aggregates per intestine was assessed using </w:t>
      </w:r>
      <w:r w:rsidR="008A5AC5">
        <w:t>CellProfiler</w:t>
      </w:r>
      <w:r w:rsidRPr="00D03ADE">
        <w:t xml:space="preserve"> (</w:t>
      </w:r>
      <w:r w:rsidR="00D03ADE">
        <w:t>sections</w:t>
      </w:r>
      <w:r w:rsidR="00D03ADE" w:rsidRPr="00D03ADE">
        <w:t xml:space="preserve"> </w:t>
      </w:r>
      <w:r w:rsidRPr="00D03ADE">
        <w:t>8</w:t>
      </w:r>
      <w:r w:rsidR="00D03ADE">
        <w:t>–</w:t>
      </w:r>
      <w:r w:rsidRPr="00D03ADE">
        <w:t xml:space="preserve">9). </w:t>
      </w:r>
      <w:r w:rsidR="00DA01C5" w:rsidRPr="00D03ADE">
        <w:t>D</w:t>
      </w:r>
      <w:r w:rsidRPr="00D03ADE">
        <w:t xml:space="preserve">ata are represented as the </w:t>
      </w:r>
      <w:r w:rsidR="00621180" w:rsidRPr="00D03ADE">
        <w:t>average number of</w:t>
      </w:r>
      <w:r w:rsidRPr="00D03ADE">
        <w:t xml:space="preserve"> aggregates</w:t>
      </w:r>
      <w:r w:rsidR="00411312" w:rsidRPr="00D03ADE">
        <w:t xml:space="preserve"> per intestine</w:t>
      </w:r>
      <w:r w:rsidRPr="00D03ADE">
        <w:t xml:space="preserve"> </w:t>
      </w:r>
      <w:r w:rsidR="00411312" w:rsidRPr="00D03ADE">
        <w:t>in</w:t>
      </w:r>
      <w:r w:rsidRPr="00D03ADE">
        <w:t xml:space="preserve"> worms colonized with OP50 (n</w:t>
      </w:r>
      <w:r w:rsidR="00D03ADE">
        <w:t xml:space="preserve"> </w:t>
      </w:r>
      <w:r w:rsidRPr="00D03ADE">
        <w:t>=</w:t>
      </w:r>
      <w:r w:rsidR="00D03ADE">
        <w:t xml:space="preserve"> </w:t>
      </w:r>
      <w:r w:rsidRPr="00D03ADE">
        <w:t>1068) and MP</w:t>
      </w:r>
      <w:r w:rsidR="000F48A1" w:rsidRPr="00D03ADE">
        <w:t>A</w:t>
      </w:r>
      <w:r w:rsidRPr="00D03ADE">
        <w:t>O1 (n</w:t>
      </w:r>
      <w:r w:rsidR="00D03ADE">
        <w:t xml:space="preserve"> </w:t>
      </w:r>
      <w:r w:rsidRPr="00D03ADE">
        <w:t>=</w:t>
      </w:r>
      <w:r w:rsidR="00D03ADE">
        <w:t xml:space="preserve"> </w:t>
      </w:r>
      <w:r w:rsidRPr="00D03ADE">
        <w:t xml:space="preserve">1557). Statistical significance was calculated using Student’s t-test </w:t>
      </w:r>
      <w:r w:rsidR="00BF5AA4" w:rsidRPr="00D03ADE">
        <w:t>(</w:t>
      </w:r>
      <w:r w:rsidRPr="00D03ADE">
        <w:t>****</w:t>
      </w:r>
      <w:r w:rsidR="00D03ADE">
        <w:t xml:space="preserve"> </w:t>
      </w:r>
      <w:r w:rsidRPr="00D03ADE">
        <w:t>p</w:t>
      </w:r>
      <w:r w:rsidR="00D03ADE">
        <w:t xml:space="preserve"> </w:t>
      </w:r>
      <w:r w:rsidRPr="00D03ADE">
        <w:t>&lt;</w:t>
      </w:r>
      <w:r w:rsidR="00D03ADE">
        <w:t xml:space="preserve"> </w:t>
      </w:r>
      <w:r w:rsidRPr="00D03ADE">
        <w:t>0.0001</w:t>
      </w:r>
      <w:r w:rsidR="00BF5AA4" w:rsidRPr="00D03ADE">
        <w:t>)</w:t>
      </w:r>
      <w:r w:rsidRPr="00D03ADE">
        <w:t>.</w:t>
      </w:r>
      <w:r w:rsidR="00411312" w:rsidRPr="00D03ADE">
        <w:t xml:space="preserve"> Error bars represent SEM. </w:t>
      </w:r>
    </w:p>
    <w:p w14:paraId="074F5297" w14:textId="148AE524" w:rsidR="00845BBF" w:rsidRPr="00D03ADE" w:rsidRDefault="00845BBF" w:rsidP="00D03ADE"/>
    <w:p w14:paraId="4B0D527B" w14:textId="08415D72" w:rsidR="00CD2E02" w:rsidRPr="00D03ADE" w:rsidRDefault="00CD2E02" w:rsidP="00D03ADE">
      <w:r w:rsidRPr="00D03ADE">
        <w:rPr>
          <w:b/>
          <w:bCs/>
        </w:rPr>
        <w:t xml:space="preserve">Figure </w:t>
      </w:r>
      <w:r w:rsidR="00BD799E" w:rsidRPr="00D03ADE">
        <w:rPr>
          <w:b/>
          <w:bCs/>
        </w:rPr>
        <w:t>7</w:t>
      </w:r>
      <w:r w:rsidR="004B6E8F">
        <w:rPr>
          <w:b/>
          <w:bCs/>
        </w:rPr>
        <w:t>:</w:t>
      </w:r>
      <w:r w:rsidR="004B6E8F" w:rsidRPr="00D03ADE">
        <w:rPr>
          <w:b/>
          <w:bCs/>
        </w:rPr>
        <w:t xml:space="preserve"> </w:t>
      </w:r>
      <w:r w:rsidRPr="00D03ADE">
        <w:rPr>
          <w:b/>
          <w:bCs/>
        </w:rPr>
        <w:t>The number of aggregates per intestine in a representative sample set of worms colonized by 92 bacterial strains.</w:t>
      </w:r>
      <w:r w:rsidRPr="00D03ADE">
        <w:t xml:space="preserve"> Data are represented as the average number of aggregates per intestine normalized to</w:t>
      </w:r>
      <w:r w:rsidR="00411312" w:rsidRPr="00D03ADE">
        <w:t xml:space="preserve"> that of worms colonized with</w:t>
      </w:r>
      <w:r w:rsidRPr="00D03ADE">
        <w:t xml:space="preserve"> MPAO1. Dotted lines represent the average number of aggregates in worms colonized </w:t>
      </w:r>
      <w:r w:rsidR="00D52D0A" w:rsidRPr="00D03ADE">
        <w:t>with</w:t>
      </w:r>
      <w:r w:rsidRPr="00D03ADE">
        <w:t xml:space="preserve"> MPAO1 (top, open circle) and OP50 control (bottom, open square). Solid symbols represent 90 distinct</w:t>
      </w:r>
      <w:r w:rsidR="001C6BC0" w:rsidRPr="00D03ADE">
        <w:t xml:space="preserve"> knock-out</w:t>
      </w:r>
      <w:r w:rsidRPr="00D03ADE">
        <w:t xml:space="preserve"> mutant strains of </w:t>
      </w:r>
      <w:r w:rsidRPr="00D03ADE">
        <w:rPr>
          <w:i/>
          <w:iCs/>
        </w:rPr>
        <w:t>P. aeruginosa</w:t>
      </w:r>
      <w:r w:rsidR="009937A5" w:rsidRPr="00D03ADE">
        <w:rPr>
          <w:i/>
          <w:iCs/>
        </w:rPr>
        <w:t xml:space="preserve"> </w:t>
      </w:r>
      <w:r w:rsidR="009937A5" w:rsidRPr="00D03ADE">
        <w:t>MPAO1</w:t>
      </w:r>
      <w:r w:rsidRPr="00D03ADE">
        <w:t xml:space="preserve">. The average number of aggregates </w:t>
      </w:r>
      <w:r w:rsidR="00723427" w:rsidRPr="00D03ADE">
        <w:t>per</w:t>
      </w:r>
      <w:r w:rsidR="001A3847" w:rsidRPr="00D03ADE">
        <w:t xml:space="preserve"> worm </w:t>
      </w:r>
      <w:r w:rsidR="00E02894" w:rsidRPr="00D03ADE">
        <w:t>between worms</w:t>
      </w:r>
      <w:r w:rsidR="00411312" w:rsidRPr="00D03ADE">
        <w:t xml:space="preserve"> colonized</w:t>
      </w:r>
      <w:r w:rsidR="001A3847" w:rsidRPr="00D03ADE">
        <w:t xml:space="preserve"> with </w:t>
      </w:r>
      <w:r w:rsidRPr="00D03ADE">
        <w:t xml:space="preserve">MPAO1 and </w:t>
      </w:r>
      <w:r w:rsidR="003E26EC" w:rsidRPr="00D03ADE">
        <w:t>a s</w:t>
      </w:r>
      <w:r w:rsidRPr="00D03ADE">
        <w:t xml:space="preserve">ingle mutant was statistically significant. </w:t>
      </w:r>
      <w:r w:rsidR="00563C7D" w:rsidRPr="00D03ADE">
        <w:t xml:space="preserve">Gray circles represent </w:t>
      </w:r>
      <w:r w:rsidR="00B71054" w:rsidRPr="00D03ADE">
        <w:t xml:space="preserve">samples that were </w:t>
      </w:r>
      <w:r w:rsidR="00411312" w:rsidRPr="00D03ADE">
        <w:t>confirmed</w:t>
      </w:r>
      <w:r w:rsidR="00B71054" w:rsidRPr="00D03ADE">
        <w:t xml:space="preserve"> manually (</w:t>
      </w:r>
      <w:r w:rsidR="00B71054" w:rsidRPr="00D03ADE">
        <w:rPr>
          <w:b/>
          <w:bCs/>
        </w:rPr>
        <w:t xml:space="preserve">Supplemental Figure </w:t>
      </w:r>
      <w:r w:rsidR="00FE3F92" w:rsidRPr="00D03ADE">
        <w:rPr>
          <w:b/>
          <w:bCs/>
        </w:rPr>
        <w:t>4</w:t>
      </w:r>
      <w:r w:rsidR="00FE3F92" w:rsidRPr="00D03ADE">
        <w:t xml:space="preserve">). </w:t>
      </w:r>
      <w:r w:rsidRPr="00D03ADE">
        <w:t>Statistical significance was calculated using one-way analysis of variance (ANOVA) followed by multiple comparison Dunnett’s post-hoc test (</w:t>
      </w:r>
      <w:bookmarkStart w:id="3" w:name="OLE_LINK1"/>
      <w:r w:rsidRPr="00D03ADE">
        <w:t>**</w:t>
      </w:r>
      <w:r w:rsidR="00D03ADE">
        <w:t xml:space="preserve"> </w:t>
      </w:r>
      <w:r w:rsidRPr="00D03ADE">
        <w:t>p</w:t>
      </w:r>
      <w:r w:rsidR="00D03ADE">
        <w:t xml:space="preserve"> </w:t>
      </w:r>
      <w:r w:rsidRPr="00D03ADE">
        <w:t>&lt;</w:t>
      </w:r>
      <w:r w:rsidR="00D03ADE">
        <w:t xml:space="preserve"> </w:t>
      </w:r>
      <w:r w:rsidRPr="00D03ADE">
        <w:t>0.01</w:t>
      </w:r>
      <w:bookmarkEnd w:id="3"/>
      <w:r w:rsidRPr="00D03ADE">
        <w:t>, ****</w:t>
      </w:r>
      <w:r w:rsidR="00D03ADE">
        <w:t xml:space="preserve"> </w:t>
      </w:r>
      <w:r w:rsidRPr="00D03ADE">
        <w:t>p</w:t>
      </w:r>
      <w:r w:rsidR="00D03ADE">
        <w:t xml:space="preserve"> </w:t>
      </w:r>
      <w:r w:rsidRPr="00D03ADE">
        <w:t>&lt;</w:t>
      </w:r>
      <w:r w:rsidR="00D03ADE">
        <w:t xml:space="preserve"> </w:t>
      </w:r>
      <w:r w:rsidRPr="00D03ADE">
        <w:t>0.0001). Error bars represent</w:t>
      </w:r>
      <w:r w:rsidR="004104F9" w:rsidRPr="00D03ADE">
        <w:t xml:space="preserve"> </w:t>
      </w:r>
      <w:r w:rsidRPr="00D03ADE">
        <w:t>SEM.</w:t>
      </w:r>
    </w:p>
    <w:p w14:paraId="0C3F08AA" w14:textId="77777777" w:rsidR="00BD799E" w:rsidRPr="00D03ADE" w:rsidRDefault="00BD799E" w:rsidP="00D03ADE">
      <w:pPr>
        <w:rPr>
          <w:b/>
          <w:bCs/>
        </w:rPr>
      </w:pPr>
    </w:p>
    <w:p w14:paraId="4549A472" w14:textId="4EAA8F91" w:rsidR="00BD799E" w:rsidRPr="00D03ADE" w:rsidRDefault="00BD799E" w:rsidP="00D03ADE">
      <w:r w:rsidRPr="00D03ADE">
        <w:rPr>
          <w:b/>
          <w:bCs/>
        </w:rPr>
        <w:t>Figure 8</w:t>
      </w:r>
      <w:r w:rsidR="004B6E8F">
        <w:rPr>
          <w:b/>
          <w:bCs/>
        </w:rPr>
        <w:t>:</w:t>
      </w:r>
      <w:r w:rsidR="004B6E8F" w:rsidRPr="00D03ADE">
        <w:rPr>
          <w:b/>
          <w:bCs/>
        </w:rPr>
        <w:t xml:space="preserve"> </w:t>
      </w:r>
      <w:r w:rsidRPr="00D03ADE">
        <w:rPr>
          <w:b/>
          <w:bCs/>
        </w:rPr>
        <w:t>Graphical User Interface.</w:t>
      </w:r>
    </w:p>
    <w:p w14:paraId="2F854582" w14:textId="4EF15A54" w:rsidR="00CD2E02" w:rsidRPr="00D03ADE" w:rsidRDefault="00CD2E02" w:rsidP="00D03ADE"/>
    <w:p w14:paraId="4DD46CA4" w14:textId="0F9089D5" w:rsidR="00DF1A40" w:rsidRPr="00D03ADE" w:rsidRDefault="00A059B2" w:rsidP="00D03ADE">
      <w:r w:rsidRPr="00D03ADE">
        <w:rPr>
          <w:b/>
          <w:bCs/>
        </w:rPr>
        <w:t>Supplemental Figure 1</w:t>
      </w:r>
      <w:r w:rsidR="004B6E8F">
        <w:rPr>
          <w:b/>
          <w:bCs/>
        </w:rPr>
        <w:t>:</w:t>
      </w:r>
      <w:r w:rsidR="004B6E8F" w:rsidRPr="00D03ADE">
        <w:rPr>
          <w:b/>
          <w:bCs/>
        </w:rPr>
        <w:t xml:space="preserve"> </w:t>
      </w:r>
      <w:r w:rsidRPr="00D03ADE">
        <w:rPr>
          <w:b/>
          <w:bCs/>
        </w:rPr>
        <w:t xml:space="preserve">Detection of muscle-specific polyQ aggregates. </w:t>
      </w:r>
      <w:r w:rsidR="00D33E90" w:rsidRPr="00D03ADE">
        <w:t>Worms expressing m</w:t>
      </w:r>
      <w:r w:rsidRPr="00D03ADE">
        <w:t>uscle</w:t>
      </w:r>
      <w:r w:rsidR="00D33E90" w:rsidRPr="00D03ADE">
        <w:t>-specific</w:t>
      </w:r>
      <w:r w:rsidRPr="00D03ADE">
        <w:t xml:space="preserve"> polyQ</w:t>
      </w:r>
      <w:r w:rsidR="00D0375C" w:rsidRPr="00D03ADE">
        <w:t>3</w:t>
      </w:r>
      <w:r w:rsidR="00840CC9" w:rsidRPr="00D03ADE">
        <w:t>5</w:t>
      </w:r>
      <w:r w:rsidR="00D0375C" w:rsidRPr="00D03ADE">
        <w:t>::YFP</w:t>
      </w:r>
      <w:r w:rsidRPr="00D03ADE">
        <w:t xml:space="preserve"> </w:t>
      </w:r>
      <w:r w:rsidR="00D33E90" w:rsidRPr="00D03ADE">
        <w:t>were</w:t>
      </w:r>
      <w:r w:rsidRPr="00D03ADE">
        <w:t xml:space="preserve"> </w:t>
      </w:r>
      <w:r w:rsidR="007E1F1A" w:rsidRPr="00D03ADE">
        <w:t>plated as L1</w:t>
      </w:r>
      <w:r w:rsidR="00D20912" w:rsidRPr="00D03ADE">
        <w:t xml:space="preserve">s and </w:t>
      </w:r>
      <w:r w:rsidRPr="00D03ADE">
        <w:t>cultured on OP50 for 48 h</w:t>
      </w:r>
      <w:r w:rsidR="00384A33" w:rsidRPr="00D03ADE">
        <w:t xml:space="preserve">. </w:t>
      </w:r>
      <w:r w:rsidR="00BF479A" w:rsidRPr="00D03ADE">
        <w:t xml:space="preserve">Once worms developed into young adults, they were </w:t>
      </w:r>
      <w:r w:rsidRPr="00D03ADE">
        <w:t>transfer</w:t>
      </w:r>
      <w:r w:rsidR="00BF479A" w:rsidRPr="00D03ADE">
        <w:t>red</w:t>
      </w:r>
      <w:r w:rsidRPr="00D03ADE">
        <w:t xml:space="preserve"> to 24-well NGM plates, supplemented with 100 µg/mL FUDR and seeded with MPAO1 for </w:t>
      </w:r>
      <w:r w:rsidR="003F3333" w:rsidRPr="00D03ADE">
        <w:t xml:space="preserve">an </w:t>
      </w:r>
      <w:r w:rsidRPr="00D03ADE">
        <w:t>additional 72 h before imaging. (</w:t>
      </w:r>
      <w:r w:rsidRPr="00F110A5">
        <w:rPr>
          <w:b/>
        </w:rPr>
        <w:t>A</w:t>
      </w:r>
      <w:r w:rsidRPr="00D03ADE">
        <w:t>) Brightfield image used to identify worm bodies. (</w:t>
      </w:r>
      <w:r w:rsidRPr="00F110A5">
        <w:rPr>
          <w:b/>
        </w:rPr>
        <w:t>B</w:t>
      </w:r>
      <w:r w:rsidRPr="00D03ADE">
        <w:t>) Original fluorescent image acquired using GFP channel. (</w:t>
      </w:r>
      <w:r w:rsidRPr="00F110A5">
        <w:rPr>
          <w:b/>
        </w:rPr>
        <w:t>C</w:t>
      </w:r>
      <w:r w:rsidRPr="00D03ADE">
        <w:t>) Aggregate</w:t>
      </w:r>
      <w:r w:rsidR="00EC2200" w:rsidRPr="00D03ADE">
        <w:t>s</w:t>
      </w:r>
      <w:r w:rsidRPr="00D03ADE">
        <w:t xml:space="preserve"> identified using </w:t>
      </w:r>
      <w:r w:rsidR="008A5AC5">
        <w:t>CellProfiler</w:t>
      </w:r>
      <w:r w:rsidRPr="00D03ADE">
        <w:t>. (</w:t>
      </w:r>
      <w:r w:rsidRPr="00F110A5">
        <w:rPr>
          <w:b/>
        </w:rPr>
        <w:t>D</w:t>
      </w:r>
      <w:r w:rsidRPr="00D03ADE">
        <w:t>) A total number of identified aggregates superimposed over the original fluorescent image with worm</w:t>
      </w:r>
      <w:r w:rsidR="00EC2200" w:rsidRPr="00D03ADE">
        <w:t xml:space="preserve"> and aggregate</w:t>
      </w:r>
      <w:r w:rsidRPr="00D03ADE">
        <w:t xml:space="preserve"> outlines. Image capture and processing </w:t>
      </w:r>
      <w:r w:rsidR="00D03ADE" w:rsidRPr="00D03ADE">
        <w:t>w</w:t>
      </w:r>
      <w:r w:rsidR="00D03ADE">
        <w:t>ere</w:t>
      </w:r>
      <w:r w:rsidR="00D03ADE" w:rsidRPr="00D03ADE">
        <w:t xml:space="preserve"> </w:t>
      </w:r>
      <w:r w:rsidRPr="00D03ADE">
        <w:t xml:space="preserve">performed using the settings described in </w:t>
      </w:r>
      <w:r w:rsidR="00D03ADE">
        <w:t>sections</w:t>
      </w:r>
      <w:r w:rsidR="00D03ADE" w:rsidRPr="00D03ADE">
        <w:t xml:space="preserve"> </w:t>
      </w:r>
      <w:r w:rsidRPr="00D03ADE">
        <w:t>8</w:t>
      </w:r>
      <w:r w:rsidR="00D03ADE">
        <w:t>–</w:t>
      </w:r>
      <w:r w:rsidRPr="00D03ADE">
        <w:t xml:space="preserve">9. Panels </w:t>
      </w:r>
      <w:r w:rsidRPr="00F110A5">
        <w:rPr>
          <w:b/>
          <w:bCs/>
        </w:rPr>
        <w:t>E</w:t>
      </w:r>
      <w:r w:rsidR="00D03ADE">
        <w:t>–</w:t>
      </w:r>
      <w:r w:rsidRPr="00F110A5">
        <w:rPr>
          <w:b/>
          <w:bCs/>
        </w:rPr>
        <w:t>H</w:t>
      </w:r>
      <w:r w:rsidRPr="00D03ADE">
        <w:t xml:space="preserve"> represent close-up images of the corresponding outlined regions in</w:t>
      </w:r>
      <w:r w:rsidR="002E6769" w:rsidRPr="00D03ADE">
        <w:t xml:space="preserve"> </w:t>
      </w:r>
      <w:r w:rsidRPr="00D03ADE">
        <w:t xml:space="preserve">images </w:t>
      </w:r>
      <w:r w:rsidRPr="00F110A5">
        <w:rPr>
          <w:b/>
          <w:bCs/>
        </w:rPr>
        <w:t>A</w:t>
      </w:r>
      <w:r w:rsidR="00D03ADE">
        <w:t>–</w:t>
      </w:r>
      <w:r w:rsidRPr="00F110A5">
        <w:rPr>
          <w:b/>
          <w:bCs/>
        </w:rPr>
        <w:t>D</w:t>
      </w:r>
      <w:r w:rsidRPr="00D03ADE">
        <w:t>. Scale bars = 500 µm</w:t>
      </w:r>
      <w:r w:rsidR="00F755A1" w:rsidRPr="00D03ADE">
        <w:t>.</w:t>
      </w:r>
    </w:p>
    <w:p w14:paraId="6DA7FC88" w14:textId="77777777" w:rsidR="00DF1A40" w:rsidRPr="00D03ADE" w:rsidRDefault="00DF1A40" w:rsidP="00D03ADE"/>
    <w:p w14:paraId="1B429E86" w14:textId="0FAC2CB8" w:rsidR="00AB79EC" w:rsidRPr="00D03ADE" w:rsidRDefault="00AB79EC" w:rsidP="00D03ADE">
      <w:r w:rsidRPr="00D03ADE">
        <w:rPr>
          <w:b/>
          <w:bCs/>
        </w:rPr>
        <w:t>Supplemental Figure 2</w:t>
      </w:r>
      <w:r w:rsidR="004B6E8F">
        <w:rPr>
          <w:b/>
          <w:bCs/>
        </w:rPr>
        <w:t>:</w:t>
      </w:r>
      <w:r w:rsidR="004B6E8F" w:rsidRPr="00D03ADE">
        <w:rPr>
          <w:b/>
          <w:bCs/>
        </w:rPr>
        <w:t xml:space="preserve"> </w:t>
      </w:r>
      <w:r w:rsidR="00AD5BD5" w:rsidRPr="00D03ADE">
        <w:rPr>
          <w:b/>
          <w:bCs/>
        </w:rPr>
        <w:t>Reproducibility</w:t>
      </w:r>
      <w:r w:rsidRPr="00D03ADE">
        <w:rPr>
          <w:b/>
          <w:bCs/>
        </w:rPr>
        <w:t xml:space="preserve"> of aggregate quantification between different experimenters. </w:t>
      </w:r>
      <w:r w:rsidRPr="00D03ADE">
        <w:t xml:space="preserve">Average number of aggregates quantified using </w:t>
      </w:r>
      <w:r w:rsidR="008A5AC5">
        <w:t>CellProfiler</w:t>
      </w:r>
      <w:r w:rsidRPr="00D03ADE">
        <w:t xml:space="preserve"> for </w:t>
      </w:r>
      <w:r w:rsidR="00D03ADE">
        <w:t>6</w:t>
      </w:r>
      <w:r w:rsidR="00D03ADE" w:rsidRPr="00D03ADE">
        <w:t xml:space="preserve"> </w:t>
      </w:r>
      <w:r w:rsidRPr="00D03ADE">
        <w:t xml:space="preserve">wells of </w:t>
      </w:r>
      <w:r w:rsidR="00254C5B" w:rsidRPr="00D03ADE">
        <w:t xml:space="preserve">worms </w:t>
      </w:r>
      <w:r w:rsidR="003148E2" w:rsidRPr="00D03ADE">
        <w:t xml:space="preserve">colonized with </w:t>
      </w:r>
      <w:r w:rsidR="00865EF5" w:rsidRPr="00D03ADE">
        <w:rPr>
          <w:i/>
          <w:iCs/>
        </w:rPr>
        <w:t xml:space="preserve">P. aeruginosa </w:t>
      </w:r>
      <w:r w:rsidRPr="00D03ADE">
        <w:t>MPAO1</w:t>
      </w:r>
      <w:r w:rsidR="00C319EA" w:rsidRPr="00D03ADE">
        <w:t xml:space="preserve"> (black bars)</w:t>
      </w:r>
      <w:r w:rsidRPr="00D03ADE">
        <w:t xml:space="preserve"> and </w:t>
      </w:r>
      <w:r w:rsidR="00D03ADE">
        <w:t>6</w:t>
      </w:r>
      <w:r w:rsidR="00D03ADE" w:rsidRPr="00D03ADE">
        <w:t xml:space="preserve"> </w:t>
      </w:r>
      <w:r w:rsidRPr="00D03ADE">
        <w:t xml:space="preserve">wells of </w:t>
      </w:r>
      <w:r w:rsidR="003148E2" w:rsidRPr="00D03ADE">
        <w:t>worms colonized with c</w:t>
      </w:r>
      <w:r w:rsidRPr="00D03ADE">
        <w:t xml:space="preserve">ontrol </w:t>
      </w:r>
      <w:r w:rsidR="00865EF5" w:rsidRPr="00D03ADE">
        <w:rPr>
          <w:i/>
          <w:iCs/>
        </w:rPr>
        <w:t>E. coli</w:t>
      </w:r>
      <w:r w:rsidR="00865EF5" w:rsidRPr="00D03ADE">
        <w:t xml:space="preserve"> </w:t>
      </w:r>
      <w:r w:rsidRPr="00D03ADE">
        <w:t>OP50</w:t>
      </w:r>
      <w:r w:rsidR="00C319EA" w:rsidRPr="00D03ADE">
        <w:t xml:space="preserve"> (gray bars)</w:t>
      </w:r>
      <w:r w:rsidRPr="00D03ADE">
        <w:t>. Each well was imaged by three experimenters</w:t>
      </w:r>
      <w:r w:rsidR="00646536" w:rsidRPr="00D03ADE">
        <w:t xml:space="preserve"> (AVS, DMC, RDH)</w:t>
      </w:r>
      <w:r w:rsidR="00AB38D4" w:rsidRPr="00D03ADE">
        <w:t>.</w:t>
      </w:r>
      <w:r w:rsidRPr="00D03ADE">
        <w:t xml:space="preserve"> </w:t>
      </w:r>
      <w:r w:rsidR="00AB38D4" w:rsidRPr="00D03ADE">
        <w:t>Data are represented as the average number of aggregates per intestine (n</w:t>
      </w:r>
      <w:r w:rsidR="00D03ADE">
        <w:t xml:space="preserve"> </w:t>
      </w:r>
      <w:r w:rsidR="00F8316D" w:rsidRPr="00D03ADE">
        <w:t>=</w:t>
      </w:r>
      <w:r w:rsidR="00D03ADE">
        <w:t xml:space="preserve"> </w:t>
      </w:r>
      <w:r w:rsidR="00F8316D" w:rsidRPr="00D03ADE">
        <w:t>30</w:t>
      </w:r>
      <w:r w:rsidR="00D03ADE">
        <w:t>–</w:t>
      </w:r>
      <w:r w:rsidR="00F8316D" w:rsidRPr="00D03ADE">
        <w:t>115)</w:t>
      </w:r>
      <w:r w:rsidR="00755467" w:rsidRPr="00D03ADE">
        <w:t>.</w:t>
      </w:r>
      <w:r w:rsidR="00F8316D" w:rsidRPr="00D03ADE">
        <w:t xml:space="preserve"> </w:t>
      </w:r>
      <w:r w:rsidRPr="00D03ADE">
        <w:t>Statistical significance was calculated using one-way ANOVA followed by Tukey’s multiple comparisons test</w:t>
      </w:r>
      <w:r w:rsidR="00447239" w:rsidRPr="00D03ADE">
        <w:t xml:space="preserve"> (*</w:t>
      </w:r>
      <w:r w:rsidR="00D03ADE">
        <w:t xml:space="preserve"> </w:t>
      </w:r>
      <w:r w:rsidR="00447239" w:rsidRPr="00D03ADE">
        <w:t>p</w:t>
      </w:r>
      <w:r w:rsidR="00D03ADE">
        <w:t xml:space="preserve"> </w:t>
      </w:r>
      <w:r w:rsidR="00447239" w:rsidRPr="00D03ADE">
        <w:t>&lt;</w:t>
      </w:r>
      <w:r w:rsidR="00D03ADE">
        <w:t xml:space="preserve"> </w:t>
      </w:r>
      <w:r w:rsidR="00447239" w:rsidRPr="00D03ADE">
        <w:t>0.05, **</w:t>
      </w:r>
      <w:r w:rsidR="00D03ADE">
        <w:t xml:space="preserve"> </w:t>
      </w:r>
      <w:r w:rsidR="00447239" w:rsidRPr="00D03ADE">
        <w:t>p</w:t>
      </w:r>
      <w:r w:rsidR="00D03ADE">
        <w:t xml:space="preserve"> </w:t>
      </w:r>
      <w:r w:rsidR="00447239" w:rsidRPr="00D03ADE">
        <w:t>&lt;</w:t>
      </w:r>
      <w:r w:rsidR="00D03ADE">
        <w:t xml:space="preserve"> </w:t>
      </w:r>
      <w:r w:rsidR="00447239" w:rsidRPr="00D03ADE">
        <w:t>0.01)</w:t>
      </w:r>
      <w:r w:rsidRPr="00D03ADE">
        <w:t xml:space="preserve">. Error bars represent SEM. </w:t>
      </w:r>
    </w:p>
    <w:p w14:paraId="1B353416" w14:textId="77777777" w:rsidR="00745569" w:rsidRPr="00D03ADE" w:rsidRDefault="00745569" w:rsidP="00D03ADE"/>
    <w:p w14:paraId="6DD29F83" w14:textId="38221E8F" w:rsidR="007114AE" w:rsidRPr="00D03ADE" w:rsidRDefault="00162EEA" w:rsidP="00D03ADE">
      <w:r w:rsidRPr="00D03ADE">
        <w:rPr>
          <w:b/>
          <w:bCs/>
        </w:rPr>
        <w:t xml:space="preserve">Supplemental </w:t>
      </w:r>
      <w:r w:rsidR="007114AE" w:rsidRPr="00D03ADE">
        <w:rPr>
          <w:b/>
          <w:bCs/>
        </w:rPr>
        <w:t xml:space="preserve">Figure </w:t>
      </w:r>
      <w:r w:rsidRPr="00D03ADE">
        <w:rPr>
          <w:b/>
          <w:bCs/>
        </w:rPr>
        <w:t>3</w:t>
      </w:r>
      <w:r w:rsidR="004B6E8F">
        <w:rPr>
          <w:b/>
          <w:bCs/>
        </w:rPr>
        <w:t>:</w:t>
      </w:r>
      <w:r w:rsidR="004B6E8F" w:rsidRPr="00D03ADE">
        <w:rPr>
          <w:b/>
          <w:bCs/>
        </w:rPr>
        <w:t xml:space="preserve"> </w:t>
      </w:r>
      <w:r w:rsidR="004A668F" w:rsidRPr="00D03ADE">
        <w:rPr>
          <w:b/>
          <w:bCs/>
        </w:rPr>
        <w:t xml:space="preserve">The effect of worm position on </w:t>
      </w:r>
      <w:r w:rsidR="00D03ADE">
        <w:rPr>
          <w:b/>
          <w:bCs/>
        </w:rPr>
        <w:t xml:space="preserve">the </w:t>
      </w:r>
      <w:r w:rsidR="004A668F" w:rsidRPr="00D03ADE">
        <w:rPr>
          <w:b/>
          <w:bCs/>
        </w:rPr>
        <w:t>reproduci</w:t>
      </w:r>
      <w:r w:rsidR="00497D7C" w:rsidRPr="00D03ADE">
        <w:rPr>
          <w:b/>
          <w:bCs/>
        </w:rPr>
        <w:t xml:space="preserve">bility of aggregate quantification. </w:t>
      </w:r>
      <w:r w:rsidR="00960997" w:rsidRPr="00D03ADE">
        <w:t xml:space="preserve">Average aggregate number per intestine in worms colonized </w:t>
      </w:r>
      <w:r w:rsidR="00411312" w:rsidRPr="00D03ADE">
        <w:t>with</w:t>
      </w:r>
      <w:r w:rsidR="00960997" w:rsidRPr="00D03ADE">
        <w:t xml:space="preserve"> control </w:t>
      </w:r>
      <w:r w:rsidR="00960997" w:rsidRPr="00D03ADE">
        <w:rPr>
          <w:i/>
          <w:iCs/>
        </w:rPr>
        <w:t>E. coli</w:t>
      </w:r>
      <w:r w:rsidR="00960997" w:rsidRPr="00D03ADE">
        <w:t xml:space="preserve"> OP50</w:t>
      </w:r>
      <w:r w:rsidR="0075189E" w:rsidRPr="00D03ADE">
        <w:t xml:space="preserve"> (gray bars)</w:t>
      </w:r>
      <w:r w:rsidR="003A388B" w:rsidRPr="00D03ADE">
        <w:t xml:space="preserve"> </w:t>
      </w:r>
      <w:r w:rsidR="0075189E" w:rsidRPr="00D03ADE">
        <w:t xml:space="preserve">and </w:t>
      </w:r>
      <w:r w:rsidR="0075189E" w:rsidRPr="00D03ADE">
        <w:rPr>
          <w:i/>
          <w:iCs/>
        </w:rPr>
        <w:t>P. aeruginosa</w:t>
      </w:r>
      <w:r w:rsidR="00F83046" w:rsidRPr="00D03ADE">
        <w:t xml:space="preserve"> MPAO1</w:t>
      </w:r>
      <w:r w:rsidR="003A388B" w:rsidRPr="00D03ADE">
        <w:t xml:space="preserve"> (black bars)</w:t>
      </w:r>
      <w:r w:rsidR="00F83046" w:rsidRPr="00D03ADE">
        <w:t xml:space="preserve">. </w:t>
      </w:r>
      <w:r w:rsidR="00320FE7" w:rsidRPr="00D03ADE">
        <w:t xml:space="preserve">Results represent the average </w:t>
      </w:r>
      <w:r w:rsidR="008D4CA9" w:rsidRPr="00D03ADE">
        <w:t xml:space="preserve">number of </w:t>
      </w:r>
      <w:r w:rsidR="00320FE7" w:rsidRPr="00D03ADE">
        <w:t xml:space="preserve">aggregates </w:t>
      </w:r>
      <w:r w:rsidR="00256991" w:rsidRPr="00D03ADE">
        <w:t xml:space="preserve">per intestine </w:t>
      </w:r>
      <w:r w:rsidR="00411312" w:rsidRPr="00D03ADE">
        <w:t>(n</w:t>
      </w:r>
      <w:r w:rsidR="00D03ADE">
        <w:t xml:space="preserve"> </w:t>
      </w:r>
      <w:r w:rsidR="00411312" w:rsidRPr="00D03ADE">
        <w:t>=</w:t>
      </w:r>
      <w:r w:rsidR="00D03ADE">
        <w:t xml:space="preserve"> </w:t>
      </w:r>
      <w:r w:rsidR="00411312" w:rsidRPr="00D03ADE">
        <w:t xml:space="preserve">15) </w:t>
      </w:r>
      <w:r w:rsidR="00F83046" w:rsidRPr="00D03ADE">
        <w:t xml:space="preserve">quantified using </w:t>
      </w:r>
      <w:r w:rsidR="008A5AC5">
        <w:t>CellProfiler</w:t>
      </w:r>
      <w:r w:rsidR="0026568E" w:rsidRPr="00D03ADE">
        <w:t xml:space="preserve">. The position of worms </w:t>
      </w:r>
      <w:r w:rsidR="00411312" w:rsidRPr="00D03ADE">
        <w:t xml:space="preserve">within </w:t>
      </w:r>
      <w:r w:rsidR="00D03ADE">
        <w:t xml:space="preserve">the </w:t>
      </w:r>
      <w:r w:rsidR="00411312" w:rsidRPr="00D03ADE">
        <w:t xml:space="preserve">wells </w:t>
      </w:r>
      <w:r w:rsidR="0026568E" w:rsidRPr="00D03ADE">
        <w:t xml:space="preserve">was changed by </w:t>
      </w:r>
      <w:r w:rsidR="00320FE7" w:rsidRPr="00D03ADE">
        <w:t xml:space="preserve">agitation in between </w:t>
      </w:r>
      <w:r w:rsidR="000A008A" w:rsidRPr="00D03ADE">
        <w:t>each acquisition</w:t>
      </w:r>
      <w:r w:rsidR="00320FE7" w:rsidRPr="00D03ADE">
        <w:t xml:space="preserve">. </w:t>
      </w:r>
      <w:r w:rsidR="00F83046" w:rsidRPr="00D03ADE">
        <w:t xml:space="preserve">No statistically significant differences were found in either group. </w:t>
      </w:r>
      <w:r w:rsidR="00320FE7" w:rsidRPr="00D03ADE">
        <w:t>Statistical significance was calculated using one-way ANOVA followed by Tukey’s multiple comparisons test</w:t>
      </w:r>
      <w:r w:rsidR="008831B9" w:rsidRPr="00D03ADE">
        <w:t>.</w:t>
      </w:r>
      <w:r w:rsidR="00745569" w:rsidRPr="00D03ADE">
        <w:t xml:space="preserve"> </w:t>
      </w:r>
      <w:r w:rsidR="00F83046" w:rsidRPr="00D03ADE">
        <w:t>Error bars represent SEM.</w:t>
      </w:r>
    </w:p>
    <w:p w14:paraId="48AC4754" w14:textId="77777777" w:rsidR="00E90D85" w:rsidRPr="00D03ADE" w:rsidRDefault="00E90D85" w:rsidP="00D03ADE"/>
    <w:p w14:paraId="79CFDAD6" w14:textId="3B4E1FDD" w:rsidR="009E5295" w:rsidRPr="00D03ADE" w:rsidRDefault="00077285" w:rsidP="00D03ADE">
      <w:r w:rsidRPr="00D03ADE">
        <w:rPr>
          <w:b/>
          <w:bCs/>
        </w:rPr>
        <w:t xml:space="preserve">Supplemental </w:t>
      </w:r>
      <w:r w:rsidR="00DA250D" w:rsidRPr="00D03ADE">
        <w:rPr>
          <w:b/>
          <w:bCs/>
        </w:rPr>
        <w:t xml:space="preserve">Figure </w:t>
      </w:r>
      <w:r w:rsidRPr="00D03ADE">
        <w:rPr>
          <w:b/>
          <w:bCs/>
        </w:rPr>
        <w:t>4</w:t>
      </w:r>
      <w:r w:rsidR="004B6E8F">
        <w:rPr>
          <w:b/>
          <w:bCs/>
        </w:rPr>
        <w:t>:</w:t>
      </w:r>
      <w:r w:rsidR="004B6E8F" w:rsidRPr="00D03ADE">
        <w:rPr>
          <w:b/>
          <w:bCs/>
        </w:rPr>
        <w:t xml:space="preserve"> </w:t>
      </w:r>
      <w:r w:rsidR="00C53B97" w:rsidRPr="00D03ADE">
        <w:rPr>
          <w:b/>
          <w:bCs/>
        </w:rPr>
        <w:t>Confirmation of the pilot screen with manual counting</w:t>
      </w:r>
      <w:r w:rsidR="00DA250D" w:rsidRPr="00D03ADE">
        <w:rPr>
          <w:b/>
          <w:bCs/>
        </w:rPr>
        <w:t xml:space="preserve">. </w:t>
      </w:r>
      <w:r w:rsidR="005D5BC3" w:rsidRPr="00D03ADE">
        <w:t>The</w:t>
      </w:r>
      <w:r w:rsidR="005D5BC3" w:rsidRPr="00D03ADE">
        <w:rPr>
          <w:b/>
          <w:bCs/>
        </w:rPr>
        <w:t xml:space="preserve"> </w:t>
      </w:r>
      <w:r w:rsidR="005D5BC3" w:rsidRPr="00D03ADE">
        <w:t>a</w:t>
      </w:r>
      <w:r w:rsidR="00DA250D" w:rsidRPr="00D03ADE">
        <w:t xml:space="preserve">verage </w:t>
      </w:r>
      <w:r w:rsidR="005D5BC3" w:rsidRPr="00D03ADE">
        <w:t xml:space="preserve">number of </w:t>
      </w:r>
      <w:r w:rsidR="00DA250D" w:rsidRPr="00D03ADE">
        <w:t xml:space="preserve">aggregates per intestine </w:t>
      </w:r>
      <w:r w:rsidR="00411312" w:rsidRPr="00D03ADE">
        <w:t>was</w:t>
      </w:r>
      <w:r w:rsidR="00375A49" w:rsidRPr="00D03ADE">
        <w:t xml:space="preserve"> </w:t>
      </w:r>
      <w:r w:rsidR="00DA250D" w:rsidRPr="00D03ADE">
        <w:t>quantified manually. Data represent aggregation profile</w:t>
      </w:r>
      <w:r w:rsidR="00411312" w:rsidRPr="00D03ADE">
        <w:t>s</w:t>
      </w:r>
      <w:r w:rsidR="00DA250D" w:rsidRPr="00D03ADE">
        <w:t xml:space="preserve"> </w:t>
      </w:r>
      <w:r w:rsidR="00411312" w:rsidRPr="00D03ADE">
        <w:t>of</w:t>
      </w:r>
      <w:r w:rsidR="00DA250D" w:rsidRPr="00D03ADE">
        <w:t xml:space="preserve"> worms colonized with </w:t>
      </w:r>
      <w:r w:rsidR="00AA5EEE" w:rsidRPr="00D03ADE">
        <w:t>six</w:t>
      </w:r>
      <w:r w:rsidR="00DA250D" w:rsidRPr="00D03ADE">
        <w:t xml:space="preserve"> MPAO1 </w:t>
      </w:r>
      <w:r w:rsidR="002C59AC" w:rsidRPr="00D03ADE">
        <w:t xml:space="preserve">knock-out </w:t>
      </w:r>
      <w:r w:rsidR="00DA250D" w:rsidRPr="00D03ADE">
        <w:t xml:space="preserve">mutants </w:t>
      </w:r>
      <w:r w:rsidR="009648FD" w:rsidRPr="00D03ADE">
        <w:t xml:space="preserve">(gray circles </w:t>
      </w:r>
      <w:r w:rsidR="00DA250D" w:rsidRPr="00F110A5">
        <w:rPr>
          <w:b/>
          <w:bCs/>
        </w:rPr>
        <w:t xml:space="preserve">Figure </w:t>
      </w:r>
      <w:r w:rsidR="00ED770D" w:rsidRPr="00F110A5">
        <w:rPr>
          <w:b/>
          <w:bCs/>
        </w:rPr>
        <w:t>7</w:t>
      </w:r>
      <w:r w:rsidR="00ED770D" w:rsidRPr="00D03ADE">
        <w:t>)</w:t>
      </w:r>
      <w:r w:rsidR="00DA250D" w:rsidRPr="00D03ADE">
        <w:t xml:space="preserve"> compared against </w:t>
      </w:r>
      <w:r w:rsidR="00ED770D" w:rsidRPr="00D03ADE">
        <w:t xml:space="preserve">wild-type </w:t>
      </w:r>
      <w:r w:rsidR="00DA250D" w:rsidRPr="00D03ADE">
        <w:t>MPAO1 and OP50 c</w:t>
      </w:r>
      <w:r w:rsidR="009557DD" w:rsidRPr="00D03ADE">
        <w:t xml:space="preserve">ontrols </w:t>
      </w:r>
      <w:r w:rsidR="00411312" w:rsidRPr="00D03ADE">
        <w:t>(</w:t>
      </w:r>
      <w:r w:rsidR="009557DD" w:rsidRPr="00D03ADE">
        <w:t>n</w:t>
      </w:r>
      <w:r w:rsidR="00D03ADE">
        <w:t xml:space="preserve"> </w:t>
      </w:r>
      <w:r w:rsidR="009557DD" w:rsidRPr="00D03ADE">
        <w:t>=</w:t>
      </w:r>
      <w:r w:rsidR="00D03ADE">
        <w:t xml:space="preserve"> </w:t>
      </w:r>
      <w:r w:rsidR="009557DD" w:rsidRPr="00D03ADE">
        <w:t>30</w:t>
      </w:r>
      <w:r w:rsidR="00411312" w:rsidRPr="00D03ADE">
        <w:t>)</w:t>
      </w:r>
      <w:r w:rsidR="009557DD" w:rsidRPr="00D03ADE">
        <w:t>. Statistical significance was calculated using one-way ANOVA followed by multiple comparison Dunnett’s post-hoc test</w:t>
      </w:r>
      <w:r w:rsidR="004C0392" w:rsidRPr="00D03ADE">
        <w:t xml:space="preserve"> (****</w:t>
      </w:r>
      <w:r w:rsidR="00D03ADE">
        <w:t xml:space="preserve"> </w:t>
      </w:r>
      <w:r w:rsidR="004C0392" w:rsidRPr="00D03ADE">
        <w:t>p</w:t>
      </w:r>
      <w:r w:rsidR="00D03ADE">
        <w:t xml:space="preserve"> </w:t>
      </w:r>
      <w:r w:rsidR="004C0392" w:rsidRPr="00D03ADE">
        <w:t>&lt;</w:t>
      </w:r>
      <w:r w:rsidR="00D03ADE">
        <w:t xml:space="preserve"> </w:t>
      </w:r>
      <w:r w:rsidR="004C0392" w:rsidRPr="00D03ADE">
        <w:t>0.0001)</w:t>
      </w:r>
      <w:r w:rsidR="009557DD" w:rsidRPr="00D03ADE">
        <w:t>. Error bars represent SEM.</w:t>
      </w:r>
    </w:p>
    <w:p w14:paraId="2A71AA0F" w14:textId="596CE968" w:rsidR="00DA6ABB" w:rsidRPr="00D03ADE" w:rsidRDefault="00DA6ABB" w:rsidP="00D03ADE">
      <w:pPr>
        <w:rPr>
          <w:b/>
          <w:bCs/>
        </w:rPr>
      </w:pPr>
    </w:p>
    <w:p w14:paraId="03D069D1" w14:textId="3F292206" w:rsidR="00736544" w:rsidRPr="00D03ADE" w:rsidRDefault="007944E2" w:rsidP="00D03ADE">
      <w:r w:rsidRPr="00D03ADE">
        <w:rPr>
          <w:b/>
          <w:bCs/>
        </w:rPr>
        <w:t>Supplemental Figure 5</w:t>
      </w:r>
      <w:r w:rsidR="004B6E8F">
        <w:rPr>
          <w:b/>
          <w:bCs/>
        </w:rPr>
        <w:t>:</w:t>
      </w:r>
      <w:r w:rsidR="004B6E8F" w:rsidRPr="00D03ADE">
        <w:rPr>
          <w:b/>
          <w:bCs/>
        </w:rPr>
        <w:t xml:space="preserve"> </w:t>
      </w:r>
      <w:r w:rsidRPr="00D03ADE">
        <w:rPr>
          <w:b/>
          <w:bCs/>
        </w:rPr>
        <w:t xml:space="preserve">The effect of FUDR on intestinal polyQ aggregation. </w:t>
      </w:r>
      <w:r w:rsidR="009A0358" w:rsidRPr="00D03ADE">
        <w:t>D</w:t>
      </w:r>
      <w:r w:rsidR="00A43AED" w:rsidRPr="00D03ADE">
        <w:t xml:space="preserve">ata </w:t>
      </w:r>
      <w:r w:rsidR="009A0358" w:rsidRPr="00D03ADE">
        <w:t xml:space="preserve">are </w:t>
      </w:r>
      <w:r w:rsidR="00A43AED" w:rsidRPr="00D03ADE">
        <w:t>represent</w:t>
      </w:r>
      <w:r w:rsidR="009A0358" w:rsidRPr="00D03ADE">
        <w:t>ed as</w:t>
      </w:r>
      <w:r w:rsidR="00A43AED" w:rsidRPr="00D03ADE">
        <w:t xml:space="preserve"> the average number of </w:t>
      </w:r>
      <w:r w:rsidR="00E32658" w:rsidRPr="00D03ADE">
        <w:t xml:space="preserve">polyQ44::YFP </w:t>
      </w:r>
      <w:r w:rsidR="00A43AED" w:rsidRPr="00D03ADE">
        <w:t xml:space="preserve">aggregates per intestine </w:t>
      </w:r>
      <w:r w:rsidR="00A07338" w:rsidRPr="00D03ADE">
        <w:t>(n</w:t>
      </w:r>
      <w:r w:rsidR="00D03ADE">
        <w:t xml:space="preserve"> </w:t>
      </w:r>
      <w:r w:rsidR="00A07338" w:rsidRPr="00D03ADE">
        <w:t>=</w:t>
      </w:r>
      <w:r w:rsidR="00D03ADE">
        <w:t xml:space="preserve"> </w:t>
      </w:r>
      <w:r w:rsidR="00A07338" w:rsidRPr="00D03ADE">
        <w:t>20)</w:t>
      </w:r>
      <w:r w:rsidR="004E19C1" w:rsidRPr="00D03ADE">
        <w:t>.</w:t>
      </w:r>
      <w:r w:rsidR="00006CAC" w:rsidRPr="00D03ADE">
        <w:t xml:space="preserve"> </w:t>
      </w:r>
      <w:r w:rsidR="004E19C1" w:rsidRPr="00D03ADE">
        <w:t>Worms</w:t>
      </w:r>
      <w:r w:rsidR="00006CAC" w:rsidRPr="00D03ADE">
        <w:t xml:space="preserve"> </w:t>
      </w:r>
      <w:r w:rsidR="00E32658" w:rsidRPr="00D03ADE">
        <w:t xml:space="preserve">were transferred onto </w:t>
      </w:r>
      <w:r w:rsidR="00256FA2" w:rsidRPr="00D03ADE">
        <w:t xml:space="preserve">control </w:t>
      </w:r>
      <w:r w:rsidR="00F47054" w:rsidRPr="00D03ADE">
        <w:t xml:space="preserve">(no FUDR) </w:t>
      </w:r>
      <w:r w:rsidR="00256FA2" w:rsidRPr="00D03ADE">
        <w:t xml:space="preserve">or </w:t>
      </w:r>
      <w:r w:rsidR="00E32658" w:rsidRPr="00D03ADE">
        <w:t>FUDR-containing plates (100</w:t>
      </w:r>
      <w:r w:rsidR="004E19C1" w:rsidRPr="00D03ADE">
        <w:t xml:space="preserve"> µ</w:t>
      </w:r>
      <w:r w:rsidR="00E32658" w:rsidRPr="00D03ADE">
        <w:t xml:space="preserve">g/mL) </w:t>
      </w:r>
      <w:r w:rsidR="0032254F" w:rsidRPr="00D03ADE">
        <w:t>after 48</w:t>
      </w:r>
      <w:r w:rsidR="004E19C1" w:rsidRPr="00D03ADE">
        <w:t xml:space="preserve"> </w:t>
      </w:r>
      <w:r w:rsidR="0032254F" w:rsidRPr="00D03ADE">
        <w:t xml:space="preserve">h </w:t>
      </w:r>
      <w:r w:rsidR="009E69EC" w:rsidRPr="00D03ADE">
        <w:t xml:space="preserve">of </w:t>
      </w:r>
      <w:r w:rsidR="0032254F" w:rsidRPr="00D03ADE">
        <w:t>growth at 25</w:t>
      </w:r>
      <w:r w:rsidR="00331DB6" w:rsidRPr="00D03ADE">
        <w:t xml:space="preserve"> °</w:t>
      </w:r>
      <w:r w:rsidR="0032254F" w:rsidRPr="00D03ADE">
        <w:t xml:space="preserve">C on </w:t>
      </w:r>
      <w:r w:rsidR="0032254F" w:rsidRPr="00D03ADE">
        <w:rPr>
          <w:i/>
          <w:iCs/>
        </w:rPr>
        <w:t>E. coli</w:t>
      </w:r>
      <w:r w:rsidR="0032254F" w:rsidRPr="00D03ADE">
        <w:t xml:space="preserve"> OP50</w:t>
      </w:r>
      <w:r w:rsidR="00411312" w:rsidRPr="00D03ADE">
        <w:t>.</w:t>
      </w:r>
      <w:r w:rsidR="00B06EBA" w:rsidRPr="00D03ADE">
        <w:t xml:space="preserve"> </w:t>
      </w:r>
      <w:r w:rsidR="00411312" w:rsidRPr="00D03ADE">
        <w:t>M</w:t>
      </w:r>
      <w:r w:rsidR="00B06EBA" w:rsidRPr="00D03ADE">
        <w:t xml:space="preserve">anual counts were collected after </w:t>
      </w:r>
      <w:r w:rsidR="00D03ADE">
        <w:t xml:space="preserve">an </w:t>
      </w:r>
      <w:r w:rsidR="00FA3156" w:rsidRPr="00D03ADE">
        <w:t>additional 48 h</w:t>
      </w:r>
      <w:r w:rsidR="0032254F" w:rsidRPr="00D03ADE">
        <w:t xml:space="preserve">. </w:t>
      </w:r>
      <w:r w:rsidR="00E32658" w:rsidRPr="00D03ADE">
        <w:t xml:space="preserve"> </w:t>
      </w:r>
      <w:r w:rsidR="00736544" w:rsidRPr="00D03ADE">
        <w:t>Statistical significance was calculated using Student’s t-test</w:t>
      </w:r>
      <w:r w:rsidR="00256FA2" w:rsidRPr="00D03ADE">
        <w:t xml:space="preserve"> (ns = not significant)</w:t>
      </w:r>
      <w:r w:rsidR="00736544" w:rsidRPr="00D03ADE">
        <w:t xml:space="preserve">. Error bars represent SEM. </w:t>
      </w:r>
    </w:p>
    <w:p w14:paraId="42431BBD" w14:textId="6D7816B1" w:rsidR="007944E2" w:rsidRPr="00D03ADE" w:rsidRDefault="007944E2" w:rsidP="00D03ADE"/>
    <w:p w14:paraId="360B35B6" w14:textId="4C9607A0" w:rsidR="009E5295" w:rsidRPr="00D03ADE" w:rsidRDefault="009E5295" w:rsidP="00D03ADE">
      <w:pPr>
        <w:tabs>
          <w:tab w:val="left" w:pos="2355"/>
        </w:tabs>
      </w:pPr>
      <w:r w:rsidRPr="00D03ADE">
        <w:rPr>
          <w:b/>
          <w:bCs/>
        </w:rPr>
        <w:t>Supplemental File 1</w:t>
      </w:r>
      <w:r w:rsidR="004B6E8F">
        <w:rPr>
          <w:b/>
          <w:bCs/>
        </w:rPr>
        <w:t>:</w:t>
      </w:r>
      <w:r w:rsidR="004B6E8F" w:rsidRPr="00D03ADE">
        <w:t xml:space="preserve"> </w:t>
      </w:r>
      <w:r w:rsidRPr="00D03ADE">
        <w:rPr>
          <w:b/>
          <w:bCs/>
        </w:rPr>
        <w:t>Proteostasis pipeline</w:t>
      </w:r>
      <w:r w:rsidRPr="00D03ADE">
        <w:t xml:space="preserve">. Downloadable image analysis pipeline for use in CellProfiler. Instructions for application can be found in </w:t>
      </w:r>
      <w:r w:rsidR="00D03ADE">
        <w:t>section</w:t>
      </w:r>
      <w:r w:rsidR="00D03ADE" w:rsidRPr="00D03ADE">
        <w:t xml:space="preserve"> </w:t>
      </w:r>
      <w:r w:rsidRPr="00D03ADE">
        <w:t xml:space="preserve">9. </w:t>
      </w:r>
    </w:p>
    <w:p w14:paraId="6718453B" w14:textId="77777777" w:rsidR="009E5295" w:rsidRPr="00D03ADE" w:rsidRDefault="009E5295" w:rsidP="00D03ADE">
      <w:pPr>
        <w:tabs>
          <w:tab w:val="left" w:pos="2355"/>
        </w:tabs>
      </w:pPr>
    </w:p>
    <w:p w14:paraId="2924D887" w14:textId="32AF6F4D" w:rsidR="009E5295" w:rsidRPr="00D03ADE" w:rsidRDefault="009E5295" w:rsidP="00D03ADE">
      <w:pPr>
        <w:tabs>
          <w:tab w:val="left" w:pos="2355"/>
        </w:tabs>
      </w:pPr>
      <w:r w:rsidRPr="00D03ADE">
        <w:rPr>
          <w:b/>
          <w:bCs/>
        </w:rPr>
        <w:t>Supplemental File 2</w:t>
      </w:r>
      <w:r w:rsidR="004B6E8F">
        <w:rPr>
          <w:b/>
          <w:bCs/>
        </w:rPr>
        <w:t>:</w:t>
      </w:r>
      <w:r w:rsidR="004B6E8F" w:rsidRPr="00D03ADE">
        <w:rPr>
          <w:b/>
          <w:bCs/>
        </w:rPr>
        <w:t xml:space="preserve"> </w:t>
      </w:r>
      <w:r w:rsidRPr="00D03ADE">
        <w:rPr>
          <w:b/>
          <w:bCs/>
        </w:rPr>
        <w:t xml:space="preserve">Training set untangling worm. </w:t>
      </w:r>
      <w:r w:rsidRPr="00D03ADE">
        <w:t xml:space="preserve">File to be uploaded into the </w:t>
      </w:r>
      <w:r w:rsidR="00624C28" w:rsidRPr="00D03ADE">
        <w:t>“</w:t>
      </w:r>
      <w:r w:rsidRPr="00D03ADE">
        <w:t>Untangle</w:t>
      </w:r>
      <w:r w:rsidR="00CA49FA" w:rsidRPr="00D03ADE">
        <w:t>W</w:t>
      </w:r>
      <w:r w:rsidRPr="00D03ADE">
        <w:t>orms</w:t>
      </w:r>
      <w:r w:rsidR="00624C28" w:rsidRPr="00D03ADE">
        <w:t>”</w:t>
      </w:r>
      <w:r w:rsidRPr="00D03ADE">
        <w:t xml:space="preserve"> module. This particular training set is specific to the worms used in </w:t>
      </w:r>
      <w:r w:rsidR="00190C29" w:rsidRPr="00D03ADE">
        <w:t xml:space="preserve">the </w:t>
      </w:r>
      <w:r w:rsidR="00BF1512" w:rsidRPr="00D03ADE">
        <w:t>initial</w:t>
      </w:r>
      <w:r w:rsidRPr="00D03ADE">
        <w:t xml:space="preserve"> approach. Alterations in worm size and shape will change the accuracy and quality of identification. It may be necessary to create a more personalized training file. Instructions for creating a new training set can be found at </w:t>
      </w:r>
      <w:r w:rsidR="00F93282">
        <w:t>the official CellProfiler website</w:t>
      </w:r>
      <w:r w:rsidR="00F93282" w:rsidRPr="00F93282">
        <w:rPr>
          <w:rStyle w:val="Hyperlink"/>
          <w:color w:val="auto"/>
          <w:u w:val="none"/>
          <w:vertAlign w:val="superscript"/>
        </w:rPr>
        <w:t>17</w:t>
      </w:r>
      <w:r w:rsidRPr="00D03ADE">
        <w:t>.</w:t>
      </w:r>
    </w:p>
    <w:p w14:paraId="1C742D6C" w14:textId="2CB0897B" w:rsidR="009E5295" w:rsidRPr="00D03ADE" w:rsidRDefault="009E5295" w:rsidP="00D03ADE">
      <w:pPr>
        <w:rPr>
          <w:b/>
        </w:rPr>
      </w:pPr>
    </w:p>
    <w:p w14:paraId="0B96F4F3" w14:textId="0F4D9F36" w:rsidR="00180310" w:rsidRPr="00D03ADE" w:rsidRDefault="00180310" w:rsidP="00D03ADE">
      <w:pPr>
        <w:rPr>
          <w:b/>
        </w:rPr>
      </w:pPr>
      <w:r w:rsidRPr="00D03ADE">
        <w:rPr>
          <w:b/>
        </w:rPr>
        <w:t>Supplemental File 3</w:t>
      </w:r>
      <w:r w:rsidR="004B6E8F">
        <w:rPr>
          <w:b/>
        </w:rPr>
        <w:t>:</w:t>
      </w:r>
      <w:r w:rsidR="004B6E8F" w:rsidRPr="00D03ADE">
        <w:rPr>
          <w:b/>
        </w:rPr>
        <w:t xml:space="preserve"> </w:t>
      </w:r>
      <w:r w:rsidR="00807DAE" w:rsidRPr="00D03ADE">
        <w:rPr>
          <w:b/>
        </w:rPr>
        <w:t xml:space="preserve">Graphical User Interface </w:t>
      </w:r>
      <w:r w:rsidR="00B54B33" w:rsidRPr="00D03ADE">
        <w:rPr>
          <w:b/>
        </w:rPr>
        <w:t xml:space="preserve">for Windows Operating System. </w:t>
      </w:r>
      <w:r w:rsidR="00807DAE" w:rsidRPr="00D03ADE">
        <w:t>gui_windowsOS_64x.zip</w:t>
      </w:r>
      <w:r w:rsidR="00F755A1" w:rsidRPr="00D03ADE">
        <w:t>.</w:t>
      </w:r>
    </w:p>
    <w:p w14:paraId="550DBA32" w14:textId="77777777" w:rsidR="00180310" w:rsidRPr="00D03ADE" w:rsidRDefault="00180310" w:rsidP="00D03ADE">
      <w:pPr>
        <w:rPr>
          <w:b/>
        </w:rPr>
      </w:pPr>
    </w:p>
    <w:p w14:paraId="65420C81" w14:textId="2FE1A3F9" w:rsidR="00180310" w:rsidRPr="00D03ADE" w:rsidRDefault="00180310" w:rsidP="00D03ADE">
      <w:r w:rsidRPr="00D03ADE">
        <w:rPr>
          <w:b/>
        </w:rPr>
        <w:t>Supplemental File 4</w:t>
      </w:r>
      <w:r w:rsidR="004B6E8F">
        <w:rPr>
          <w:b/>
        </w:rPr>
        <w:t>:</w:t>
      </w:r>
      <w:r w:rsidR="004B6E8F" w:rsidRPr="00D03ADE">
        <w:rPr>
          <w:b/>
        </w:rPr>
        <w:t xml:space="preserve"> </w:t>
      </w:r>
      <w:r w:rsidR="00B54B33" w:rsidRPr="00D03ADE">
        <w:rPr>
          <w:b/>
        </w:rPr>
        <w:t xml:space="preserve">Graphical User Interface for Mac Operating System. </w:t>
      </w:r>
      <w:r w:rsidR="00807DAE" w:rsidRPr="00D03ADE">
        <w:t>gui_MacOS_64x.zip</w:t>
      </w:r>
      <w:r w:rsidR="00F755A1" w:rsidRPr="00D03ADE">
        <w:t>.</w:t>
      </w:r>
    </w:p>
    <w:p w14:paraId="2CED2FD3" w14:textId="77777777" w:rsidR="004121E8" w:rsidRPr="00D03ADE" w:rsidRDefault="004121E8" w:rsidP="00D03ADE">
      <w:pPr>
        <w:rPr>
          <w:b/>
        </w:rPr>
      </w:pPr>
    </w:p>
    <w:p w14:paraId="753FC99B" w14:textId="0206C39B" w:rsidR="003836A7" w:rsidRPr="00D03ADE" w:rsidRDefault="00551D82" w:rsidP="00D03ADE">
      <w:r w:rsidRPr="00D03ADE">
        <w:rPr>
          <w:b/>
        </w:rPr>
        <w:t xml:space="preserve">DISCUSSION: </w:t>
      </w:r>
    </w:p>
    <w:p w14:paraId="7833D5D4" w14:textId="1E77F761" w:rsidR="00874B97" w:rsidRPr="00D03ADE" w:rsidRDefault="008A24C1" w:rsidP="00D03ADE">
      <w:r w:rsidRPr="00D03ADE">
        <w:t>The described protocol outline</w:t>
      </w:r>
      <w:r w:rsidR="002A4F7A" w:rsidRPr="00D03ADE">
        <w:t>s</w:t>
      </w:r>
      <w:r w:rsidRPr="00D03ADE">
        <w:t xml:space="preserve"> procedures </w:t>
      </w:r>
      <w:r w:rsidR="008C3D5C" w:rsidRPr="00D03ADE">
        <w:t xml:space="preserve">for </w:t>
      </w:r>
      <w:r w:rsidR="008C3D5C" w:rsidRPr="00D03ADE">
        <w:rPr>
          <w:i/>
          <w:iCs/>
        </w:rPr>
        <w:t>C. elegans</w:t>
      </w:r>
      <w:r w:rsidR="008C3D5C" w:rsidRPr="00D03ADE">
        <w:t xml:space="preserve"> culturing</w:t>
      </w:r>
      <w:r w:rsidR="009F2F8B" w:rsidRPr="00D03ADE">
        <w:t xml:space="preserve">, imaging, and image processing </w:t>
      </w:r>
      <w:r w:rsidR="00CA5CEF" w:rsidRPr="00D03ADE">
        <w:t>that incorporate</w:t>
      </w:r>
      <w:r w:rsidR="00D03ADE">
        <w:t>s</w:t>
      </w:r>
      <w:r w:rsidR="00CA5CEF" w:rsidRPr="00D03ADE">
        <w:t xml:space="preserve"> CellProfiler</w:t>
      </w:r>
      <w:r w:rsidR="00035A4E" w:rsidRPr="00D03ADE">
        <w:t xml:space="preserve">, an open-source image analysis software. </w:t>
      </w:r>
      <w:r w:rsidR="00190C29" w:rsidRPr="00D03ADE">
        <w:t>The</w:t>
      </w:r>
      <w:r w:rsidR="00CC670A" w:rsidRPr="00D03ADE">
        <w:t xml:space="preserve"> representative results demonstrate reproducibility, </w:t>
      </w:r>
      <w:r w:rsidR="00385A37" w:rsidRPr="00D03ADE">
        <w:t>reduction</w:t>
      </w:r>
      <w:r w:rsidR="00CC670A" w:rsidRPr="00D03ADE">
        <w:t xml:space="preserve"> of bias</w:t>
      </w:r>
      <w:r w:rsidR="00EE4202" w:rsidRPr="00D03ADE">
        <w:t>, and scalability.</w:t>
      </w:r>
      <w:r w:rsidR="0066327D" w:rsidRPr="00D03ADE">
        <w:t xml:space="preserve"> This </w:t>
      </w:r>
      <w:r w:rsidR="00BA7E2E" w:rsidRPr="00D03ADE">
        <w:t xml:space="preserve">standardized procedure will </w:t>
      </w:r>
      <w:r w:rsidR="00F2435D" w:rsidRPr="00D03ADE">
        <w:t xml:space="preserve">improve screening strategies </w:t>
      </w:r>
      <w:r w:rsidR="00880780" w:rsidRPr="00D03ADE">
        <w:t>employed</w:t>
      </w:r>
      <w:r w:rsidR="00F2435D" w:rsidRPr="00D03ADE">
        <w:t xml:space="preserve"> </w:t>
      </w:r>
      <w:r w:rsidR="005C62C2" w:rsidRPr="00D03ADE">
        <w:t>with</w:t>
      </w:r>
      <w:r w:rsidR="00F2435D" w:rsidRPr="00D03ADE">
        <w:t xml:space="preserve"> large bacterial, genomic, or drug libraries</w:t>
      </w:r>
      <w:r w:rsidR="00DB2B78" w:rsidRPr="00D03ADE">
        <w:t xml:space="preserve">. </w:t>
      </w:r>
      <w:r w:rsidR="00BD3DCE" w:rsidRPr="00D03ADE">
        <w:t>While other</w:t>
      </w:r>
      <w:r w:rsidR="007F2BF3" w:rsidRPr="00D03ADE">
        <w:t xml:space="preserve"> automated </w:t>
      </w:r>
      <w:r w:rsidR="007F2BF3" w:rsidRPr="00D03ADE">
        <w:rPr>
          <w:i/>
          <w:iCs/>
        </w:rPr>
        <w:t>C. e</w:t>
      </w:r>
      <w:r w:rsidR="004F4434" w:rsidRPr="00D03ADE">
        <w:rPr>
          <w:i/>
          <w:iCs/>
        </w:rPr>
        <w:t>legans</w:t>
      </w:r>
      <w:r w:rsidR="004F4434" w:rsidRPr="00D03ADE">
        <w:t xml:space="preserve"> methods of object detection </w:t>
      </w:r>
      <w:r w:rsidR="00F93282" w:rsidRPr="00D03ADE">
        <w:t>exists</w:t>
      </w:r>
      <w:r w:rsidR="004F4434" w:rsidRPr="00D03ADE">
        <w:t xml:space="preserve">, the described </w:t>
      </w:r>
      <w:r w:rsidR="00566EA5" w:rsidRPr="00D03ADE">
        <w:t xml:space="preserve">technique </w:t>
      </w:r>
      <w:r w:rsidR="000D28E5" w:rsidRPr="00D03ADE">
        <w:t>offers</w:t>
      </w:r>
      <w:r w:rsidR="00FA5F6C" w:rsidRPr="00D03ADE">
        <w:t xml:space="preserve"> a standardized</w:t>
      </w:r>
      <w:r w:rsidR="007A48A9" w:rsidRPr="00D03ADE">
        <w:t>,</w:t>
      </w:r>
      <w:r w:rsidR="00FA5F6C" w:rsidRPr="00D03ADE">
        <w:t xml:space="preserve"> </w:t>
      </w:r>
      <w:r w:rsidR="002D7C65" w:rsidRPr="00D03ADE">
        <w:t xml:space="preserve">higher-throughput </w:t>
      </w:r>
      <w:r w:rsidR="00FA5F6C" w:rsidRPr="00D03ADE">
        <w:t xml:space="preserve">pipeline that integrates culturing, image acquisition, and </w:t>
      </w:r>
      <w:r w:rsidR="002D7C65" w:rsidRPr="00D03ADE">
        <w:t xml:space="preserve">analysis. </w:t>
      </w:r>
    </w:p>
    <w:p w14:paraId="7646E3F0" w14:textId="77777777" w:rsidR="0099030B" w:rsidRPr="00D03ADE" w:rsidRDefault="0099030B" w:rsidP="00D03ADE"/>
    <w:p w14:paraId="64C441CA" w14:textId="041D20B0" w:rsidR="00D67ED0" w:rsidRPr="00D03ADE" w:rsidRDefault="007D1C12" w:rsidP="00D03ADE">
      <w:r w:rsidRPr="00D03ADE">
        <w:t xml:space="preserve">Several variations of worm cultivation had to </w:t>
      </w:r>
      <w:r w:rsidR="000A4896" w:rsidRPr="00D03ADE">
        <w:t>be</w:t>
      </w:r>
      <w:r w:rsidR="00F557C2" w:rsidRPr="00D03ADE">
        <w:t xml:space="preserve"> tested to optimize the protocol</w:t>
      </w:r>
      <w:r w:rsidR="004A0BD8" w:rsidRPr="00D03ADE">
        <w:t xml:space="preserve"> described herein</w:t>
      </w:r>
      <w:r w:rsidR="00F557C2" w:rsidRPr="00D03ADE">
        <w:t>.</w:t>
      </w:r>
      <w:r w:rsidR="00874B97" w:rsidRPr="00D03ADE">
        <w:t xml:space="preserve"> </w:t>
      </w:r>
      <w:r w:rsidR="00760EE2" w:rsidRPr="00D03ADE">
        <w:t>Initially</w:t>
      </w:r>
      <w:r w:rsidR="00874B97" w:rsidRPr="00D03ADE">
        <w:t>, worms were transferred to sample bacteria immediately post</w:t>
      </w:r>
      <w:r w:rsidR="00735C99" w:rsidRPr="00D03ADE">
        <w:t xml:space="preserve"> </w:t>
      </w:r>
      <w:r w:rsidR="00874B97" w:rsidRPr="00D03ADE">
        <w:t>age</w:t>
      </w:r>
      <w:r w:rsidR="00735C99" w:rsidRPr="00D03ADE">
        <w:t>-</w:t>
      </w:r>
      <w:r w:rsidR="00874B97" w:rsidRPr="00D03ADE">
        <w:t>synchronization</w:t>
      </w:r>
      <w:r w:rsidR="00460D45" w:rsidRPr="00D03ADE">
        <w:t xml:space="preserve"> (L1 stage)</w:t>
      </w:r>
      <w:r w:rsidR="00874B97" w:rsidRPr="00D03ADE">
        <w:t xml:space="preserve">. However, </w:t>
      </w:r>
      <w:r w:rsidR="00AA1E6D" w:rsidRPr="00D03ADE">
        <w:t xml:space="preserve">such </w:t>
      </w:r>
      <w:r w:rsidR="00D03ADE">
        <w:t xml:space="preserve">an </w:t>
      </w:r>
      <w:r w:rsidR="00AA1E6D" w:rsidRPr="00D03ADE">
        <w:t xml:space="preserve">approach resulted </w:t>
      </w:r>
      <w:r w:rsidR="005573FC" w:rsidRPr="00D03ADE">
        <w:t>in a population of worms with variable sizes</w:t>
      </w:r>
      <w:r w:rsidR="00874B97" w:rsidRPr="00D03ADE">
        <w:t xml:space="preserve">, even </w:t>
      </w:r>
      <w:r w:rsidR="00AB6F73" w:rsidRPr="00D03ADE">
        <w:t>among</w:t>
      </w:r>
      <w:r w:rsidR="00874B97" w:rsidRPr="00D03ADE">
        <w:t xml:space="preserve"> worms within the same well.</w:t>
      </w:r>
      <w:r w:rsidR="004A449B" w:rsidRPr="00D03ADE">
        <w:t xml:space="preserve"> </w:t>
      </w:r>
      <w:r w:rsidR="0011322D" w:rsidRPr="00D03ADE">
        <w:rPr>
          <w:i/>
          <w:iCs/>
        </w:rPr>
        <w:t>C. elegans</w:t>
      </w:r>
      <w:r w:rsidR="0011322D" w:rsidRPr="00D03ADE">
        <w:t xml:space="preserve"> are known for </w:t>
      </w:r>
      <w:r w:rsidR="00731AB9" w:rsidRPr="00D03ADE">
        <w:t>p</w:t>
      </w:r>
      <w:r w:rsidR="00534689" w:rsidRPr="00D03ADE">
        <w:t>athogen avoidance</w:t>
      </w:r>
      <w:hyperlink w:anchor="_ENREF_18" w:tooltip="Schulenburg, 2007 #15314" w:history="1">
        <w:r w:rsidR="00411312" w:rsidRPr="00D03ADE">
          <w:fldChar w:fldCharType="begin"/>
        </w:r>
        <w:r w:rsidR="00411312" w:rsidRPr="00D03ADE">
          <w:instrText xml:space="preserve"> ADDIN EN.CITE &lt;EndNote&gt;&lt;Cite&gt;&lt;Author&gt;Schulenburg&lt;/Author&gt;&lt;Year&gt;2007&lt;/Year&gt;&lt;RecNum&gt;15314&lt;/RecNum&gt;&lt;DisplayText&gt;&lt;style face="superscript"&gt;18&lt;/style&gt;&lt;/DisplayText&gt;&lt;record&gt;&lt;rec-number&gt;15314&lt;/rec-number&gt;&lt;foreign-keys&gt;&lt;key app="EN" db-id="w90ffpfrozwp5ieavs9x9pstwawfxsa2pwvp"&gt;15314&lt;/key&gt;&lt;/foreign-keys&gt;&lt;ref-type name="Journal Article"&gt;17&lt;/ref-type&gt;&lt;contributors&gt;&lt;authors&gt;&lt;author&gt;Schulenburg, H.&lt;/author&gt;&lt;author&gt;Ewbank, J. J.&lt;/author&gt;&lt;/authors&gt;&lt;/contributors&gt;&lt;auth-address&gt;Department of Animal Evolutionary Ecology, University of Tübingen, Auf der Morgenstelle 28, 72076 Tübingen, Germany. schulenburg@uni-tuebingen.de&lt;/auth-address&gt;&lt;titles&gt;&lt;title&gt;The genetics of pathogen avoidance in Caenorhabditis elegans&lt;/title&gt;&lt;secondary-title&gt;Mol Microbiol&lt;/secondary-title&gt;&lt;alt-title&gt;Molecular microbiology&lt;/alt-title&gt;&lt;/titles&gt;&lt;alt-periodical&gt;&lt;full-title&gt;Molecular Microbiology&lt;/full-title&gt;&lt;/alt-periodical&gt;&lt;pages&gt;563-70&lt;/pages&gt;&lt;volume&gt;66&lt;/volume&gt;&lt;number&gt;3&lt;/number&gt;&lt;edition&gt;2007/09/20&lt;/edition&gt;&lt;keywords&gt;&lt;keyword&gt;Animals&lt;/keyword&gt;&lt;keyword&gt;Caenorhabditis elegans/genetics/microbiology/*physiology&lt;/keyword&gt;&lt;keyword&gt;Escherichia coli/physiology&lt;/keyword&gt;&lt;keyword&gt;Genes, Helminth&lt;/keyword&gt;&lt;keyword&gt;Host-Pathogen Interactions&lt;/keyword&gt;&lt;keyword&gt;Models, Biological&lt;/keyword&gt;&lt;keyword&gt;Mutation&lt;/keyword&gt;&lt;keyword&gt;Pseudomonas aeruginosa/physiology&lt;/keyword&gt;&lt;keyword&gt;Signal Transduction/genetics/*physiology&lt;/keyword&gt;&lt;keyword&gt;*Soil Microbiology&lt;/keyword&gt;&lt;/keywords&gt;&lt;dates&gt;&lt;year&gt;2007&lt;/year&gt;&lt;pub-dates&gt;&lt;date&gt;Nov&lt;/date&gt;&lt;/pub-dates&gt;&lt;/dates&gt;&lt;isbn&gt;0950-382X (Print)&amp;#xD;0950-382x&lt;/isbn&gt;&lt;accession-num&gt;17877707&lt;/accession-num&gt;&lt;urls&gt;&lt;/urls&gt;&lt;electronic-resource-num&gt;10.1111/j.1365-2958.2007.05946.x&lt;/electronic-resource-num&gt;&lt;remote-database-provider&gt;Nlm&lt;/remote-database-provider&gt;&lt;language&gt;eng&lt;/language&gt;&lt;/record&gt;&lt;/Cite&gt;&lt;/EndNote&gt;</w:instrText>
        </w:r>
        <w:r w:rsidR="00411312" w:rsidRPr="00D03ADE">
          <w:fldChar w:fldCharType="separate"/>
        </w:r>
        <w:r w:rsidR="00411312" w:rsidRPr="00D03ADE">
          <w:rPr>
            <w:noProof/>
            <w:vertAlign w:val="superscript"/>
          </w:rPr>
          <w:t>1</w:t>
        </w:r>
        <w:r w:rsidR="00F93282">
          <w:rPr>
            <w:noProof/>
            <w:vertAlign w:val="superscript"/>
          </w:rPr>
          <w:t>9</w:t>
        </w:r>
        <w:r w:rsidR="00411312" w:rsidRPr="00D03ADE">
          <w:fldChar w:fldCharType="end"/>
        </w:r>
      </w:hyperlink>
      <w:r w:rsidR="00BB0087" w:rsidRPr="00D03ADE">
        <w:t>,</w:t>
      </w:r>
      <w:r w:rsidR="00CB4142" w:rsidRPr="00D03ADE">
        <w:t xml:space="preserve"> </w:t>
      </w:r>
      <w:r w:rsidR="001A373F" w:rsidRPr="00D03ADE">
        <w:t>which</w:t>
      </w:r>
      <w:r w:rsidR="00731AB9" w:rsidRPr="00D03ADE">
        <w:t xml:space="preserve"> could have </w:t>
      </w:r>
      <w:r w:rsidR="00AB4D58" w:rsidRPr="00D03ADE">
        <w:t>contributed to the observed variability in size</w:t>
      </w:r>
      <w:r w:rsidR="001A373F" w:rsidRPr="00D03ADE">
        <w:t xml:space="preserve"> and</w:t>
      </w:r>
      <w:r w:rsidR="00AB4D58" w:rsidRPr="00D03ADE">
        <w:t xml:space="preserve"> ultimately affect downstream imaging</w:t>
      </w:r>
      <w:r w:rsidR="00CB4142" w:rsidRPr="00D03ADE">
        <w:t>—</w:t>
      </w:r>
      <w:r w:rsidR="00AB4D58" w:rsidRPr="00D03ADE">
        <w:t>worm detection</w:t>
      </w:r>
      <w:r w:rsidR="00976653" w:rsidRPr="00D03ADE">
        <w:t>,</w:t>
      </w:r>
      <w:r w:rsidR="00AB4D58" w:rsidRPr="00D03ADE">
        <w:t xml:space="preserve"> in particular.</w:t>
      </w:r>
      <w:r w:rsidR="00CB4142" w:rsidRPr="00D03ADE">
        <w:t xml:space="preserve"> </w:t>
      </w:r>
      <w:r w:rsidR="001B4AFC" w:rsidRPr="00D03ADE">
        <w:t>To eliminate such variability</w:t>
      </w:r>
      <w:r w:rsidR="00874B97" w:rsidRPr="00D03ADE">
        <w:t xml:space="preserve">, </w:t>
      </w:r>
      <w:r w:rsidR="00292E3B" w:rsidRPr="00D03ADE">
        <w:t xml:space="preserve">the entire </w:t>
      </w:r>
      <w:r w:rsidR="00B55BD4" w:rsidRPr="00D03ADE">
        <w:t xml:space="preserve">NGM area in each </w:t>
      </w:r>
      <w:r w:rsidR="00292E3B" w:rsidRPr="00D03ADE">
        <w:t>well</w:t>
      </w:r>
      <w:r w:rsidR="00C43360" w:rsidRPr="00D03ADE">
        <w:t xml:space="preserve"> was covered</w:t>
      </w:r>
      <w:r w:rsidR="00292E3B" w:rsidRPr="00D03ADE">
        <w:t xml:space="preserve"> with </w:t>
      </w:r>
      <w:r w:rsidR="003070A1" w:rsidRPr="00D03ADE">
        <w:t>test bacteria</w:t>
      </w:r>
      <w:r w:rsidR="00022B70" w:rsidRPr="00D03ADE">
        <w:t xml:space="preserve">. Furthermore, </w:t>
      </w:r>
      <w:r w:rsidR="00DC7667" w:rsidRPr="00D03ADE">
        <w:t xml:space="preserve">worms </w:t>
      </w:r>
      <w:r w:rsidR="00C43360" w:rsidRPr="00D03ADE">
        <w:t>were</w:t>
      </w:r>
      <w:r w:rsidR="00DC7667" w:rsidRPr="00D03ADE">
        <w:t xml:space="preserve"> </w:t>
      </w:r>
      <w:r w:rsidR="00670F24" w:rsidRPr="00D03ADE">
        <w:t>fe</w:t>
      </w:r>
      <w:r w:rsidR="00C43360" w:rsidRPr="00D03ADE">
        <w:t>d</w:t>
      </w:r>
      <w:r w:rsidR="00CA5889" w:rsidRPr="00D03ADE">
        <w:t xml:space="preserve"> </w:t>
      </w:r>
      <w:r w:rsidR="00CA5889" w:rsidRPr="00D03ADE">
        <w:rPr>
          <w:i/>
          <w:iCs/>
        </w:rPr>
        <w:t>E. coli</w:t>
      </w:r>
      <w:r w:rsidR="00CA5889" w:rsidRPr="00D03ADE">
        <w:t xml:space="preserve"> OP50</w:t>
      </w:r>
      <w:r w:rsidR="00DC7667" w:rsidRPr="00D03ADE">
        <w:t xml:space="preserve"> </w:t>
      </w:r>
      <w:r w:rsidR="003070A1" w:rsidRPr="00D03ADE">
        <w:t>and</w:t>
      </w:r>
      <w:r w:rsidR="00C43360" w:rsidRPr="00D03ADE">
        <w:t xml:space="preserve"> allowed</w:t>
      </w:r>
      <w:r w:rsidR="003070A1" w:rsidRPr="00D03ADE">
        <w:t xml:space="preserve"> </w:t>
      </w:r>
      <w:r w:rsidR="00126F85" w:rsidRPr="00D03ADE">
        <w:t xml:space="preserve">to </w:t>
      </w:r>
      <w:r w:rsidR="003070A1" w:rsidRPr="00D03ADE">
        <w:t xml:space="preserve">fully </w:t>
      </w:r>
      <w:r w:rsidR="003070A1" w:rsidRPr="00D03ADE">
        <w:lastRenderedPageBreak/>
        <w:t>develop</w:t>
      </w:r>
      <w:r w:rsidR="00126F85" w:rsidRPr="00D03ADE">
        <w:t xml:space="preserve"> </w:t>
      </w:r>
      <w:r w:rsidR="003070A1" w:rsidRPr="00D03ADE">
        <w:t xml:space="preserve">into young adults </w:t>
      </w:r>
      <w:r w:rsidR="00874B97" w:rsidRPr="00D03ADE">
        <w:t xml:space="preserve">for 48 </w:t>
      </w:r>
      <w:r w:rsidR="001924DF" w:rsidRPr="00D03ADE">
        <w:t>h</w:t>
      </w:r>
      <w:r w:rsidR="00531524" w:rsidRPr="00D03ADE">
        <w:t xml:space="preserve"> at 25 °C</w:t>
      </w:r>
      <w:r w:rsidR="00670F24" w:rsidRPr="00D03ADE">
        <w:t xml:space="preserve">. </w:t>
      </w:r>
      <w:r w:rsidR="00E74F6F" w:rsidRPr="00D03ADE">
        <w:t xml:space="preserve">Allowing </w:t>
      </w:r>
      <w:r w:rsidR="005F50D5" w:rsidRPr="00D03ADE">
        <w:t xml:space="preserve">worms </w:t>
      </w:r>
      <w:r w:rsidR="008A00A8" w:rsidRPr="00D03ADE">
        <w:t xml:space="preserve">to </w:t>
      </w:r>
      <w:r w:rsidR="005F50D5" w:rsidRPr="00D03ADE">
        <w:t>reach adulthood</w:t>
      </w:r>
      <w:r w:rsidR="007B044A" w:rsidRPr="00D03ADE">
        <w:t xml:space="preserve"> on </w:t>
      </w:r>
      <w:r w:rsidR="007B044A" w:rsidRPr="00D03ADE">
        <w:rPr>
          <w:i/>
          <w:iCs/>
        </w:rPr>
        <w:t>E. coli</w:t>
      </w:r>
      <w:r w:rsidR="007B044A" w:rsidRPr="00D03ADE">
        <w:t xml:space="preserve"> OP50 </w:t>
      </w:r>
      <w:r w:rsidR="001B37FA" w:rsidRPr="00D03ADE">
        <w:t xml:space="preserve">prior to </w:t>
      </w:r>
      <w:r w:rsidR="003B7881" w:rsidRPr="00D03ADE">
        <w:t>transferring</w:t>
      </w:r>
      <w:r w:rsidR="001B37FA" w:rsidRPr="00D03ADE">
        <w:t xml:space="preserve"> </w:t>
      </w:r>
      <w:r w:rsidR="008A00A8" w:rsidRPr="00D03ADE">
        <w:t xml:space="preserve">them </w:t>
      </w:r>
      <w:r w:rsidR="001B37FA" w:rsidRPr="00D03ADE">
        <w:t>on</w:t>
      </w:r>
      <w:r w:rsidR="003B7881" w:rsidRPr="00D03ADE">
        <w:t>to</w:t>
      </w:r>
      <w:r w:rsidR="001B37FA" w:rsidRPr="00D03ADE">
        <w:t xml:space="preserve"> test bacteria</w:t>
      </w:r>
      <w:r w:rsidR="005F50D5" w:rsidRPr="00D03ADE">
        <w:t xml:space="preserve"> resulted in more consistent </w:t>
      </w:r>
      <w:r w:rsidR="001B37FA" w:rsidRPr="00D03ADE">
        <w:t>body</w:t>
      </w:r>
      <w:r w:rsidR="00874B97" w:rsidRPr="00D03ADE">
        <w:t xml:space="preserve"> size. </w:t>
      </w:r>
      <w:r w:rsidR="00270D26" w:rsidRPr="00D03ADE">
        <w:t>Additional</w:t>
      </w:r>
      <w:r w:rsidR="003D10E0" w:rsidRPr="00D03ADE">
        <w:t>ly</w:t>
      </w:r>
      <w:r w:rsidR="00270D26" w:rsidRPr="00D03ADE">
        <w:t>, overcrowding and rapid food depletion</w:t>
      </w:r>
      <w:r w:rsidR="00D22204" w:rsidRPr="00D03ADE">
        <w:t xml:space="preserve"> by progeny</w:t>
      </w:r>
      <w:r w:rsidR="003D10E0" w:rsidRPr="00D03ADE">
        <w:t xml:space="preserve"> </w:t>
      </w:r>
      <w:r w:rsidR="00A057A1" w:rsidRPr="00D03ADE">
        <w:t>w</w:t>
      </w:r>
      <w:r w:rsidR="003B7881" w:rsidRPr="00D03ADE">
        <w:t>ere</w:t>
      </w:r>
      <w:r w:rsidR="00A057A1" w:rsidRPr="00D03ADE">
        <w:t xml:space="preserve"> eliminated by supplementing</w:t>
      </w:r>
      <w:r w:rsidR="00C92B4E" w:rsidRPr="00D03ADE">
        <w:t xml:space="preserve"> NGM agar </w:t>
      </w:r>
      <w:r w:rsidR="00C43360" w:rsidRPr="00D03ADE">
        <w:t>with</w:t>
      </w:r>
      <w:r w:rsidR="00536B17" w:rsidRPr="00D03ADE">
        <w:t xml:space="preserve"> </w:t>
      </w:r>
      <w:r w:rsidR="003631FA" w:rsidRPr="00D03ADE">
        <w:t>FUDR</w:t>
      </w:r>
      <w:r w:rsidR="00746E62" w:rsidRPr="00D03ADE">
        <w:t>.</w:t>
      </w:r>
      <w:r w:rsidR="006F56E9" w:rsidRPr="00D03ADE">
        <w:t xml:space="preserve"> </w:t>
      </w:r>
      <w:r w:rsidR="00A03C88" w:rsidRPr="00D03ADE">
        <w:t>Th</w:t>
      </w:r>
      <w:r w:rsidR="00550CDD" w:rsidRPr="00D03ADE">
        <w:t>e implementation of FUDR</w:t>
      </w:r>
      <w:r w:rsidR="00A03C88" w:rsidRPr="00D03ADE">
        <w:t xml:space="preserve"> </w:t>
      </w:r>
      <w:r w:rsidR="00F37D25" w:rsidRPr="00D03ADE">
        <w:t>removed</w:t>
      </w:r>
      <w:r w:rsidR="00355130" w:rsidRPr="00D03ADE">
        <w:t xml:space="preserve"> progeny</w:t>
      </w:r>
      <w:r w:rsidR="00C20DE2" w:rsidRPr="00D03ADE">
        <w:t xml:space="preserve"> and</w:t>
      </w:r>
      <w:r w:rsidR="00355130" w:rsidRPr="00D03ADE">
        <w:t xml:space="preserve"> </w:t>
      </w:r>
      <w:r w:rsidR="003033B9" w:rsidRPr="00D03ADE">
        <w:t>enhanced automated worm identification, which</w:t>
      </w:r>
      <w:r w:rsidR="001E5FC8" w:rsidRPr="00D03ADE">
        <w:t xml:space="preserve"> was </w:t>
      </w:r>
      <w:r w:rsidR="00355130" w:rsidRPr="00D03ADE">
        <w:t xml:space="preserve">obscured by </w:t>
      </w:r>
      <w:r w:rsidR="001E5FC8" w:rsidRPr="00D03ADE">
        <w:t xml:space="preserve">progeny </w:t>
      </w:r>
      <w:r w:rsidR="00355130" w:rsidRPr="00D03ADE">
        <w:t xml:space="preserve">mixing in with the parental population. </w:t>
      </w:r>
      <w:r w:rsidR="00331868" w:rsidRPr="00D03ADE">
        <w:t xml:space="preserve">However, </w:t>
      </w:r>
      <w:r w:rsidR="00521D2F" w:rsidRPr="00D03ADE">
        <w:t xml:space="preserve">it is important </w:t>
      </w:r>
      <w:r w:rsidR="00331868" w:rsidRPr="00D03ADE">
        <w:t>to be cautious a</w:t>
      </w:r>
      <w:r w:rsidR="00920EF5" w:rsidRPr="00D03ADE">
        <w:t xml:space="preserve">nd use </w:t>
      </w:r>
      <w:r w:rsidR="00D14772" w:rsidRPr="00D03ADE">
        <w:t>appropriate</w:t>
      </w:r>
      <w:r w:rsidR="00920EF5" w:rsidRPr="00D03ADE">
        <w:t xml:space="preserve"> control</w:t>
      </w:r>
      <w:r w:rsidR="00D14772" w:rsidRPr="00D03ADE">
        <w:t>s</w:t>
      </w:r>
      <w:r w:rsidR="00920EF5" w:rsidRPr="00D03ADE">
        <w:t xml:space="preserve"> when utilizing FUDR, as </w:t>
      </w:r>
      <w:r w:rsidR="0069662B" w:rsidRPr="00D03ADE">
        <w:t>the compound</w:t>
      </w:r>
      <w:r w:rsidR="00920EF5" w:rsidRPr="00D03ADE">
        <w:t xml:space="preserve"> is</w:t>
      </w:r>
      <w:r w:rsidR="0069662B" w:rsidRPr="00D03ADE">
        <w:t xml:space="preserve"> </w:t>
      </w:r>
      <w:r w:rsidR="004B24B1" w:rsidRPr="00D03ADE">
        <w:t xml:space="preserve">known to affect </w:t>
      </w:r>
      <w:r w:rsidR="0030134E" w:rsidRPr="00D03ADE">
        <w:rPr>
          <w:i/>
          <w:iCs/>
        </w:rPr>
        <w:t>C. elegans</w:t>
      </w:r>
      <w:r w:rsidR="0030134E" w:rsidRPr="00D03ADE">
        <w:t xml:space="preserve"> </w:t>
      </w:r>
      <w:r w:rsidR="00C519B0" w:rsidRPr="00D03ADE">
        <w:t>proteostasis and lifespan</w:t>
      </w:r>
      <w:r w:rsidR="000069CF" w:rsidRPr="00D03ADE">
        <w:fldChar w:fldCharType="begin">
          <w:fldData xml:space="preserve">PEVuZE5vdGU+PENpdGU+PEF1dGhvcj5GZWxkbWFuPC9BdXRob3I+PFllYXI+MjAxNDwvWWVhcj48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U5NjQ8L3Bh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</w:fldData>
        </w:fldChar>
      </w:r>
      <w:r w:rsidR="000560F3" w:rsidRPr="00D03ADE">
        <w:instrText xml:space="preserve"> ADDIN EN.CITE </w:instrText>
      </w:r>
      <w:r w:rsidR="000560F3" w:rsidRPr="00D03ADE">
        <w:fldChar w:fldCharType="begin">
          <w:fldData xml:space="preserve">PEVuZE5vdGU+PENpdGU+PEF1dGhvcj5GZWxkbWFuPC9BdXRob3I+PFllYXI+MjAxNDwvWWVhcj48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U5NjQ8L3Bh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</w:fldData>
        </w:fldChar>
      </w:r>
      <w:r w:rsidR="000560F3" w:rsidRPr="00D03ADE">
        <w:instrText xml:space="preserve"> ADDIN EN.CITE.DATA </w:instrText>
      </w:r>
      <w:r w:rsidR="000560F3" w:rsidRPr="00D03ADE">
        <w:fldChar w:fldCharType="end"/>
      </w:r>
      <w:r w:rsidR="000069CF" w:rsidRPr="00D03ADE">
        <w:fldChar w:fldCharType="separate"/>
      </w:r>
      <w:hyperlink w:anchor="_ENREF_19" w:tooltip="Feldman, 2014 #15313" w:history="1">
        <w:r w:rsidR="00F93282">
          <w:rPr>
            <w:noProof/>
            <w:vertAlign w:val="superscript"/>
          </w:rPr>
          <w:t>20</w:t>
        </w:r>
      </w:hyperlink>
      <w:r w:rsidR="000560F3" w:rsidRPr="00D03ADE">
        <w:rPr>
          <w:noProof/>
          <w:vertAlign w:val="superscript"/>
        </w:rPr>
        <w:t>,</w:t>
      </w:r>
      <w:hyperlink w:anchor="_ENREF_20" w:tooltip="Van Raamsdonk, 2011 #15312" w:history="1">
        <w:r w:rsidR="00411312" w:rsidRPr="00D03ADE">
          <w:rPr>
            <w:noProof/>
            <w:vertAlign w:val="superscript"/>
          </w:rPr>
          <w:t>2</w:t>
        </w:r>
        <w:r w:rsidR="00F93282">
          <w:rPr>
            <w:noProof/>
            <w:vertAlign w:val="superscript"/>
          </w:rPr>
          <w:t>1</w:t>
        </w:r>
      </w:hyperlink>
      <w:r w:rsidR="000069CF" w:rsidRPr="00D03ADE">
        <w:fldChar w:fldCharType="end"/>
      </w:r>
      <w:r w:rsidR="00920EF5" w:rsidRPr="00D03ADE">
        <w:t>.</w:t>
      </w:r>
      <w:r w:rsidR="0037307D" w:rsidRPr="00D03ADE">
        <w:t xml:space="preserve"> Under the conditions described in this protocol, FUDR </w:t>
      </w:r>
      <w:r w:rsidR="004E2147" w:rsidRPr="00D03ADE">
        <w:t>d</w:t>
      </w:r>
      <w:r w:rsidR="0069662B" w:rsidRPr="00D03ADE">
        <w:t>id</w:t>
      </w:r>
      <w:r w:rsidR="004E2147" w:rsidRPr="00D03ADE">
        <w:t xml:space="preserve"> not affect intestinal polyQ aggregation (</w:t>
      </w:r>
      <w:r w:rsidR="00FE579D" w:rsidRPr="00D03ADE">
        <w:rPr>
          <w:b/>
          <w:bCs/>
        </w:rPr>
        <w:t xml:space="preserve">Supplemental Figure </w:t>
      </w:r>
      <w:r w:rsidR="00866696" w:rsidRPr="00D03ADE">
        <w:rPr>
          <w:b/>
          <w:bCs/>
        </w:rPr>
        <w:t>5</w:t>
      </w:r>
      <w:r w:rsidR="00FE579D" w:rsidRPr="00D03ADE">
        <w:rPr>
          <w:b/>
          <w:bCs/>
        </w:rPr>
        <w:t>)</w:t>
      </w:r>
      <w:r w:rsidR="00AD1BEF" w:rsidRPr="00D03ADE">
        <w:t>; therefore, it</w:t>
      </w:r>
      <w:r w:rsidR="00C27A44" w:rsidRPr="00D03ADE">
        <w:t xml:space="preserve">s utilization </w:t>
      </w:r>
      <w:r w:rsidR="001950F3" w:rsidRPr="00D03ADE">
        <w:t>was</w:t>
      </w:r>
      <w:r w:rsidR="00C27A44" w:rsidRPr="00D03ADE">
        <w:t xml:space="preserve"> </w:t>
      </w:r>
      <w:r w:rsidR="00AD1BEF" w:rsidRPr="00D03ADE">
        <w:t xml:space="preserve">suitable and </w:t>
      </w:r>
      <w:r w:rsidR="00CC2848" w:rsidRPr="00D03ADE">
        <w:t>beneficial</w:t>
      </w:r>
      <w:r w:rsidR="001950F3" w:rsidRPr="00D03ADE">
        <w:t xml:space="preserve"> to the described </w:t>
      </w:r>
      <w:r w:rsidR="005E2470" w:rsidRPr="00D03ADE">
        <w:t>method</w:t>
      </w:r>
      <w:r w:rsidR="00C27A44" w:rsidRPr="00D03ADE">
        <w:t xml:space="preserve">. </w:t>
      </w:r>
    </w:p>
    <w:p w14:paraId="256CEE05" w14:textId="77777777" w:rsidR="003927F3" w:rsidRPr="00D03ADE" w:rsidRDefault="003927F3" w:rsidP="00D03ADE"/>
    <w:p w14:paraId="5B5BF8D2" w14:textId="7DED79EA" w:rsidR="00D67ED0" w:rsidRPr="00D03ADE" w:rsidRDefault="00971C0F" w:rsidP="00D03ADE">
      <w:r w:rsidRPr="00D03ADE">
        <w:t>Freezing samples prior to imaging turned out to be a critical step</w:t>
      </w:r>
      <w:r w:rsidR="003C3183" w:rsidRPr="00D03ADE">
        <w:t xml:space="preserve"> in </w:t>
      </w:r>
      <w:r w:rsidR="00D03ADE">
        <w:t xml:space="preserve">the </w:t>
      </w:r>
      <w:r w:rsidR="003C3183" w:rsidRPr="00D03ADE">
        <w:t>successful employment of the pipeline</w:t>
      </w:r>
      <w:r w:rsidR="00242598" w:rsidRPr="00D03ADE">
        <w:t xml:space="preserve">. The </w:t>
      </w:r>
      <w:r w:rsidR="00104271" w:rsidRPr="00D03ADE">
        <w:t>aggregate</w:t>
      </w:r>
      <w:r w:rsidR="00033BCE" w:rsidRPr="00D03ADE">
        <w:t xml:space="preserve"> counts prior to freezing were significantly higher than manual counts</w:t>
      </w:r>
      <w:r w:rsidR="007D2B33" w:rsidRPr="00D03ADE">
        <w:t xml:space="preserve"> (</w:t>
      </w:r>
      <w:r w:rsidR="007D2B33" w:rsidRPr="00D03ADE">
        <w:rPr>
          <w:b/>
          <w:bCs/>
        </w:rPr>
        <w:t>Figure 3B</w:t>
      </w:r>
      <w:r w:rsidR="007D2B33" w:rsidRPr="00D03ADE">
        <w:t>)</w:t>
      </w:r>
      <w:r w:rsidR="00033BCE" w:rsidRPr="00D03ADE">
        <w:t>.</w:t>
      </w:r>
      <w:r w:rsidR="00620EE9" w:rsidRPr="00D03ADE">
        <w:t xml:space="preserve"> Keeping worms at -20</w:t>
      </w:r>
      <w:r w:rsidR="007A3FBA" w:rsidRPr="00D03ADE">
        <w:t xml:space="preserve"> °</w:t>
      </w:r>
      <w:r w:rsidR="00620EE9" w:rsidRPr="00D03ADE">
        <w:t xml:space="preserve">C for </w:t>
      </w:r>
      <w:r w:rsidR="00E612FD" w:rsidRPr="00D03ADE">
        <w:t>18</w:t>
      </w:r>
      <w:r w:rsidR="00D03ADE">
        <w:t>–</w:t>
      </w:r>
      <w:r w:rsidR="00481B18" w:rsidRPr="00D03ADE">
        <w:t>48</w:t>
      </w:r>
      <w:r w:rsidR="00E612FD" w:rsidRPr="00D03ADE">
        <w:t xml:space="preserve"> h </w:t>
      </w:r>
      <w:r w:rsidR="00487180" w:rsidRPr="00D03ADE">
        <w:t xml:space="preserve">prior to imaging </w:t>
      </w:r>
      <w:r w:rsidR="00E612FD" w:rsidRPr="00D03ADE">
        <w:t xml:space="preserve">reduced background fluorescence and </w:t>
      </w:r>
      <w:r w:rsidR="000159CE" w:rsidRPr="00D03ADE">
        <w:t xml:space="preserve">ultimately </w:t>
      </w:r>
      <w:r w:rsidR="00913BDC" w:rsidRPr="00D03ADE">
        <w:t>improved aggregate detection</w:t>
      </w:r>
      <w:r w:rsidR="000159CE" w:rsidRPr="00D03ADE">
        <w:t xml:space="preserve"> (</w:t>
      </w:r>
      <w:r w:rsidR="000159CE" w:rsidRPr="00D03ADE">
        <w:rPr>
          <w:b/>
          <w:bCs/>
        </w:rPr>
        <w:t>Figure 3A</w:t>
      </w:r>
      <w:r w:rsidR="000159CE" w:rsidRPr="00D03ADE">
        <w:t>).</w:t>
      </w:r>
      <w:r w:rsidR="006A66E0" w:rsidRPr="00D03ADE">
        <w:t xml:space="preserve"> The effects </w:t>
      </w:r>
      <w:r w:rsidR="005214A6" w:rsidRPr="00D03ADE">
        <w:t xml:space="preserve">of </w:t>
      </w:r>
      <w:r w:rsidR="006A66E0" w:rsidRPr="00D03ADE">
        <w:t xml:space="preserve">freezing on </w:t>
      </w:r>
      <w:r w:rsidR="008A4C6A" w:rsidRPr="00D03ADE">
        <w:t>aggregate detection</w:t>
      </w:r>
      <w:r w:rsidR="006A66E0" w:rsidRPr="00D03ADE">
        <w:t xml:space="preserve"> ha</w:t>
      </w:r>
      <w:r w:rsidR="00375A49" w:rsidRPr="00D03ADE">
        <w:t>ve</w:t>
      </w:r>
      <w:r w:rsidR="006A66E0" w:rsidRPr="00D03ADE">
        <w:t xml:space="preserve"> only been investigated for polyQ and should not be generalized to other models </w:t>
      </w:r>
      <w:r w:rsidR="00785D03" w:rsidRPr="00D03ADE">
        <w:t>without further investigation of such effects</w:t>
      </w:r>
      <w:r w:rsidR="006A66E0" w:rsidRPr="00D03ADE">
        <w:t>.</w:t>
      </w:r>
      <w:r w:rsidR="00A0531E" w:rsidRPr="00D03ADE">
        <w:t xml:space="preserve"> </w:t>
      </w:r>
    </w:p>
    <w:p w14:paraId="7878A802" w14:textId="77777777" w:rsidR="00E222B9" w:rsidRPr="00D03ADE" w:rsidRDefault="00E222B9" w:rsidP="00D03ADE"/>
    <w:p w14:paraId="62FA7AF1" w14:textId="5F348B79" w:rsidR="00E179D6" w:rsidRPr="00D03ADE" w:rsidRDefault="00921284" w:rsidP="00D03ADE">
      <w:r w:rsidRPr="00D03ADE">
        <w:t>Despite all the conditions being kept the same, it was observed that the average number of aggregates</w:t>
      </w:r>
      <w:r w:rsidR="00411312" w:rsidRPr="00D03ADE">
        <w:t xml:space="preserve"> per worm</w:t>
      </w:r>
      <w:r w:rsidRPr="00D03ADE">
        <w:t xml:space="preserve"> could vary between different run</w:t>
      </w:r>
      <w:r w:rsidR="00442661" w:rsidRPr="00D03ADE">
        <w:t>s</w:t>
      </w:r>
      <w:r w:rsidR="00411312" w:rsidRPr="00D03ADE">
        <w:t>,</w:t>
      </w:r>
      <w:r w:rsidR="00442661" w:rsidRPr="00D03ADE">
        <w:t xml:space="preserve"> while the ratio between the number of aggregates in animals colonized </w:t>
      </w:r>
      <w:r w:rsidR="007277BE" w:rsidRPr="00D03ADE">
        <w:t>with</w:t>
      </w:r>
      <w:r w:rsidR="00442661" w:rsidRPr="00D03ADE">
        <w:t xml:space="preserve"> OP50 versus MPAO1 </w:t>
      </w:r>
      <w:r w:rsidR="000B36ED" w:rsidRPr="00D03ADE">
        <w:t xml:space="preserve">remained </w:t>
      </w:r>
      <w:r w:rsidR="00411312" w:rsidRPr="00D03ADE">
        <w:t>consistent</w:t>
      </w:r>
      <w:r w:rsidR="00760641" w:rsidRPr="00D03ADE">
        <w:t xml:space="preserve"> (</w:t>
      </w:r>
      <w:r w:rsidR="00760641" w:rsidRPr="00D03ADE">
        <w:rPr>
          <w:b/>
          <w:bCs/>
        </w:rPr>
        <w:t>Figure 6</w:t>
      </w:r>
      <w:r w:rsidR="00760641" w:rsidRPr="00D03ADE">
        <w:t xml:space="preserve">, </w:t>
      </w:r>
      <w:r w:rsidR="00B759B6" w:rsidRPr="00D03ADE">
        <w:rPr>
          <w:b/>
          <w:bCs/>
        </w:rPr>
        <w:t>Supplemental Figure 2</w:t>
      </w:r>
      <w:r w:rsidR="00B759B6" w:rsidRPr="00D03ADE">
        <w:t>,</w:t>
      </w:r>
      <w:r w:rsidR="00B759B6" w:rsidRPr="00D03ADE">
        <w:rPr>
          <w:b/>
          <w:bCs/>
        </w:rPr>
        <w:t xml:space="preserve"> Supplemental Figure 5</w:t>
      </w:r>
      <w:r w:rsidR="00B759B6" w:rsidRPr="00D03ADE">
        <w:t>)</w:t>
      </w:r>
      <w:r w:rsidRPr="00D03ADE">
        <w:t xml:space="preserve">. </w:t>
      </w:r>
      <w:r w:rsidR="00090AF0" w:rsidRPr="00D03ADE">
        <w:t>Therefore,</w:t>
      </w:r>
      <w:r w:rsidRPr="00D03ADE">
        <w:t xml:space="preserve"> it is essential to always include </w:t>
      </w:r>
      <w:r w:rsidRPr="00D03ADE">
        <w:rPr>
          <w:i/>
          <w:iCs/>
        </w:rPr>
        <w:t>E. coli</w:t>
      </w:r>
      <w:r w:rsidRPr="00D03ADE">
        <w:t xml:space="preserve"> OP50 control, or any additional </w:t>
      </w:r>
      <w:r w:rsidR="000B36ED" w:rsidRPr="00D03ADE">
        <w:t xml:space="preserve">suitable </w:t>
      </w:r>
      <w:r w:rsidR="00DF11A7" w:rsidRPr="00D03ADE">
        <w:t xml:space="preserve">reference </w:t>
      </w:r>
      <w:r w:rsidRPr="00D03ADE">
        <w:t xml:space="preserve">controls, in every run. </w:t>
      </w:r>
      <w:r w:rsidR="00090AF0" w:rsidRPr="00D03ADE">
        <w:t>Such</w:t>
      </w:r>
      <w:r w:rsidR="00E81729" w:rsidRPr="00D03ADE">
        <w:t xml:space="preserve"> variability in </w:t>
      </w:r>
      <w:r w:rsidR="002C263E" w:rsidRPr="00D03ADE">
        <w:t>aggregate count</w:t>
      </w:r>
      <w:r w:rsidR="00AF289C" w:rsidRPr="00D03ADE">
        <w:t>s</w:t>
      </w:r>
      <w:r w:rsidR="002C263E" w:rsidRPr="00D03ADE">
        <w:t xml:space="preserve"> between experiments</w:t>
      </w:r>
      <w:r w:rsidR="00E81729" w:rsidRPr="00D03ADE">
        <w:t xml:space="preserve"> could </w:t>
      </w:r>
      <w:r w:rsidR="00E05448" w:rsidRPr="00D03ADE">
        <w:t>be influenced</w:t>
      </w:r>
      <w:r w:rsidR="00E81729" w:rsidRPr="00D03ADE">
        <w:t xml:space="preserve"> </w:t>
      </w:r>
      <w:r w:rsidR="00E05448" w:rsidRPr="00D03ADE">
        <w:t xml:space="preserve">by </w:t>
      </w:r>
      <w:r w:rsidR="002C263E" w:rsidRPr="00D03ADE">
        <w:t>environmental conditions (temperature, humidity)</w:t>
      </w:r>
      <w:r w:rsidR="00147D65" w:rsidRPr="00D03ADE">
        <w:fldChar w:fldCharType="begin">
          <w:fldData xml:space="preserve">PEVuZE5vdGU+PENpdGU+PEF1dGhvcj5IYWxkaW1hbm48L0F1dGhvcj48WWVhcj4yMDExPC9ZZWFy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</w:fldData>
        </w:fldChar>
      </w:r>
      <w:r w:rsidR="000560F3" w:rsidRPr="00D03ADE">
        <w:instrText xml:space="preserve"> ADDIN EN.CITE </w:instrText>
      </w:r>
      <w:r w:rsidR="000560F3" w:rsidRPr="00D03ADE">
        <w:fldChar w:fldCharType="begin">
          <w:fldData xml:space="preserve">PEVuZE5vdGU+PENpdGU+PEF1dGhvcj5IYWxkaW1hbm48L0F1dGhvcj48WWVhcj4yMDExPC9ZZWFy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</w:fldData>
        </w:fldChar>
      </w:r>
      <w:r w:rsidR="000560F3" w:rsidRPr="00D03ADE">
        <w:instrText xml:space="preserve"> ADDIN EN.CITE.DATA </w:instrText>
      </w:r>
      <w:r w:rsidR="000560F3" w:rsidRPr="00D03ADE">
        <w:fldChar w:fldCharType="end"/>
      </w:r>
      <w:r w:rsidR="00147D65" w:rsidRPr="00D03ADE">
        <w:fldChar w:fldCharType="separate"/>
      </w:r>
      <w:hyperlink w:anchor="_ENREF_21" w:tooltip="Haldimann, 2011 #15317" w:history="1">
        <w:r w:rsidR="00411312" w:rsidRPr="00D03ADE">
          <w:rPr>
            <w:noProof/>
            <w:vertAlign w:val="superscript"/>
          </w:rPr>
          <w:t>2</w:t>
        </w:r>
        <w:r w:rsidR="00F93282">
          <w:rPr>
            <w:noProof/>
            <w:vertAlign w:val="superscript"/>
          </w:rPr>
          <w:t>2</w:t>
        </w:r>
      </w:hyperlink>
      <w:r w:rsidR="000560F3" w:rsidRPr="00D03ADE">
        <w:rPr>
          <w:noProof/>
          <w:vertAlign w:val="superscript"/>
        </w:rPr>
        <w:t>,</w:t>
      </w:r>
      <w:hyperlink w:anchor="_ENREF_22" w:tooltip="Shinn-Thomas, 2019 #15316" w:history="1">
        <w:r w:rsidR="00411312" w:rsidRPr="00D03ADE">
          <w:rPr>
            <w:noProof/>
            <w:vertAlign w:val="superscript"/>
          </w:rPr>
          <w:t>2</w:t>
        </w:r>
        <w:r w:rsidR="00F93282">
          <w:rPr>
            <w:noProof/>
            <w:vertAlign w:val="superscript"/>
          </w:rPr>
          <w:t>3</w:t>
        </w:r>
      </w:hyperlink>
      <w:r w:rsidR="00147D65" w:rsidRPr="00D03ADE">
        <w:fldChar w:fldCharType="end"/>
      </w:r>
      <w:hyperlink w:anchor="_ENREF_21" w:tooltip="Shinn-Thomas, 2019 #15316" w:history="1"/>
      <w:r w:rsidR="00E05448" w:rsidRPr="00D03ADE">
        <w:t xml:space="preserve"> </w:t>
      </w:r>
      <w:r w:rsidR="002C263E" w:rsidRPr="00D03ADE">
        <w:t xml:space="preserve">or </w:t>
      </w:r>
      <w:r w:rsidR="00005569" w:rsidRPr="00D03ADE">
        <w:t xml:space="preserve">genetic </w:t>
      </w:r>
      <w:r w:rsidR="00147D65" w:rsidRPr="00D03ADE">
        <w:t>background</w:t>
      </w:r>
      <w:hyperlink w:anchor="_ENREF_8" w:tooltip="Nollen, 2004 #15319" w:history="1">
        <w:r w:rsidR="00411312" w:rsidRPr="00D03ADE">
          <w:fldChar w:fldCharType="begin">
            <w:fldData xml:space="preserve">PEVuZE5vdGU+PENpdGU+PEF1dGhvcj5Ob2xsZW48L0F1dGhvcj48WWVhcj4yMDA0PC9ZZWFyPjxS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</w:fldData>
          </w:fldChar>
        </w:r>
        <w:r w:rsidR="00411312" w:rsidRPr="00D03ADE">
          <w:instrText xml:space="preserve"> ADDIN EN.CITE </w:instrText>
        </w:r>
        <w:r w:rsidR="00411312" w:rsidRPr="00D03ADE">
          <w:fldChar w:fldCharType="begin">
            <w:fldData xml:space="preserve">PEVuZE5vdGU+PENpdGU+PEF1dGhvcj5Ob2xsZW48L0F1dGhvcj48WWVhcj4yMDA0PC9ZZWFyPjxS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</w:fldData>
          </w:fldChar>
        </w:r>
        <w:r w:rsidR="00411312" w:rsidRPr="00D03ADE">
          <w:instrText xml:space="preserve"> ADDIN EN.CITE.DATA </w:instrText>
        </w:r>
        <w:r w:rsidR="00411312" w:rsidRPr="00D03ADE">
          <w:fldChar w:fldCharType="end"/>
        </w:r>
        <w:r w:rsidR="00411312" w:rsidRPr="00D03ADE">
          <w:fldChar w:fldCharType="separate"/>
        </w:r>
        <w:r w:rsidR="00411312" w:rsidRPr="00D03ADE">
          <w:rPr>
            <w:noProof/>
            <w:vertAlign w:val="superscript"/>
          </w:rPr>
          <w:t>8</w:t>
        </w:r>
        <w:r w:rsidR="00411312" w:rsidRPr="00D03ADE">
          <w:fldChar w:fldCharType="end"/>
        </w:r>
      </w:hyperlink>
      <w:r w:rsidR="00005569" w:rsidRPr="00D03ADE">
        <w:t xml:space="preserve">. In fact, it was observed that after prolonged </w:t>
      </w:r>
      <w:r w:rsidR="00E6474C" w:rsidRPr="00D03ADE">
        <w:t xml:space="preserve">culture, </w:t>
      </w:r>
      <w:r w:rsidR="00073A00" w:rsidRPr="00D03ADE">
        <w:t xml:space="preserve">intestinal </w:t>
      </w:r>
      <w:r w:rsidR="00E6474C" w:rsidRPr="00D03ADE">
        <w:t xml:space="preserve">fluorescence drastically decreased </w:t>
      </w:r>
      <w:r w:rsidR="00FC0D6F" w:rsidRPr="00D03ADE">
        <w:t>or was completely lost</w:t>
      </w:r>
      <w:r w:rsidR="000A5306" w:rsidRPr="00D03ADE">
        <w:t xml:space="preserve">, which required thawing a </w:t>
      </w:r>
      <w:r w:rsidR="00375A49" w:rsidRPr="00D03ADE">
        <w:t>new</w:t>
      </w:r>
      <w:r w:rsidR="000A5306" w:rsidRPr="00D03ADE">
        <w:t xml:space="preserve"> strain</w:t>
      </w:r>
      <w:r w:rsidR="00062A0F" w:rsidRPr="00D03ADE">
        <w:t xml:space="preserve"> from</w:t>
      </w:r>
      <w:r w:rsidR="00F535E5" w:rsidRPr="00D03ADE">
        <w:t xml:space="preserve"> frozen stock</w:t>
      </w:r>
      <w:r w:rsidR="000A5306" w:rsidRPr="00D03ADE">
        <w:t>.</w:t>
      </w:r>
      <w:r w:rsidR="00233724" w:rsidRPr="00D03ADE">
        <w:t xml:space="preserve"> </w:t>
      </w:r>
      <w:r w:rsidR="002D691C" w:rsidRPr="00D03ADE">
        <w:t xml:space="preserve">The </w:t>
      </w:r>
      <w:r w:rsidR="00D216D3" w:rsidRPr="00D03ADE">
        <w:t xml:space="preserve">observed </w:t>
      </w:r>
      <w:r w:rsidR="002D691C" w:rsidRPr="00D03ADE">
        <w:t xml:space="preserve">decrease in fluorescence </w:t>
      </w:r>
      <w:r w:rsidR="007D1A16" w:rsidRPr="00D03ADE">
        <w:t xml:space="preserve">could be </w:t>
      </w:r>
      <w:r w:rsidR="00616559" w:rsidRPr="00D03ADE">
        <w:t xml:space="preserve">a result </w:t>
      </w:r>
      <w:r w:rsidR="00375A49" w:rsidRPr="00D03ADE">
        <w:t>of</w:t>
      </w:r>
      <w:r w:rsidR="00616559" w:rsidRPr="00D03ADE">
        <w:t xml:space="preserve"> genetic changes that </w:t>
      </w:r>
      <w:r w:rsidR="0033680C" w:rsidRPr="00D03ADE">
        <w:t xml:space="preserve">suppress toxic transgenes, </w:t>
      </w:r>
      <w:r w:rsidR="00D216D3" w:rsidRPr="00D03ADE">
        <w:t xml:space="preserve">such as those expressing polyQ. </w:t>
      </w:r>
      <w:r w:rsidR="00233724" w:rsidRPr="00D03ADE">
        <w:t xml:space="preserve">Nonetheless, the </w:t>
      </w:r>
      <w:r w:rsidR="000A4717" w:rsidRPr="00D03ADE">
        <w:t>exceptional</w:t>
      </w:r>
      <w:r w:rsidR="00233724" w:rsidRPr="00D03ADE">
        <w:t xml:space="preserve"> reproducibility of the results</w:t>
      </w:r>
      <w:r w:rsidR="000A4717" w:rsidRPr="00D03ADE">
        <w:t xml:space="preserve"> observed </w:t>
      </w:r>
      <w:r w:rsidR="001041D0" w:rsidRPr="00D03ADE">
        <w:t>between different experimenters (</w:t>
      </w:r>
      <w:r w:rsidR="001041D0" w:rsidRPr="00D03ADE">
        <w:rPr>
          <w:b/>
          <w:bCs/>
        </w:rPr>
        <w:t xml:space="preserve">Supplemental Figure </w:t>
      </w:r>
      <w:r w:rsidR="008E0269" w:rsidRPr="00D03ADE">
        <w:rPr>
          <w:b/>
          <w:bCs/>
        </w:rPr>
        <w:t>2</w:t>
      </w:r>
      <w:r w:rsidR="008E0269" w:rsidRPr="00D03ADE">
        <w:t xml:space="preserve">), between </w:t>
      </w:r>
      <w:r w:rsidR="004F5AF5" w:rsidRPr="00D03ADE">
        <w:t>biological replicates (</w:t>
      </w:r>
      <w:r w:rsidR="004F5AF5" w:rsidRPr="00D03ADE">
        <w:rPr>
          <w:b/>
          <w:bCs/>
        </w:rPr>
        <w:t>Figure 5</w:t>
      </w:r>
      <w:r w:rsidR="004F5AF5" w:rsidRPr="00D03ADE">
        <w:t xml:space="preserve">), and </w:t>
      </w:r>
      <w:r w:rsidR="001041D0" w:rsidRPr="00D03ADE">
        <w:t xml:space="preserve">within </w:t>
      </w:r>
      <w:r w:rsidR="004F5AF5" w:rsidRPr="00D03ADE">
        <w:t>the</w:t>
      </w:r>
      <w:r w:rsidR="001041D0" w:rsidRPr="00D03ADE">
        <w:t xml:space="preserve"> </w:t>
      </w:r>
      <w:r w:rsidR="004F5AF5" w:rsidRPr="00D03ADE">
        <w:t xml:space="preserve">same </w:t>
      </w:r>
      <w:r w:rsidR="001041D0" w:rsidRPr="00D03ADE">
        <w:t>sample (</w:t>
      </w:r>
      <w:r w:rsidR="001041D0" w:rsidRPr="00D03ADE">
        <w:rPr>
          <w:b/>
          <w:bCs/>
        </w:rPr>
        <w:t>Supplemental Figure</w:t>
      </w:r>
      <w:r w:rsidR="00797A71" w:rsidRPr="00D03ADE">
        <w:rPr>
          <w:b/>
          <w:bCs/>
        </w:rPr>
        <w:t xml:space="preserve"> 3</w:t>
      </w:r>
      <w:r w:rsidR="00797A71" w:rsidRPr="00D03ADE">
        <w:t>) emphasize on the strength of this approach.</w:t>
      </w:r>
    </w:p>
    <w:p w14:paraId="450A1FA2" w14:textId="77777777" w:rsidR="00E179D6" w:rsidRPr="00D03ADE" w:rsidRDefault="00E179D6" w:rsidP="00D03ADE"/>
    <w:p w14:paraId="7853D726" w14:textId="5191131F" w:rsidR="00921284" w:rsidRPr="00D03ADE" w:rsidRDefault="00E179D6" w:rsidP="00D03ADE">
      <w:r w:rsidRPr="00D03ADE">
        <w:t>Numerous reports have employed intestinal polyQ</w:t>
      </w:r>
      <w:r w:rsidR="00411312" w:rsidRPr="00D03ADE">
        <w:t xml:space="preserve"> to study proteostasis</w:t>
      </w:r>
      <w:r w:rsidR="00275D47" w:rsidRPr="00D03ADE">
        <w:fldChar w:fldCharType="begin">
          <w:fldData xml:space="preserve">PEVuZE5vdGU+PENpdGU+PEF1dGhvcj5BbGV4YW5kZXItRmxveWQ8L0F1dGhvcj48WWVhcj4yMDIw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</w:fldData>
        </w:fldChar>
      </w:r>
      <w:r w:rsidR="00275D47" w:rsidRPr="00D03ADE">
        <w:instrText xml:space="preserve"> ADDIN EN.CITE </w:instrText>
      </w:r>
      <w:r w:rsidR="00275D47" w:rsidRPr="00D03ADE">
        <w:fldChar w:fldCharType="begin">
          <w:fldData xml:space="preserve">PEVuZE5vdGU+PENpdGU+PEF1dGhvcj5BbGV4YW5kZXItRmxveWQ8L0F1dGhvcj48WWVhcj4yMDIw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</w:fldData>
        </w:fldChar>
      </w:r>
      <w:r w:rsidR="00275D47" w:rsidRPr="00D03ADE">
        <w:instrText xml:space="preserve"> ADDIN EN.CITE.DATA </w:instrText>
      </w:r>
      <w:r w:rsidR="00275D47" w:rsidRPr="00D03ADE">
        <w:fldChar w:fldCharType="end"/>
      </w:r>
      <w:r w:rsidR="00275D47" w:rsidRPr="00D03ADE">
        <w:fldChar w:fldCharType="separate"/>
      </w:r>
      <w:hyperlink w:anchor="_ENREF_9" w:tooltip="Walker, 2021 #15117" w:history="1">
        <w:r w:rsidR="00411312" w:rsidRPr="00D03ADE">
          <w:rPr>
            <w:noProof/>
            <w:vertAlign w:val="superscript"/>
          </w:rPr>
          <w:t>9</w:t>
        </w:r>
      </w:hyperlink>
      <w:r w:rsidR="00275D47" w:rsidRPr="00D03ADE">
        <w:rPr>
          <w:noProof/>
          <w:vertAlign w:val="superscript"/>
        </w:rPr>
        <w:t>,</w:t>
      </w:r>
      <w:hyperlink w:anchor="_ENREF_11" w:tooltip="Kumsta, 2017 #15127" w:history="1">
        <w:r w:rsidR="00411312" w:rsidRPr="00D03ADE">
          <w:rPr>
            <w:noProof/>
            <w:vertAlign w:val="superscript"/>
          </w:rPr>
          <w:t>11</w:t>
        </w:r>
        <w:r w:rsidR="00D03ADE">
          <w:rPr>
            <w:noProof/>
            <w:vertAlign w:val="superscript"/>
          </w:rPr>
          <w:t>–</w:t>
        </w:r>
        <w:r w:rsidR="00411312" w:rsidRPr="00D03ADE">
          <w:rPr>
            <w:noProof/>
            <w:vertAlign w:val="superscript"/>
          </w:rPr>
          <w:t>13</w:t>
        </w:r>
      </w:hyperlink>
      <w:r w:rsidR="00275D47" w:rsidRPr="00D03ADE">
        <w:rPr>
          <w:noProof/>
          <w:vertAlign w:val="superscript"/>
        </w:rPr>
        <w:t>,</w:t>
      </w:r>
      <w:hyperlink w:anchor="_ENREF_23" w:tooltip="Alexander-Floyd, 2020 #15322" w:history="1">
        <w:r w:rsidR="00411312" w:rsidRPr="00D03ADE">
          <w:rPr>
            <w:noProof/>
            <w:vertAlign w:val="superscript"/>
          </w:rPr>
          <w:t>2</w:t>
        </w:r>
        <w:r w:rsidR="00F93282">
          <w:rPr>
            <w:noProof/>
            <w:vertAlign w:val="superscript"/>
          </w:rPr>
          <w:t>4</w:t>
        </w:r>
      </w:hyperlink>
      <w:r w:rsidR="00275D47" w:rsidRPr="00D03ADE">
        <w:rPr>
          <w:noProof/>
          <w:vertAlign w:val="superscript"/>
        </w:rPr>
        <w:t>,</w:t>
      </w:r>
      <w:hyperlink w:anchor="_ENREF_24" w:tooltip="Moronetti Mazzeo, 2012 #15321" w:history="1">
        <w:r w:rsidR="00411312" w:rsidRPr="00D03ADE">
          <w:rPr>
            <w:noProof/>
            <w:vertAlign w:val="superscript"/>
          </w:rPr>
          <w:t>2</w:t>
        </w:r>
        <w:r w:rsidR="00F93282">
          <w:rPr>
            <w:noProof/>
            <w:vertAlign w:val="superscript"/>
          </w:rPr>
          <w:t>5</w:t>
        </w:r>
      </w:hyperlink>
      <w:r w:rsidR="00275D47" w:rsidRPr="00D03ADE">
        <w:fldChar w:fldCharType="end"/>
      </w:r>
      <w:r w:rsidR="00991910" w:rsidRPr="00D03ADE">
        <w:t>.</w:t>
      </w:r>
      <w:r w:rsidRPr="00D03ADE">
        <w:t xml:space="preserve"> </w:t>
      </w:r>
      <w:r w:rsidR="00991910" w:rsidRPr="00D03ADE">
        <w:t xml:space="preserve">However, </w:t>
      </w:r>
      <w:r w:rsidRPr="00D03ADE">
        <w:t>a direct comp</w:t>
      </w:r>
      <w:r w:rsidR="0039155A" w:rsidRPr="00D03ADE">
        <w:t xml:space="preserve">arison between results cannot be made due to </w:t>
      </w:r>
      <w:r w:rsidR="00411312" w:rsidRPr="00D03ADE">
        <w:t>variability between</w:t>
      </w:r>
      <w:r w:rsidR="0039155A" w:rsidRPr="00D03ADE">
        <w:t xml:space="preserve"> </w:t>
      </w:r>
      <w:r w:rsidR="001C6E3C" w:rsidRPr="00D03ADE">
        <w:t>experimental approaches</w:t>
      </w:r>
      <w:r w:rsidR="00FE22B3" w:rsidRPr="00D03ADE">
        <w:t xml:space="preserve"> and readout methods</w:t>
      </w:r>
      <w:r w:rsidR="008350C3" w:rsidRPr="00D03ADE">
        <w:t xml:space="preserve">. </w:t>
      </w:r>
      <w:r w:rsidR="00BB7BAC" w:rsidRPr="00D03ADE">
        <w:t>Nonetheless</w:t>
      </w:r>
      <w:r w:rsidR="008350C3" w:rsidRPr="00D03ADE">
        <w:t xml:space="preserve">, </w:t>
      </w:r>
      <w:r w:rsidR="003C653D" w:rsidRPr="00D03ADE">
        <w:t xml:space="preserve">a </w:t>
      </w:r>
      <w:r w:rsidR="001C6E3C" w:rsidRPr="00D03ADE">
        <w:t xml:space="preserve">few </w:t>
      </w:r>
      <w:r w:rsidR="00E312BA" w:rsidRPr="00D03ADE">
        <w:t xml:space="preserve">results </w:t>
      </w:r>
      <w:r w:rsidR="0087367E" w:rsidRPr="00D03ADE">
        <w:t xml:space="preserve">from previously published data </w:t>
      </w:r>
      <w:r w:rsidR="00E312BA" w:rsidRPr="00D03ADE">
        <w:t>are recapitulated by the automated quantification</w:t>
      </w:r>
      <w:r w:rsidR="00411312" w:rsidRPr="00D03ADE">
        <w:t xml:space="preserve"> described herein</w:t>
      </w:r>
      <w:r w:rsidR="00E312BA" w:rsidRPr="00D03ADE">
        <w:t xml:space="preserve">, including bacterial induction of </w:t>
      </w:r>
      <w:r w:rsidR="00DA1A80" w:rsidRPr="00D03ADE">
        <w:t>aggregation</w:t>
      </w:r>
      <w:r w:rsidR="007926A8" w:rsidRPr="00D03ADE">
        <w:fldChar w:fldCharType="begin">
          <w:fldData xml:space="preserve">PEVuZE5vdGU+PENpdGU+PEF1dGhvcj5Nb2hyaS1TaGlvbWk8L0F1dGhvcj48WWVhcj4yMDA4PC9Z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</w:fldData>
        </w:fldChar>
      </w:r>
      <w:r w:rsidR="007926A8" w:rsidRPr="00D03ADE">
        <w:instrText xml:space="preserve"> ADDIN EN.CITE </w:instrText>
      </w:r>
      <w:r w:rsidR="007926A8" w:rsidRPr="00D03ADE">
        <w:fldChar w:fldCharType="begin">
          <w:fldData xml:space="preserve">PEVuZE5vdGU+PENpdGU+PEF1dGhvcj5Nb2hyaS1TaGlvbWk8L0F1dGhvcj48WWVhcj4yMDA4PC9Z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</w:fldData>
        </w:fldChar>
      </w:r>
      <w:r w:rsidR="007926A8" w:rsidRPr="00D03ADE">
        <w:instrText xml:space="preserve"> ADDIN EN.CITE.DATA </w:instrText>
      </w:r>
      <w:r w:rsidR="007926A8" w:rsidRPr="00D03ADE">
        <w:fldChar w:fldCharType="end"/>
      </w:r>
      <w:r w:rsidR="007926A8" w:rsidRPr="00D03ADE">
        <w:fldChar w:fldCharType="separate"/>
      </w:r>
      <w:hyperlink w:anchor="_ENREF_9" w:tooltip="Walker, 2021 #15117" w:history="1">
        <w:r w:rsidR="00411312" w:rsidRPr="00D03ADE">
          <w:rPr>
            <w:noProof/>
            <w:vertAlign w:val="superscript"/>
          </w:rPr>
          <w:t>9</w:t>
        </w:r>
      </w:hyperlink>
      <w:r w:rsidR="007926A8" w:rsidRPr="00D03ADE">
        <w:rPr>
          <w:noProof/>
          <w:vertAlign w:val="superscript"/>
        </w:rPr>
        <w:t>,</w:t>
      </w:r>
      <w:hyperlink w:anchor="_ENREF_13" w:tooltip="Mohri-Shiomi, 2008 #15129" w:history="1">
        <w:r w:rsidR="00411312" w:rsidRPr="00D03ADE">
          <w:rPr>
            <w:noProof/>
            <w:vertAlign w:val="superscript"/>
          </w:rPr>
          <w:t>13</w:t>
        </w:r>
      </w:hyperlink>
      <w:r w:rsidR="007926A8" w:rsidRPr="00D03ADE">
        <w:fldChar w:fldCharType="end"/>
      </w:r>
      <w:r w:rsidR="00E369F6" w:rsidRPr="00D03ADE">
        <w:t xml:space="preserve"> and </w:t>
      </w:r>
      <w:r w:rsidR="00C87E19" w:rsidRPr="00D03ADE">
        <w:t xml:space="preserve">a comparable </w:t>
      </w:r>
      <w:r w:rsidR="00E369F6" w:rsidRPr="00D03ADE">
        <w:t>number of aggregates</w:t>
      </w:r>
      <w:hyperlink w:anchor="_ENREF_11" w:tooltip="Kumsta, 2017 #15127" w:history="1">
        <w:r w:rsidR="00411312" w:rsidRPr="00D03ADE">
          <w:fldChar w:fldCharType="begin"/>
        </w:r>
        <w:r w:rsidR="00411312" w:rsidRPr="00D03ADE">
          <w:instrText xml:space="preserve"> ADDIN EN.CITE &lt;EndNote&gt;&lt;Cite&gt;&lt;Author&gt;Kumsta&lt;/Author&gt;&lt;Year&gt;2017&lt;/Year&gt;&lt;RecNum&gt;15127&lt;/RecNum&gt;&lt;DisplayText&gt;&lt;style face="superscript"&gt;11&lt;/style&gt;&lt;/DisplayText&gt;&lt;record&gt;&lt;rec-number&gt;15127&lt;/rec-number&gt;&lt;foreign-keys&gt;&lt;key app="EN" db-id="w90ffpfrozwp5ieavs9x9pstwawfxsa2pwvp"&gt;15127&lt;/key&gt;&lt;/foreign-keys&gt;&lt;ref-type name="Journal Article"&gt;17&lt;/ref-type&gt;&lt;contributors&gt;&lt;authors&gt;&lt;author&gt;Kumsta, C.&lt;/author&gt;&lt;author&gt;Chang, J. T.&lt;/author&gt;&lt;author&gt;Schmalz, J.&lt;/author&gt;&lt;author&gt;Hansen, M.&lt;/author&gt;&lt;/authors&gt;&lt;/contributors&gt;&lt;auth-address&gt;Development, Aging, and Regeneration Program, Sanford Burnham Prebys Medical Discovery Institute, 10901 North Torrey Pines Road, La Jolla, California 92037, USA.&lt;/auth-address&gt;&lt;titles&gt;&lt;title&gt;Hormetic heat stress and HSF-1 induce autophagy to improve survival and proteostasis in C. elegans&lt;/title&gt;&lt;secondary-title&gt;Nat Commun&lt;/secondary-title&gt;&lt;alt-title&gt;Nature communications&lt;/alt-title&gt;&lt;/titles&gt;&lt;periodical&gt;&lt;full-title&gt;Nat Commun&lt;/full-title&gt;&lt;/periodical&gt;&lt;alt-periodical&gt;&lt;full-title&gt;Nature Communications&lt;/full-title&gt;&lt;/alt-periodical&gt;&lt;pages&gt;14337&lt;/pages&gt;&lt;volume&gt;8&lt;/volume&gt;&lt;edition&gt;2017/02/16&lt;/edition&gt;&lt;keywords&gt;&lt;keyword&gt;Animals&lt;/keyword&gt;&lt;keyword&gt;*Autophagy&lt;/keyword&gt;&lt;keyword&gt;Caenorhabditis elegans/genetics/*metabolism&lt;/keyword&gt;&lt;keyword&gt;Caenorhabditis elegans Proteins/*metabolism&lt;/keyword&gt;&lt;keyword&gt;Gene Expression Regulation&lt;/keyword&gt;&lt;keyword&gt;Green Fluorescent Proteins/metabolism&lt;/keyword&gt;&lt;keyword&gt;*Heat-Shock Response&lt;/keyword&gt;&lt;keyword&gt;*Hormesis&lt;/keyword&gt;&lt;keyword&gt;Peptides/metabolism&lt;/keyword&gt;&lt;keyword&gt;Protein Aggregates&lt;/keyword&gt;&lt;keyword&gt;*Proteostasis&lt;/keyword&gt;&lt;keyword&gt;Survival Analysis&lt;/keyword&gt;&lt;keyword&gt;Transcription Factors/*metabolism&lt;/keyword&gt;&lt;/keywords&gt;&lt;dates&gt;&lt;year&gt;2017&lt;/year&gt;&lt;pub-dates&gt;&lt;date&gt;Feb 15&lt;/date&gt;&lt;/pub-dates&gt;&lt;/dates&gt;&lt;isbn&gt;2041-1723&lt;/isbn&gt;&lt;accession-num&gt;28198373&lt;/accession-num&gt;&lt;urls&gt;&lt;/urls&gt;&lt;custom2&gt;Pmc5316864&lt;/custom2&gt;&lt;electronic-resource-num&gt;10.1038/ncomms14337&lt;/electronic-resource-num&gt;&lt;remote-database-provider&gt;Nlm&lt;/remote-database-provider&gt;&lt;language&gt;eng&lt;/language&gt;&lt;/record&gt;&lt;/Cite&gt;&lt;/EndNote&gt;</w:instrText>
        </w:r>
        <w:r w:rsidR="00411312" w:rsidRPr="00D03ADE">
          <w:fldChar w:fldCharType="separate"/>
        </w:r>
        <w:r w:rsidR="00411312" w:rsidRPr="00D03ADE">
          <w:rPr>
            <w:noProof/>
            <w:vertAlign w:val="superscript"/>
          </w:rPr>
          <w:t>11</w:t>
        </w:r>
        <w:r w:rsidR="00411312" w:rsidRPr="00D03ADE">
          <w:fldChar w:fldCharType="end"/>
        </w:r>
      </w:hyperlink>
      <w:r w:rsidR="00C87E19" w:rsidRPr="00D03ADE">
        <w:t>.</w:t>
      </w:r>
      <w:r w:rsidR="00FE22B3" w:rsidRPr="00D03ADE">
        <w:t xml:space="preserve"> Collectively</w:t>
      </w:r>
      <w:r w:rsidR="0051514D" w:rsidRPr="00D03ADE">
        <w:t>, the described pipeline offers a valuable tool to</w:t>
      </w:r>
      <w:r w:rsidR="004D29E9" w:rsidRPr="00D03ADE">
        <w:t xml:space="preserve"> study proteostasis. </w:t>
      </w:r>
      <w:r w:rsidR="00FE22B3" w:rsidRPr="00D03ADE">
        <w:t xml:space="preserve"> </w:t>
      </w:r>
      <w:r w:rsidR="00C87E19" w:rsidRPr="00D03ADE">
        <w:t xml:space="preserve"> </w:t>
      </w:r>
      <w:r w:rsidR="00DA1A80" w:rsidRPr="00D03ADE">
        <w:t xml:space="preserve"> </w:t>
      </w:r>
      <w:r w:rsidR="00797A71" w:rsidRPr="00D03ADE">
        <w:t xml:space="preserve"> </w:t>
      </w:r>
    </w:p>
    <w:p w14:paraId="144AD386" w14:textId="5999ABAC" w:rsidR="0017587F" w:rsidRPr="00D03ADE" w:rsidRDefault="0017587F" w:rsidP="00D03ADE"/>
    <w:p w14:paraId="0BEB38EC" w14:textId="13C0BB10" w:rsidR="006E4797" w:rsidRPr="00D03ADE" w:rsidRDefault="00411312" w:rsidP="00D03ADE">
      <w:r w:rsidRPr="00D03ADE">
        <w:t>The</w:t>
      </w:r>
      <w:r w:rsidR="00744405" w:rsidRPr="00D03ADE">
        <w:t xml:space="preserve"> method</w:t>
      </w:r>
      <w:r w:rsidR="006A0CE1" w:rsidRPr="00D03ADE">
        <w:t xml:space="preserve"> </w:t>
      </w:r>
      <w:r w:rsidRPr="00D03ADE">
        <w:t xml:space="preserve">described herein </w:t>
      </w:r>
      <w:r w:rsidR="00435AB9" w:rsidRPr="00D03ADE">
        <w:t xml:space="preserve">has some </w:t>
      </w:r>
      <w:r w:rsidR="007B4309" w:rsidRPr="00D03ADE">
        <w:t>inherent challenges</w:t>
      </w:r>
      <w:r w:rsidR="00CF2FD2" w:rsidRPr="00D03ADE">
        <w:t xml:space="preserve">. For example, </w:t>
      </w:r>
      <w:r w:rsidR="00744405" w:rsidRPr="00D03ADE">
        <w:t>it requires sufficient time to master all components of th</w:t>
      </w:r>
      <w:r w:rsidRPr="00D03ADE">
        <w:t>is</w:t>
      </w:r>
      <w:r w:rsidR="00744405" w:rsidRPr="00D03ADE">
        <w:t xml:space="preserve"> protocol</w:t>
      </w:r>
      <w:r w:rsidR="00463CFA" w:rsidRPr="00D03ADE">
        <w:t>, which is</w:t>
      </w:r>
      <w:r w:rsidR="00744405" w:rsidRPr="00D03ADE">
        <w:t xml:space="preserve"> especially true for </w:t>
      </w:r>
      <w:r w:rsidR="00D03ADE">
        <w:t>section</w:t>
      </w:r>
      <w:r w:rsidR="00D03ADE" w:rsidRPr="00D03ADE">
        <w:t xml:space="preserve"> </w:t>
      </w:r>
      <w:r w:rsidR="00463CFA" w:rsidRPr="00D03ADE">
        <w:t>8</w:t>
      </w:r>
      <w:r w:rsidR="00D03ADE">
        <w:t xml:space="preserve"> of the protocol</w:t>
      </w:r>
      <w:r w:rsidR="00375A49" w:rsidRPr="00D03ADE">
        <w:t>,</w:t>
      </w:r>
      <w:r w:rsidR="00744405" w:rsidRPr="00D03ADE">
        <w:t xml:space="preserve"> which requires </w:t>
      </w:r>
      <w:r w:rsidR="00916307" w:rsidRPr="00D03ADE">
        <w:t>familiarity</w:t>
      </w:r>
      <w:r w:rsidR="00744405" w:rsidRPr="00D03ADE">
        <w:t xml:space="preserve"> with the </w:t>
      </w:r>
      <w:r w:rsidR="009955DD" w:rsidRPr="00D03ADE">
        <w:t>assay</w:t>
      </w:r>
      <w:r w:rsidR="00744405" w:rsidRPr="00D03ADE">
        <w:t xml:space="preserve"> to determine if </w:t>
      </w:r>
      <w:r w:rsidR="00FB2905" w:rsidRPr="00D03ADE">
        <w:t xml:space="preserve">the </w:t>
      </w:r>
      <w:r w:rsidR="00744405" w:rsidRPr="00D03ADE">
        <w:t>images acquired are appropriate for pipeline analysis.</w:t>
      </w:r>
      <w:r w:rsidR="009955DD" w:rsidRPr="00D03ADE">
        <w:t xml:space="preserve"> Deviations from the image acquisition settings used in this protocol are </w:t>
      </w:r>
      <w:r w:rsidR="00933E10" w:rsidRPr="00D03ADE">
        <w:t>possible</w:t>
      </w:r>
      <w:r w:rsidR="00375A49" w:rsidRPr="00D03ADE">
        <w:t>;</w:t>
      </w:r>
      <w:r w:rsidR="009955DD" w:rsidRPr="00D03ADE">
        <w:t xml:space="preserve"> however, modification of the settings and worm training set </w:t>
      </w:r>
      <w:r w:rsidR="00933E10" w:rsidRPr="00D03ADE">
        <w:t xml:space="preserve">will likely be </w:t>
      </w:r>
      <w:r w:rsidR="009955DD" w:rsidRPr="00D03ADE">
        <w:t xml:space="preserve">required. </w:t>
      </w:r>
      <w:r w:rsidRPr="00D03ADE">
        <w:t>T</w:t>
      </w:r>
      <w:r w:rsidR="00BF068C" w:rsidRPr="00D03ADE">
        <w:t xml:space="preserve">his pipeline </w:t>
      </w:r>
      <w:r w:rsidRPr="00D03ADE">
        <w:t xml:space="preserve">can distinguish aggregates of various sizes and those </w:t>
      </w:r>
      <w:r w:rsidR="00BF068C" w:rsidRPr="00D03ADE">
        <w:t>that are</w:t>
      </w:r>
      <w:r w:rsidRPr="00D03ADE">
        <w:t xml:space="preserve"> </w:t>
      </w:r>
      <w:r w:rsidR="00BF068C" w:rsidRPr="00D03ADE">
        <w:t>touching</w:t>
      </w:r>
      <w:r w:rsidRPr="00D03ADE">
        <w:t xml:space="preserve">, </w:t>
      </w:r>
      <w:r w:rsidRPr="00D03ADE">
        <w:lastRenderedPageBreak/>
        <w:t xml:space="preserve">which limits </w:t>
      </w:r>
      <w:r w:rsidR="00D03ADE">
        <w:t xml:space="preserve">the </w:t>
      </w:r>
      <w:r w:rsidRPr="00D03ADE">
        <w:t xml:space="preserve">“blending” of aggregates and ultimately increases the detection sensitivity. However, </w:t>
      </w:r>
      <w:r w:rsidR="00BF068C" w:rsidRPr="00D03ADE">
        <w:t xml:space="preserve">issues may </w:t>
      </w:r>
      <w:r w:rsidR="0014031B" w:rsidRPr="00D03ADE">
        <w:t>arise</w:t>
      </w:r>
      <w:r w:rsidR="00BF068C" w:rsidRPr="00D03ADE">
        <w:t xml:space="preserve"> when attempting to identify large aggregates that </w:t>
      </w:r>
      <w:r w:rsidRPr="00D03ADE">
        <w:t xml:space="preserve">exceed </w:t>
      </w:r>
      <w:r w:rsidR="00BF068C" w:rsidRPr="00D03ADE">
        <w:t>the accepted size range</w:t>
      </w:r>
      <w:r w:rsidRPr="00D03ADE">
        <w:t>, as expanding the upper size threshold may lead to errors caused by poor identification, such as the inability to differentiate aggregates that are touching</w:t>
      </w:r>
      <w:r w:rsidR="00BF068C" w:rsidRPr="00D03ADE">
        <w:t xml:space="preserve">. A balance between </w:t>
      </w:r>
      <w:r w:rsidR="00685C89" w:rsidRPr="00D03ADE">
        <w:t>accuracy, size, and intensity must be found prior to image analysis.</w:t>
      </w:r>
      <w:r w:rsidR="00BF068C" w:rsidRPr="00D03ADE">
        <w:t xml:space="preserve"> </w:t>
      </w:r>
      <w:r w:rsidR="00D8385A" w:rsidRPr="00D03ADE">
        <w:t>T</w:t>
      </w:r>
      <w:r w:rsidR="009955DD" w:rsidRPr="00D03ADE">
        <w:t xml:space="preserve">he </w:t>
      </w:r>
      <w:r w:rsidR="00D8385A" w:rsidRPr="00D03ADE">
        <w:t>efficiency</w:t>
      </w:r>
      <w:r w:rsidR="009955DD" w:rsidRPr="00D03ADE">
        <w:t xml:space="preserve"> of aggregate identification </w:t>
      </w:r>
      <w:r w:rsidR="0056706C" w:rsidRPr="00D03ADE">
        <w:t xml:space="preserve">could be further </w:t>
      </w:r>
      <w:r w:rsidR="00396B2B" w:rsidRPr="00D03ADE">
        <w:t>improved</w:t>
      </w:r>
      <w:r w:rsidR="0056706C" w:rsidRPr="00D03ADE">
        <w:t xml:space="preserve"> by </w:t>
      </w:r>
      <w:r w:rsidR="00231FB1" w:rsidRPr="00D03ADE">
        <w:t xml:space="preserve">incorporating </w:t>
      </w:r>
      <w:r w:rsidR="00963461" w:rsidRPr="00D03ADE">
        <w:t xml:space="preserve">machine learning </w:t>
      </w:r>
      <w:r w:rsidR="002441A7" w:rsidRPr="00D03ADE">
        <w:t xml:space="preserve">to </w:t>
      </w:r>
      <w:r w:rsidR="00984DE9" w:rsidRPr="00D03ADE">
        <w:t xml:space="preserve">create a </w:t>
      </w:r>
      <w:r w:rsidR="00231FB1" w:rsidRPr="00D03ADE">
        <w:t>neural network</w:t>
      </w:r>
      <w:r w:rsidR="00963461" w:rsidRPr="00D03ADE">
        <w:t xml:space="preserve"> </w:t>
      </w:r>
      <w:r w:rsidR="00984DE9" w:rsidRPr="00D03ADE">
        <w:t>capable of enhancing</w:t>
      </w:r>
      <w:r w:rsidR="00963461" w:rsidRPr="00D03ADE">
        <w:t xml:space="preserve"> aggregate detectio</w:t>
      </w:r>
      <w:r w:rsidR="00295547" w:rsidRPr="00D03ADE">
        <w:t>n</w:t>
      </w:r>
      <w:r w:rsidR="00796392" w:rsidRPr="00D03ADE">
        <w:t>.</w:t>
      </w:r>
      <w:r w:rsidR="00300331" w:rsidRPr="00D03ADE">
        <w:t xml:space="preserve"> </w:t>
      </w:r>
      <w:r w:rsidR="00F6307D" w:rsidRPr="00D03ADE">
        <w:t xml:space="preserve">Such </w:t>
      </w:r>
      <w:r w:rsidR="0014031B" w:rsidRPr="00D03ADE">
        <w:t>improvements</w:t>
      </w:r>
      <w:r w:rsidR="00F6307D" w:rsidRPr="00D03ADE">
        <w:t xml:space="preserve"> </w:t>
      </w:r>
      <w:r w:rsidR="00295547" w:rsidRPr="00D03ADE">
        <w:t xml:space="preserve">are currently being explored and </w:t>
      </w:r>
      <w:r w:rsidR="00F6307D" w:rsidRPr="00D03ADE">
        <w:t xml:space="preserve">will greatly assist in addressing current issues such as </w:t>
      </w:r>
      <w:r w:rsidR="00375A49" w:rsidRPr="00D03ADE">
        <w:t xml:space="preserve">the </w:t>
      </w:r>
      <w:r w:rsidR="00CB615E" w:rsidRPr="00D03ADE">
        <w:t xml:space="preserve">detection of </w:t>
      </w:r>
      <w:r w:rsidR="00F6307D" w:rsidRPr="00D03ADE">
        <w:t>aggregates that lie on different focal planes or that have abnormal shape</w:t>
      </w:r>
      <w:r w:rsidR="00375A49" w:rsidRPr="00D03ADE">
        <w:t>s</w:t>
      </w:r>
      <w:r w:rsidR="00A32A92" w:rsidRPr="00D03ADE">
        <w:t>.</w:t>
      </w:r>
      <w:r w:rsidR="00601928" w:rsidRPr="00D03ADE">
        <w:t xml:space="preserve"> </w:t>
      </w:r>
    </w:p>
    <w:p w14:paraId="08C9203C" w14:textId="4DB9CD11" w:rsidR="00507BC9" w:rsidRPr="00D03ADE" w:rsidRDefault="00507BC9" w:rsidP="00D03ADE"/>
    <w:p w14:paraId="6BFCF172" w14:textId="45976DE5" w:rsidR="0028173B" w:rsidRPr="00D03ADE" w:rsidRDefault="00EA0785" w:rsidP="00D03ADE">
      <w:r w:rsidRPr="00D03ADE">
        <w:t xml:space="preserve">One </w:t>
      </w:r>
      <w:r w:rsidR="005A4051" w:rsidRPr="00D03ADE">
        <w:t xml:space="preserve">notable </w:t>
      </w:r>
      <w:r w:rsidRPr="00D03ADE">
        <w:t>weakness</w:t>
      </w:r>
      <w:r w:rsidR="005A4051" w:rsidRPr="00D03ADE">
        <w:t xml:space="preserve"> of th</w:t>
      </w:r>
      <w:r w:rsidR="00840423" w:rsidRPr="00D03ADE">
        <w:t>e described method</w:t>
      </w:r>
      <w:r w:rsidRPr="00D03ADE">
        <w:t xml:space="preserve"> is the </w:t>
      </w:r>
      <w:r w:rsidR="00C06ED6" w:rsidRPr="00D03ADE">
        <w:t>variab</w:t>
      </w:r>
      <w:r w:rsidR="00747345" w:rsidRPr="00D03ADE">
        <w:t xml:space="preserve">ility </w:t>
      </w:r>
      <w:r w:rsidRPr="00D03ADE">
        <w:t>in</w:t>
      </w:r>
      <w:r w:rsidR="00747345" w:rsidRPr="00D03ADE">
        <w:t xml:space="preserve"> automated aggregate </w:t>
      </w:r>
      <w:r w:rsidRPr="00D03ADE">
        <w:t>count</w:t>
      </w:r>
      <w:r w:rsidR="00411312" w:rsidRPr="00D03ADE">
        <w:t>s, as they are not</w:t>
      </w:r>
      <w:r w:rsidR="00747345" w:rsidRPr="00D03ADE">
        <w:t xml:space="preserve"> </w:t>
      </w:r>
      <w:r w:rsidR="00B35013" w:rsidRPr="00D03ADE">
        <w:t xml:space="preserve">always </w:t>
      </w:r>
      <w:r w:rsidR="00A71722" w:rsidRPr="00D03ADE">
        <w:t>recapitulated by manual counts</w:t>
      </w:r>
      <w:r w:rsidR="00F14C10" w:rsidRPr="00D03ADE">
        <w:t xml:space="preserve"> in worms fed different bacterial strains</w:t>
      </w:r>
      <w:r w:rsidR="00B962BC" w:rsidRPr="00D03ADE">
        <w:t>.</w:t>
      </w:r>
      <w:r w:rsidR="003669E7" w:rsidRPr="00D03ADE">
        <w:t xml:space="preserve"> </w:t>
      </w:r>
      <w:r w:rsidR="00F34B18" w:rsidRPr="00D03ADE">
        <w:t>For example,</w:t>
      </w:r>
      <w:r w:rsidR="00DE0B63" w:rsidRPr="00D03ADE">
        <w:t xml:space="preserve"> </w:t>
      </w:r>
      <w:r w:rsidR="00BD1C7C" w:rsidRPr="00D03ADE">
        <w:t xml:space="preserve">based on automated counts, </w:t>
      </w:r>
      <w:r w:rsidR="00DE0B63" w:rsidRPr="00D03ADE">
        <w:t xml:space="preserve">worms fed </w:t>
      </w:r>
      <w:r w:rsidR="00F34B18" w:rsidRPr="00D03ADE">
        <w:rPr>
          <w:i/>
          <w:iCs/>
        </w:rPr>
        <w:t>P. aeruginosa</w:t>
      </w:r>
      <w:r w:rsidR="00F34B18" w:rsidRPr="00D03ADE">
        <w:t xml:space="preserve"> mutant </w:t>
      </w:r>
      <w:r w:rsidR="0074376E" w:rsidRPr="00D03ADE">
        <w:t>53 (M53</w:t>
      </w:r>
      <w:r w:rsidR="00E407F9" w:rsidRPr="00D03ADE">
        <w:t xml:space="preserve">) </w:t>
      </w:r>
      <w:r w:rsidR="00DE0B63" w:rsidRPr="00D03ADE">
        <w:t xml:space="preserve">had significantly </w:t>
      </w:r>
      <w:r w:rsidR="00375A49" w:rsidRPr="00D03ADE">
        <w:t>fewer</w:t>
      </w:r>
      <w:r w:rsidR="00DE0B63" w:rsidRPr="00D03ADE">
        <w:t xml:space="preserve"> aggregates compared to </w:t>
      </w:r>
      <w:r w:rsidR="00375A49" w:rsidRPr="00D03ADE">
        <w:t xml:space="preserve">the </w:t>
      </w:r>
      <w:r w:rsidR="0025575B" w:rsidRPr="00D03ADE">
        <w:t>wild</w:t>
      </w:r>
      <w:r w:rsidR="00BD1C7C" w:rsidRPr="00D03ADE">
        <w:t>-</w:t>
      </w:r>
      <w:r w:rsidR="0025575B" w:rsidRPr="00D03ADE">
        <w:t>type strain (MPAO1)</w:t>
      </w:r>
      <w:r w:rsidR="00BD1C7C" w:rsidRPr="00D03ADE">
        <w:t xml:space="preserve"> (</w:t>
      </w:r>
      <w:r w:rsidR="00BD1C7C" w:rsidRPr="00D03ADE">
        <w:rPr>
          <w:b/>
          <w:bCs/>
        </w:rPr>
        <w:t>Figure 7</w:t>
      </w:r>
      <w:r w:rsidR="00BD1C7C" w:rsidRPr="00D03ADE">
        <w:t>); however,</w:t>
      </w:r>
      <w:r w:rsidR="00B35013" w:rsidRPr="00D03ADE">
        <w:t xml:space="preserve"> confirmation of the hit showed no significant difference (</w:t>
      </w:r>
      <w:r w:rsidR="00B35013" w:rsidRPr="00D03ADE">
        <w:rPr>
          <w:b/>
          <w:bCs/>
        </w:rPr>
        <w:t>Supplemental Figure 4</w:t>
      </w:r>
      <w:r w:rsidR="00B35013" w:rsidRPr="00D03ADE">
        <w:t>).</w:t>
      </w:r>
      <w:r w:rsidR="0093321F" w:rsidRPr="00D03ADE">
        <w:t xml:space="preserve"> In general, </w:t>
      </w:r>
      <w:r w:rsidR="00793D7D" w:rsidRPr="00D03ADE">
        <w:t xml:space="preserve">high-throughput </w:t>
      </w:r>
      <w:r w:rsidR="00B531B3" w:rsidRPr="00D03ADE">
        <w:t xml:space="preserve">drug </w:t>
      </w:r>
      <w:r w:rsidR="00793D7D" w:rsidRPr="00D03ADE">
        <w:t xml:space="preserve">screens have </w:t>
      </w:r>
      <w:r w:rsidR="00375A49" w:rsidRPr="00D03ADE">
        <w:t xml:space="preserve">a </w:t>
      </w:r>
      <w:r w:rsidR="00793D7D" w:rsidRPr="00D03ADE">
        <w:t>high rate of false-positive hit detection</w:t>
      </w:r>
      <w:r w:rsidR="00D03ADE">
        <w:t>,</w:t>
      </w:r>
      <w:r w:rsidR="004816AE" w:rsidRPr="00D03ADE">
        <w:t xml:space="preserve"> </w:t>
      </w:r>
      <w:r w:rsidR="002916B0" w:rsidRPr="00D03ADE">
        <w:t xml:space="preserve">and the described method </w:t>
      </w:r>
      <w:r w:rsidR="0096396C" w:rsidRPr="00D03ADE">
        <w:t>is no exception</w:t>
      </w:r>
      <w:hyperlink w:anchor="_ENREF_25" w:tooltip="Sink, 2010 #15315" w:history="1">
        <w:r w:rsidR="00411312" w:rsidRPr="00D03ADE">
          <w:fldChar w:fldCharType="begin">
            <w:fldData xml:space="preserve">PEVuZE5vdGU+PENpdGU+PEF1dGhvcj5TaW5rPC9BdXRob3I+PFllYXI+MjAxMDwvWWVhcj48UmVj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</w:fldData>
          </w:fldChar>
        </w:r>
        <w:r w:rsidR="00411312" w:rsidRPr="00D03ADE">
          <w:instrText xml:space="preserve"> ADDIN EN.CITE </w:instrText>
        </w:r>
        <w:r w:rsidR="00411312" w:rsidRPr="00D03ADE">
          <w:fldChar w:fldCharType="begin">
            <w:fldData xml:space="preserve">PEVuZE5vdGU+PENpdGU+PEF1dGhvcj5TaW5rPC9BdXRob3I+PFllYXI+MjAxMDwvWWVhcj48UmVj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</w:fldData>
          </w:fldChar>
        </w:r>
        <w:r w:rsidR="00411312" w:rsidRPr="00D03ADE">
          <w:instrText xml:space="preserve"> ADDIN EN.CITE.DATA </w:instrText>
        </w:r>
        <w:r w:rsidR="00411312" w:rsidRPr="00D03ADE">
          <w:fldChar w:fldCharType="end"/>
        </w:r>
        <w:r w:rsidR="00411312" w:rsidRPr="00D03ADE">
          <w:fldChar w:fldCharType="separate"/>
        </w:r>
        <w:r w:rsidR="00411312" w:rsidRPr="00D03ADE">
          <w:rPr>
            <w:noProof/>
            <w:vertAlign w:val="superscript"/>
          </w:rPr>
          <w:t>2</w:t>
        </w:r>
        <w:r w:rsidR="00F93282">
          <w:rPr>
            <w:noProof/>
            <w:vertAlign w:val="superscript"/>
          </w:rPr>
          <w:t>6</w:t>
        </w:r>
        <w:r w:rsidR="00411312" w:rsidRPr="00D03ADE">
          <w:fldChar w:fldCharType="end"/>
        </w:r>
      </w:hyperlink>
      <w:r w:rsidR="002916B0" w:rsidRPr="00D03ADE">
        <w:t>.</w:t>
      </w:r>
      <w:r w:rsidR="0096396C" w:rsidRPr="00D03ADE">
        <w:t xml:space="preserve"> </w:t>
      </w:r>
      <w:r w:rsidR="002853DE" w:rsidRPr="00D03ADE">
        <w:t xml:space="preserve">Thus, it is a critical part of the protocol to confirm all potential hits. </w:t>
      </w:r>
      <w:r w:rsidR="002916B0" w:rsidRPr="00D03ADE">
        <w:t xml:space="preserve"> </w:t>
      </w:r>
      <w:r w:rsidR="00793D7D" w:rsidRPr="00D03ADE">
        <w:t xml:space="preserve"> </w:t>
      </w:r>
      <w:r w:rsidR="00B35013" w:rsidRPr="00D03ADE">
        <w:t xml:space="preserve"> </w:t>
      </w:r>
      <w:r w:rsidR="00BD1C7C" w:rsidRPr="00D03ADE">
        <w:t xml:space="preserve">  </w:t>
      </w:r>
      <w:r w:rsidR="00E407F9" w:rsidRPr="00D03ADE">
        <w:t xml:space="preserve"> </w:t>
      </w:r>
      <w:r w:rsidR="0074376E" w:rsidRPr="00D03ADE">
        <w:t xml:space="preserve"> </w:t>
      </w:r>
    </w:p>
    <w:p w14:paraId="47416B63" w14:textId="77777777" w:rsidR="0028173B" w:rsidRPr="00D03ADE" w:rsidRDefault="0028173B" w:rsidP="00D03ADE"/>
    <w:p w14:paraId="1EC49384" w14:textId="63D50151" w:rsidR="00507BC9" w:rsidRPr="00D03ADE" w:rsidRDefault="00507BC9" w:rsidP="00D03ADE">
      <w:r w:rsidRPr="00D03ADE">
        <w:t xml:space="preserve">While this protocol was optimized to fit a screening strategy to identify bacteria that affect host proteostasis, each step can be further modified to test the effect of genomic RNAi libraries, small molecules, or other conditions. Additional modifications can be made at each step to suit the requirements of a specific screening strategy. Furthermore, this technique provides a level of flexibility that allows </w:t>
      </w:r>
      <w:r w:rsidR="003E5C34" w:rsidRPr="00D03ADE">
        <w:t xml:space="preserve">for </w:t>
      </w:r>
      <w:r w:rsidR="00D03ADE">
        <w:t xml:space="preserve">the </w:t>
      </w:r>
      <w:r w:rsidRPr="00D03ADE">
        <w:t xml:space="preserve">optimization of </w:t>
      </w:r>
      <w:r w:rsidR="00D53F65" w:rsidRPr="00D03ADE">
        <w:t>each</w:t>
      </w:r>
      <w:r w:rsidRPr="00D03ADE">
        <w:t xml:space="preserve"> step to suit a specific model. For example, this approach can be extended to polyQ aggregation in other tissues or extracting other features detected in images such as monitoring gene expression using inducible fluorescent reporters (e.g., heat shock genes), assessing subcellular localization of proteins (e.g., nuclear localization of DAF-16), studying aggregation in other disease models (Aβ</w:t>
      </w:r>
      <w:r w:rsidRPr="00D03ADE">
        <w:rPr>
          <w:vertAlign w:val="subscript"/>
        </w:rPr>
        <w:t>1-42</w:t>
      </w:r>
      <w:r w:rsidRPr="00D03ADE">
        <w:t xml:space="preserve">, α-synuclein, TDP-43, etc.) or assessing physiological phenotypes, such as worm size.    </w:t>
      </w:r>
    </w:p>
    <w:p w14:paraId="0D003BC9" w14:textId="77777777" w:rsidR="00431B86" w:rsidRPr="00D03ADE" w:rsidRDefault="00431B86" w:rsidP="00D03ADE"/>
    <w:p w14:paraId="59F37CC4" w14:textId="588AB9B2" w:rsidR="006E4797" w:rsidRPr="00D03ADE" w:rsidRDefault="00551D82" w:rsidP="00D03ADE">
      <w:pPr>
        <w:pBdr>
          <w:top w:val="nil"/>
          <w:left w:val="nil"/>
          <w:bottom w:val="nil"/>
          <w:right w:val="nil"/>
          <w:between w:val="nil"/>
        </w:pBdr>
      </w:pPr>
      <w:r w:rsidRPr="00D03ADE">
        <w:rPr>
          <w:b/>
        </w:rPr>
        <w:t xml:space="preserve">ACKNOWLEDGMENTS: </w:t>
      </w:r>
    </w:p>
    <w:p w14:paraId="6D064C88" w14:textId="56B415E8" w:rsidR="006E4797" w:rsidRPr="00D03ADE" w:rsidRDefault="00342C0C" w:rsidP="00D03ADE">
      <w:r w:rsidRPr="00D03ADE">
        <w:t xml:space="preserve">This work was supported </w:t>
      </w:r>
      <w:r w:rsidR="00F27BC8" w:rsidRPr="00D03ADE">
        <w:t>by the National Institutes of Health (</w:t>
      </w:r>
      <w:r w:rsidR="00F7763A" w:rsidRPr="00D03ADE">
        <w:t>1R</w:t>
      </w:r>
      <w:r w:rsidR="000656DF" w:rsidRPr="00D03ADE">
        <w:t>O3AG069056-0</w:t>
      </w:r>
      <w:r w:rsidR="00C33A7A" w:rsidRPr="00D03ADE">
        <w:t>1</w:t>
      </w:r>
      <w:r w:rsidR="008D0FBB" w:rsidRPr="00D03ADE">
        <w:t xml:space="preserve">) and </w:t>
      </w:r>
      <w:r w:rsidR="00CC3F79" w:rsidRPr="00D03ADE">
        <w:t>the Infectious Diseases Society of America</w:t>
      </w:r>
      <w:r w:rsidR="007754AE" w:rsidRPr="00D03ADE">
        <w:t xml:space="preserve"> funding to DMC</w:t>
      </w:r>
      <w:r w:rsidR="00CC3F79" w:rsidRPr="00D03ADE">
        <w:t>. The funders had no role in study</w:t>
      </w:r>
      <w:r w:rsidR="00EF04D1" w:rsidRPr="00D03ADE">
        <w:t xml:space="preserve"> design, data collection and analysis, decision to publish, or preparation of the manuscript. </w:t>
      </w:r>
      <w:r w:rsidR="00041715" w:rsidRPr="00D03ADE">
        <w:t xml:space="preserve">We thank the members of the Czyz Lab for proofreading the manuscript. </w:t>
      </w:r>
      <w:r w:rsidR="00EF04D1" w:rsidRPr="00D03ADE">
        <w:t xml:space="preserve">Cartoon figures were generated using BioRender paid license. </w:t>
      </w:r>
      <w:r w:rsidR="00CC3F79" w:rsidRPr="00D03ADE">
        <w:t xml:space="preserve"> </w:t>
      </w:r>
    </w:p>
    <w:p w14:paraId="25B2FBBD" w14:textId="77777777" w:rsidR="006E4797" w:rsidRPr="00D03ADE" w:rsidRDefault="006E4797" w:rsidP="00D03ADE">
      <w:pPr>
        <w:rPr>
          <w:b/>
        </w:rPr>
      </w:pPr>
    </w:p>
    <w:p w14:paraId="5E703EBA" w14:textId="5D02B7D5" w:rsidR="006E4797" w:rsidRPr="00D03ADE" w:rsidRDefault="00551D82" w:rsidP="00D03ADE">
      <w:pPr>
        <w:pBdr>
          <w:top w:val="nil"/>
          <w:left w:val="nil"/>
          <w:bottom w:val="nil"/>
          <w:right w:val="nil"/>
          <w:between w:val="nil"/>
        </w:pBdr>
      </w:pPr>
      <w:r w:rsidRPr="00D03ADE">
        <w:rPr>
          <w:b/>
        </w:rPr>
        <w:t xml:space="preserve">DISCLOSURES: </w:t>
      </w:r>
    </w:p>
    <w:p w14:paraId="24EBC430" w14:textId="31353385" w:rsidR="00394201" w:rsidRPr="00D03ADE" w:rsidRDefault="00394201" w:rsidP="00D03ADE">
      <w:pPr>
        <w:pBdr>
          <w:top w:val="nil"/>
          <w:left w:val="nil"/>
          <w:bottom w:val="nil"/>
          <w:right w:val="nil"/>
          <w:between w:val="nil"/>
        </w:pBdr>
      </w:pPr>
      <w:r w:rsidRPr="00D03ADE">
        <w:t xml:space="preserve">The authors </w:t>
      </w:r>
      <w:r w:rsidR="00A060DE" w:rsidRPr="00D03ADE">
        <w:t xml:space="preserve">have declared that no </w:t>
      </w:r>
      <w:r w:rsidRPr="00D03ADE">
        <w:t>conflicts of interest</w:t>
      </w:r>
      <w:r w:rsidR="00BA2C3E" w:rsidRPr="00D03ADE">
        <w:t xml:space="preserve"> exist. </w:t>
      </w:r>
    </w:p>
    <w:p w14:paraId="4A7B0E5C" w14:textId="77777777" w:rsidR="006E4797" w:rsidRPr="00D03ADE" w:rsidRDefault="006E4797" w:rsidP="00D03ADE"/>
    <w:p w14:paraId="4A476B8A" w14:textId="30551F32" w:rsidR="00F93282" w:rsidRPr="00D03ADE" w:rsidRDefault="00F93282" w:rsidP="00F93282">
      <w:pPr>
        <w:rPr>
          <w:b/>
        </w:rPr>
      </w:pPr>
      <w:r w:rsidRPr="00F93282">
        <w:rPr>
          <w:b/>
        </w:rPr>
        <w:t xml:space="preserve"> </w:t>
      </w:r>
      <w:r w:rsidRPr="00D03ADE">
        <w:rPr>
          <w:b/>
        </w:rPr>
        <w:t>REFERENCES:</w:t>
      </w:r>
      <w:r w:rsidRPr="00D03ADE">
        <w:t xml:space="preserve"> </w:t>
      </w:r>
    </w:p>
    <w:p w14:paraId="30F5597C" w14:textId="77777777" w:rsidR="00F93282" w:rsidRPr="00D03ADE" w:rsidRDefault="00F93282" w:rsidP="00F93282">
      <w:pPr>
        <w:pStyle w:val="EndNoteBibliography"/>
        <w:numPr>
          <w:ilvl w:val="0"/>
          <w:numId w:val="37"/>
        </w:numPr>
        <w:ind w:left="142" w:firstLine="0"/>
      </w:pPr>
      <w:r w:rsidRPr="00D03ADE">
        <w:fldChar w:fldCharType="begin"/>
      </w:r>
      <w:r w:rsidRPr="00D03ADE">
        <w:instrText xml:space="preserve"> ADDIN EN.REFLIST </w:instrText>
      </w:r>
      <w:r w:rsidRPr="00D03ADE">
        <w:fldChar w:fldCharType="separate"/>
      </w:r>
      <w:r w:rsidRPr="00D03ADE">
        <w:t xml:space="preserve">Soto, C. Unfolding the role of protein misfolding in neurodegenerative diseases. </w:t>
      </w:r>
      <w:r w:rsidRPr="00D03ADE">
        <w:rPr>
          <w:i/>
        </w:rPr>
        <w:t>Nature Reviews Neuroscience.</w:t>
      </w:r>
      <w:r w:rsidRPr="00D03ADE">
        <w:t xml:space="preserve"> </w:t>
      </w:r>
      <w:r w:rsidRPr="00D03ADE">
        <w:rPr>
          <w:b/>
        </w:rPr>
        <w:t>4</w:t>
      </w:r>
      <w:r w:rsidRPr="00D03ADE">
        <w:t xml:space="preserve"> (1), 49</w:t>
      </w:r>
      <w:r>
        <w:t>–</w:t>
      </w:r>
      <w:r w:rsidRPr="00D03ADE">
        <w:t>60 (2003).</w:t>
      </w:r>
    </w:p>
    <w:p w14:paraId="4F76C768" w14:textId="77777777" w:rsidR="00F93282" w:rsidRPr="00D03ADE" w:rsidRDefault="00F93282" w:rsidP="00F93282">
      <w:pPr>
        <w:pStyle w:val="EndNoteBibliography"/>
        <w:numPr>
          <w:ilvl w:val="0"/>
          <w:numId w:val="37"/>
        </w:numPr>
        <w:ind w:left="142" w:firstLine="0"/>
      </w:pPr>
      <w:r w:rsidRPr="00D03ADE">
        <w:t>Fang, P., Kazmi, S. A., Jameson, K. G.</w:t>
      </w:r>
      <w:r>
        <w:t>,</w:t>
      </w:r>
      <w:r w:rsidRPr="00D03ADE">
        <w:t xml:space="preserve"> Hsiao, E. Y. The microbiome as a modifier of neurodegenerative disease risk. </w:t>
      </w:r>
      <w:r w:rsidRPr="00D03ADE">
        <w:rPr>
          <w:i/>
        </w:rPr>
        <w:t>Cell Host &amp; Microbe.</w:t>
      </w:r>
      <w:r w:rsidRPr="00D03ADE">
        <w:t xml:space="preserve"> </w:t>
      </w:r>
      <w:r w:rsidRPr="00D03ADE">
        <w:rPr>
          <w:b/>
        </w:rPr>
        <w:t>28</w:t>
      </w:r>
      <w:r w:rsidRPr="00D03ADE">
        <w:t xml:space="preserve"> (2), 201</w:t>
      </w:r>
      <w:r>
        <w:t>–</w:t>
      </w:r>
      <w:r w:rsidRPr="00D03ADE">
        <w:t>222 (2020).</w:t>
      </w:r>
    </w:p>
    <w:p w14:paraId="1ACCC710" w14:textId="77777777" w:rsidR="00F93282" w:rsidRPr="00D03ADE" w:rsidRDefault="00F93282" w:rsidP="00F93282">
      <w:pPr>
        <w:pStyle w:val="EndNoteBibliography"/>
        <w:numPr>
          <w:ilvl w:val="0"/>
          <w:numId w:val="37"/>
        </w:numPr>
        <w:ind w:left="142" w:firstLine="0"/>
      </w:pPr>
      <w:r w:rsidRPr="00D03ADE">
        <w:lastRenderedPageBreak/>
        <w:t>Kundu, P., Blacher, E., Elinav, E.</w:t>
      </w:r>
      <w:r>
        <w:t>,</w:t>
      </w:r>
      <w:r w:rsidRPr="00D03ADE">
        <w:t xml:space="preserve"> Pettersson, S. Our gut microbiome: The evolving inner self. </w:t>
      </w:r>
      <w:r w:rsidRPr="00D03ADE">
        <w:rPr>
          <w:i/>
        </w:rPr>
        <w:t>Cell.</w:t>
      </w:r>
      <w:r w:rsidRPr="00D03ADE">
        <w:t xml:space="preserve"> </w:t>
      </w:r>
      <w:r w:rsidRPr="00D03ADE">
        <w:rPr>
          <w:b/>
        </w:rPr>
        <w:t>171</w:t>
      </w:r>
      <w:r w:rsidRPr="00D03ADE">
        <w:t xml:space="preserve"> (7), 1481</w:t>
      </w:r>
      <w:r>
        <w:t>–</w:t>
      </w:r>
      <w:r w:rsidRPr="00D03ADE">
        <w:t>1493 (2017).</w:t>
      </w:r>
    </w:p>
    <w:p w14:paraId="3CFD61F7" w14:textId="77777777" w:rsidR="00F93282" w:rsidRPr="00D03ADE" w:rsidRDefault="00F93282" w:rsidP="00F93282">
      <w:pPr>
        <w:pStyle w:val="EndNoteBibliography"/>
        <w:numPr>
          <w:ilvl w:val="0"/>
          <w:numId w:val="37"/>
        </w:numPr>
        <w:ind w:left="142" w:firstLine="0"/>
      </w:pPr>
      <w:r w:rsidRPr="00D03ADE">
        <w:t>Sherwin, E., Dinan, T. G.</w:t>
      </w:r>
      <w:r>
        <w:t xml:space="preserve">, </w:t>
      </w:r>
      <w:r w:rsidRPr="00D03ADE">
        <w:t xml:space="preserve">Cryan, J. F. Recent developments in understanding the role of the gut microbiota in brain health and disease. </w:t>
      </w:r>
      <w:r w:rsidRPr="00D03ADE">
        <w:rPr>
          <w:i/>
        </w:rPr>
        <w:t>Annals of the New York Academy of Sciences.</w:t>
      </w:r>
      <w:r w:rsidRPr="00D03ADE">
        <w:t xml:space="preserve"> </w:t>
      </w:r>
      <w:r w:rsidRPr="00D03ADE">
        <w:rPr>
          <w:b/>
        </w:rPr>
        <w:t>1420</w:t>
      </w:r>
      <w:r w:rsidRPr="00D03ADE">
        <w:t xml:space="preserve"> (1), 5</w:t>
      </w:r>
      <w:r>
        <w:t>–</w:t>
      </w:r>
      <w:r w:rsidRPr="00D03ADE">
        <w:t>25 (2018).</w:t>
      </w:r>
    </w:p>
    <w:p w14:paraId="5FA42090" w14:textId="77777777" w:rsidR="00F93282" w:rsidRPr="00D03ADE" w:rsidRDefault="00F93282" w:rsidP="00F93282">
      <w:pPr>
        <w:pStyle w:val="EndNoteBibliography"/>
        <w:numPr>
          <w:ilvl w:val="0"/>
          <w:numId w:val="37"/>
        </w:numPr>
        <w:ind w:left="142" w:firstLine="0"/>
      </w:pPr>
      <w:r w:rsidRPr="00D03ADE">
        <w:t>Mondal, S.</w:t>
      </w:r>
      <w:r w:rsidRPr="00D03ADE">
        <w:rPr>
          <w:i/>
        </w:rPr>
        <w:t xml:space="preserve"> </w:t>
      </w:r>
      <w:r w:rsidRPr="00F110A5">
        <w:rPr>
          <w:iCs/>
        </w:rPr>
        <w:t>et al.</w:t>
      </w:r>
      <w:r w:rsidRPr="00D03ADE">
        <w:rPr>
          <w:iCs/>
        </w:rPr>
        <w:t xml:space="preserve"> </w:t>
      </w:r>
      <w:r w:rsidRPr="00D03ADE">
        <w:t xml:space="preserve">Large-scale microfluidics providing high-resolution and high-throughput screening of Caenorhabditis elegans poly-glutamine aggregation model. </w:t>
      </w:r>
      <w:r w:rsidRPr="00D03ADE">
        <w:rPr>
          <w:i/>
        </w:rPr>
        <w:t>Nature Communications.</w:t>
      </w:r>
      <w:r w:rsidRPr="00D03ADE">
        <w:t xml:space="preserve"> </w:t>
      </w:r>
      <w:r w:rsidRPr="00D03ADE">
        <w:rPr>
          <w:b/>
        </w:rPr>
        <w:t>7</w:t>
      </w:r>
      <w:r w:rsidRPr="00D03ADE">
        <w:t xml:space="preserve"> (1), 13023 (2016).</w:t>
      </w:r>
    </w:p>
    <w:p w14:paraId="36821A5E" w14:textId="77777777" w:rsidR="00F93282" w:rsidRPr="00D03ADE" w:rsidRDefault="00F93282" w:rsidP="00F93282">
      <w:pPr>
        <w:pStyle w:val="EndNoteBibliography"/>
        <w:numPr>
          <w:ilvl w:val="0"/>
          <w:numId w:val="37"/>
        </w:numPr>
        <w:ind w:left="142" w:firstLine="0"/>
      </w:pPr>
      <w:r w:rsidRPr="00D03ADE">
        <w:t>Guisbert, E., Czyz, D. M., Richter, K., McMullen, P. D.</w:t>
      </w:r>
      <w:r>
        <w:t>,</w:t>
      </w:r>
      <w:r w:rsidRPr="00D03ADE">
        <w:t xml:space="preserve"> Morimoto, R. I. Identification of a tissue-selective heat shock response regulatory network. </w:t>
      </w:r>
      <w:r w:rsidRPr="00D03ADE">
        <w:rPr>
          <w:i/>
        </w:rPr>
        <w:t>PLoS Genet</w:t>
      </w:r>
      <w:r>
        <w:rPr>
          <w:i/>
        </w:rPr>
        <w:t>ics</w:t>
      </w:r>
      <w:r w:rsidRPr="00D03ADE">
        <w:rPr>
          <w:i/>
        </w:rPr>
        <w:t>.</w:t>
      </w:r>
      <w:r w:rsidRPr="00D03ADE">
        <w:t xml:space="preserve"> </w:t>
      </w:r>
      <w:r w:rsidRPr="00D03ADE">
        <w:rPr>
          <w:b/>
        </w:rPr>
        <w:t>9</w:t>
      </w:r>
      <w:r w:rsidRPr="00D03ADE">
        <w:t xml:space="preserve"> (4), e1003466 (2013).</w:t>
      </w:r>
    </w:p>
    <w:p w14:paraId="383A4AC3" w14:textId="77777777" w:rsidR="00F93282" w:rsidRPr="00D03ADE" w:rsidRDefault="00F93282" w:rsidP="00F93282">
      <w:pPr>
        <w:pStyle w:val="EndNoteBibliography"/>
        <w:numPr>
          <w:ilvl w:val="0"/>
          <w:numId w:val="37"/>
        </w:numPr>
        <w:ind w:left="142" w:firstLine="0"/>
      </w:pPr>
      <w:r w:rsidRPr="00D03ADE">
        <w:t>Silva, M. C.</w:t>
      </w:r>
      <w:r w:rsidRPr="00D03ADE">
        <w:rPr>
          <w:i/>
        </w:rPr>
        <w:t xml:space="preserve"> </w:t>
      </w:r>
      <w:r w:rsidRPr="00F110A5">
        <w:rPr>
          <w:iCs/>
        </w:rPr>
        <w:t>et al.</w:t>
      </w:r>
      <w:r w:rsidRPr="00D03ADE">
        <w:rPr>
          <w:iCs/>
        </w:rPr>
        <w:t xml:space="preserve"> </w:t>
      </w:r>
      <w:r w:rsidRPr="00D03ADE">
        <w:t xml:space="preserve">A genetic screening strategy identifies novel regulators of the proteostasis network. </w:t>
      </w:r>
      <w:r w:rsidRPr="00D03ADE">
        <w:rPr>
          <w:i/>
        </w:rPr>
        <w:t xml:space="preserve">PLoS </w:t>
      </w:r>
      <w:r>
        <w:rPr>
          <w:i/>
        </w:rPr>
        <w:t>G</w:t>
      </w:r>
      <w:r w:rsidRPr="00D03ADE">
        <w:rPr>
          <w:i/>
        </w:rPr>
        <w:t>enetics.</w:t>
      </w:r>
      <w:r w:rsidRPr="00D03ADE">
        <w:t xml:space="preserve"> </w:t>
      </w:r>
      <w:r w:rsidRPr="00D03ADE">
        <w:rPr>
          <w:b/>
        </w:rPr>
        <w:t>7</w:t>
      </w:r>
      <w:r w:rsidRPr="00D03ADE">
        <w:t xml:space="preserve"> (12), e1002438</w:t>
      </w:r>
      <w:r>
        <w:t>–</w:t>
      </w:r>
      <w:r w:rsidRPr="00D03ADE">
        <w:t>e1002438</w:t>
      </w:r>
      <w:r>
        <w:t xml:space="preserve"> </w:t>
      </w:r>
      <w:r w:rsidRPr="00D03ADE">
        <w:t>(2011).</w:t>
      </w:r>
    </w:p>
    <w:p w14:paraId="2F52E0AD" w14:textId="77777777" w:rsidR="00F93282" w:rsidRPr="00D03ADE" w:rsidRDefault="00F93282" w:rsidP="00F93282">
      <w:pPr>
        <w:pStyle w:val="EndNoteBibliography"/>
        <w:numPr>
          <w:ilvl w:val="0"/>
          <w:numId w:val="37"/>
        </w:numPr>
        <w:ind w:left="142" w:firstLine="0"/>
      </w:pPr>
      <w:r w:rsidRPr="00D03ADE">
        <w:t>Nollen, E. A.</w:t>
      </w:r>
      <w:r w:rsidRPr="00D03ADE">
        <w:rPr>
          <w:i/>
        </w:rPr>
        <w:t xml:space="preserve"> </w:t>
      </w:r>
      <w:r w:rsidRPr="00F110A5">
        <w:rPr>
          <w:iCs/>
        </w:rPr>
        <w:t>et al.</w:t>
      </w:r>
      <w:r w:rsidRPr="00D03ADE">
        <w:t xml:space="preserve"> Genome-wide RNA interference screen identifies previously undescribed regulators of polyglutamine aggregation. </w:t>
      </w:r>
      <w:r w:rsidRPr="00D03ADE">
        <w:rPr>
          <w:i/>
        </w:rPr>
        <w:t>Proc</w:t>
      </w:r>
      <w:r>
        <w:rPr>
          <w:i/>
        </w:rPr>
        <w:t>eedings of the</w:t>
      </w:r>
      <w:r w:rsidRPr="00D03ADE">
        <w:rPr>
          <w:i/>
        </w:rPr>
        <w:t xml:space="preserve"> Nat</w:t>
      </w:r>
      <w:r>
        <w:rPr>
          <w:i/>
        </w:rPr>
        <w:t>iona</w:t>
      </w:r>
      <w:r w:rsidRPr="00D03ADE">
        <w:rPr>
          <w:i/>
        </w:rPr>
        <w:t>l Acad</w:t>
      </w:r>
      <w:r>
        <w:rPr>
          <w:i/>
        </w:rPr>
        <w:t>emy of</w:t>
      </w:r>
      <w:r w:rsidRPr="00D03ADE">
        <w:rPr>
          <w:i/>
        </w:rPr>
        <w:t xml:space="preserve"> Sci</w:t>
      </w:r>
      <w:r>
        <w:rPr>
          <w:i/>
        </w:rPr>
        <w:t>ences of the</w:t>
      </w:r>
      <w:r w:rsidRPr="00D03ADE">
        <w:rPr>
          <w:i/>
        </w:rPr>
        <w:t xml:space="preserve"> U</w:t>
      </w:r>
      <w:r>
        <w:rPr>
          <w:i/>
        </w:rPr>
        <w:t>nited</w:t>
      </w:r>
      <w:r w:rsidRPr="00D03ADE">
        <w:rPr>
          <w:i/>
        </w:rPr>
        <w:t xml:space="preserve"> S</w:t>
      </w:r>
      <w:r>
        <w:rPr>
          <w:i/>
        </w:rPr>
        <w:t>tates of</w:t>
      </w:r>
      <w:r w:rsidRPr="00D03ADE">
        <w:rPr>
          <w:i/>
        </w:rPr>
        <w:t xml:space="preserve"> A</w:t>
      </w:r>
      <w:r>
        <w:rPr>
          <w:i/>
        </w:rPr>
        <w:t>merica</w:t>
      </w:r>
      <w:r w:rsidRPr="00D03ADE">
        <w:rPr>
          <w:i/>
        </w:rPr>
        <w:t>.</w:t>
      </w:r>
      <w:r w:rsidRPr="00D03ADE">
        <w:t xml:space="preserve"> </w:t>
      </w:r>
      <w:r w:rsidRPr="00D03ADE">
        <w:rPr>
          <w:b/>
        </w:rPr>
        <w:t>101</w:t>
      </w:r>
      <w:r w:rsidRPr="00D03ADE">
        <w:t xml:space="preserve"> (17), 6403</w:t>
      </w:r>
      <w:r>
        <w:t>–</w:t>
      </w:r>
      <w:r w:rsidRPr="00D03ADE">
        <w:t>6408 (2004).</w:t>
      </w:r>
    </w:p>
    <w:p w14:paraId="19820B6A" w14:textId="77777777" w:rsidR="00F93282" w:rsidRPr="00D03ADE" w:rsidRDefault="00F93282" w:rsidP="00F93282">
      <w:pPr>
        <w:pStyle w:val="EndNoteBibliography"/>
        <w:numPr>
          <w:ilvl w:val="0"/>
          <w:numId w:val="37"/>
        </w:numPr>
        <w:ind w:left="142" w:firstLine="0"/>
      </w:pPr>
      <w:r w:rsidRPr="00D03ADE">
        <w:t>Walker, A. C.</w:t>
      </w:r>
      <w:r w:rsidRPr="00F110A5">
        <w:rPr>
          <w:iCs/>
        </w:rPr>
        <w:t xml:space="preserve"> et al.</w:t>
      </w:r>
      <w:r w:rsidRPr="00D03ADE">
        <w:t xml:space="preserve"> Colonization of the Caenorhabditis elegans gut with human enteric bacterial pathogens leads to proteostasis disruption that is rescued by butyrate. </w:t>
      </w:r>
      <w:r w:rsidRPr="00D03ADE">
        <w:rPr>
          <w:i/>
        </w:rPr>
        <w:t>PLOS Pathogens.</w:t>
      </w:r>
      <w:r w:rsidRPr="00D03ADE">
        <w:t xml:space="preserve"> </w:t>
      </w:r>
      <w:r w:rsidRPr="00D03ADE">
        <w:rPr>
          <w:b/>
        </w:rPr>
        <w:t>17</w:t>
      </w:r>
      <w:r w:rsidRPr="00D03ADE">
        <w:t xml:space="preserve"> (5), e1009510</w:t>
      </w:r>
      <w:r>
        <w:t xml:space="preserve"> </w:t>
      </w:r>
      <w:r w:rsidRPr="00D03ADE">
        <w:t>(2021).</w:t>
      </w:r>
    </w:p>
    <w:p w14:paraId="2CFCAEAF" w14:textId="77777777" w:rsidR="00F93282" w:rsidRPr="00D03ADE" w:rsidRDefault="00F93282" w:rsidP="00F93282">
      <w:pPr>
        <w:pStyle w:val="EndNoteBibliography"/>
        <w:numPr>
          <w:ilvl w:val="0"/>
          <w:numId w:val="37"/>
        </w:numPr>
        <w:ind w:left="142" w:firstLine="0"/>
      </w:pPr>
      <w:r w:rsidRPr="00D03ADE">
        <w:t>Goya, M. E.</w:t>
      </w:r>
      <w:r w:rsidRPr="00F110A5">
        <w:rPr>
          <w:iCs/>
        </w:rPr>
        <w:t xml:space="preserve"> et al.</w:t>
      </w:r>
      <w:r w:rsidRPr="00D03ADE">
        <w:rPr>
          <w:iCs/>
        </w:rPr>
        <w:t xml:space="preserve"> </w:t>
      </w:r>
      <w:r w:rsidRPr="00D03ADE">
        <w:t xml:space="preserve">Probiotic Bacillus subtilis </w:t>
      </w:r>
      <w:r>
        <w:t>p</w:t>
      </w:r>
      <w:r w:rsidRPr="00D03ADE">
        <w:t xml:space="preserve">rotects against α-Synuclein </w:t>
      </w:r>
      <w:r>
        <w:t>a</w:t>
      </w:r>
      <w:r w:rsidRPr="00D03ADE">
        <w:t xml:space="preserve">ggregation in C. elegans. </w:t>
      </w:r>
      <w:r w:rsidRPr="00D03ADE">
        <w:rPr>
          <w:i/>
        </w:rPr>
        <w:t>Cell Rep</w:t>
      </w:r>
      <w:r>
        <w:rPr>
          <w:i/>
        </w:rPr>
        <w:t>orts</w:t>
      </w:r>
      <w:r w:rsidRPr="00D03ADE">
        <w:rPr>
          <w:i/>
        </w:rPr>
        <w:t>.</w:t>
      </w:r>
      <w:r w:rsidRPr="00D03ADE">
        <w:t xml:space="preserve"> </w:t>
      </w:r>
      <w:r w:rsidRPr="00D03ADE">
        <w:rPr>
          <w:b/>
        </w:rPr>
        <w:t>30</w:t>
      </w:r>
      <w:r w:rsidRPr="00D03ADE">
        <w:t xml:space="preserve"> (2), 367</w:t>
      </w:r>
      <w:r>
        <w:t>–</w:t>
      </w:r>
      <w:r w:rsidRPr="00D03ADE">
        <w:t>380.e367 (2020).</w:t>
      </w:r>
    </w:p>
    <w:p w14:paraId="74C64CDB" w14:textId="77777777" w:rsidR="00F93282" w:rsidRPr="00D03ADE" w:rsidRDefault="00F93282" w:rsidP="00F93282">
      <w:pPr>
        <w:pStyle w:val="EndNoteBibliography"/>
        <w:numPr>
          <w:ilvl w:val="0"/>
          <w:numId w:val="37"/>
        </w:numPr>
        <w:ind w:left="142" w:firstLine="0"/>
      </w:pPr>
      <w:r w:rsidRPr="00D03ADE">
        <w:t>Kumsta, C., Chang, J. T., Schmalz, J.</w:t>
      </w:r>
      <w:r>
        <w:t>,</w:t>
      </w:r>
      <w:r w:rsidRPr="00D03ADE">
        <w:t xml:space="preserve"> Hansen, M. Hormetic heat stress and HSF-1 induce autophagy to improve survival and proteostasis in C. elegans. </w:t>
      </w:r>
      <w:r w:rsidRPr="00D03ADE">
        <w:rPr>
          <w:i/>
        </w:rPr>
        <w:t>Nat</w:t>
      </w:r>
      <w:r>
        <w:rPr>
          <w:i/>
        </w:rPr>
        <w:t>ure</w:t>
      </w:r>
      <w:r w:rsidRPr="00D03ADE">
        <w:rPr>
          <w:i/>
        </w:rPr>
        <w:t xml:space="preserve"> Commun</w:t>
      </w:r>
      <w:r>
        <w:rPr>
          <w:i/>
        </w:rPr>
        <w:t>ications</w:t>
      </w:r>
      <w:r w:rsidRPr="00D03ADE">
        <w:rPr>
          <w:i/>
        </w:rPr>
        <w:t>.</w:t>
      </w:r>
      <w:r w:rsidRPr="00D03ADE">
        <w:t xml:space="preserve"> </w:t>
      </w:r>
      <w:r w:rsidRPr="00D03ADE">
        <w:rPr>
          <w:b/>
        </w:rPr>
        <w:t>8</w:t>
      </w:r>
      <w:r w:rsidRPr="00D03ADE">
        <w:t xml:space="preserve"> 14337</w:t>
      </w:r>
      <w:r>
        <w:t xml:space="preserve"> </w:t>
      </w:r>
      <w:r w:rsidRPr="00D03ADE">
        <w:t>(2017).</w:t>
      </w:r>
    </w:p>
    <w:p w14:paraId="767F733A" w14:textId="77777777" w:rsidR="00F93282" w:rsidRPr="00D03ADE" w:rsidRDefault="00F93282" w:rsidP="00F93282">
      <w:pPr>
        <w:pStyle w:val="EndNoteBibliography"/>
        <w:numPr>
          <w:ilvl w:val="0"/>
          <w:numId w:val="37"/>
        </w:numPr>
        <w:ind w:left="142" w:firstLine="0"/>
      </w:pPr>
      <w:r w:rsidRPr="00D03ADE">
        <w:t>Prahlad, V.</w:t>
      </w:r>
      <w:r>
        <w:t>,</w:t>
      </w:r>
      <w:r w:rsidRPr="00D03ADE">
        <w:t xml:space="preserve"> Morimoto, R. I. Neuronal circuitry regulates the response of Caenorhabditis elegans to misfolded proteins. </w:t>
      </w:r>
      <w:r w:rsidRPr="00D03ADE">
        <w:rPr>
          <w:i/>
        </w:rPr>
        <w:t>Proceedings of the National Academy of Sciences</w:t>
      </w:r>
      <w:r>
        <w:rPr>
          <w:i/>
        </w:rPr>
        <w:t xml:space="preserve"> of the United States of America</w:t>
      </w:r>
      <w:r w:rsidRPr="00D03ADE">
        <w:rPr>
          <w:i/>
        </w:rPr>
        <w:t>.</w:t>
      </w:r>
      <w:r w:rsidRPr="00D03ADE">
        <w:t xml:space="preserve"> </w:t>
      </w:r>
      <w:r w:rsidRPr="00D03ADE">
        <w:rPr>
          <w:b/>
        </w:rPr>
        <w:t>108</w:t>
      </w:r>
      <w:r w:rsidRPr="00D03ADE">
        <w:t xml:space="preserve"> (34), 14204</w:t>
      </w:r>
      <w:r>
        <w:t>–</w:t>
      </w:r>
      <w:r w:rsidRPr="00D03ADE">
        <w:t>14209 (2011).</w:t>
      </w:r>
    </w:p>
    <w:p w14:paraId="12747A13" w14:textId="77777777" w:rsidR="00F93282" w:rsidRPr="00D03ADE" w:rsidRDefault="00F93282" w:rsidP="00F93282">
      <w:pPr>
        <w:pStyle w:val="EndNoteBibliography"/>
        <w:numPr>
          <w:ilvl w:val="0"/>
          <w:numId w:val="37"/>
        </w:numPr>
        <w:ind w:left="142" w:firstLine="0"/>
      </w:pPr>
      <w:r w:rsidRPr="00D03ADE">
        <w:t>Mohri-Shiomi, A.</w:t>
      </w:r>
      <w:r>
        <w:t>,</w:t>
      </w:r>
      <w:r w:rsidRPr="00D03ADE">
        <w:t xml:space="preserve"> Garsin, D. A. Insulin signaling and the heat shock response modulate protein homeostasis in the Caenorhabditis elegans intestine during infection. </w:t>
      </w:r>
      <w:r w:rsidRPr="00D03ADE">
        <w:rPr>
          <w:i/>
        </w:rPr>
        <w:t>Journal of Biological Chemistry.</w:t>
      </w:r>
      <w:r w:rsidRPr="00D03ADE">
        <w:t xml:space="preserve"> </w:t>
      </w:r>
      <w:r w:rsidRPr="00D03ADE">
        <w:rPr>
          <w:b/>
        </w:rPr>
        <w:t>283</w:t>
      </w:r>
      <w:r w:rsidRPr="00D03ADE">
        <w:t xml:space="preserve"> (1), 194</w:t>
      </w:r>
      <w:r>
        <w:t>–</w:t>
      </w:r>
      <w:r w:rsidRPr="00D03ADE">
        <w:t>201</w:t>
      </w:r>
      <w:r>
        <w:t xml:space="preserve"> </w:t>
      </w:r>
      <w:r w:rsidRPr="00D03ADE">
        <w:t>(2008).</w:t>
      </w:r>
    </w:p>
    <w:p w14:paraId="197BE413" w14:textId="77777777" w:rsidR="00F93282" w:rsidRPr="00D03ADE" w:rsidRDefault="00F93282" w:rsidP="00F93282">
      <w:pPr>
        <w:pStyle w:val="EndNoteBibliography"/>
        <w:numPr>
          <w:ilvl w:val="0"/>
          <w:numId w:val="37"/>
        </w:numPr>
        <w:ind w:left="142" w:firstLine="0"/>
      </w:pPr>
      <w:r w:rsidRPr="00D03ADE">
        <w:t>Hakim, A.</w:t>
      </w:r>
      <w:r w:rsidRPr="00F110A5">
        <w:rPr>
          <w:iCs/>
        </w:rPr>
        <w:t xml:space="preserve"> et al.</w:t>
      </w:r>
      <w:r w:rsidRPr="00D03ADE">
        <w:rPr>
          <w:iCs/>
        </w:rPr>
        <w:t xml:space="preserve"> </w:t>
      </w:r>
      <w:r w:rsidRPr="00D03ADE">
        <w:t xml:space="preserve">WorMachine: machine learning-based phenotypic analysis tool for worms. </w:t>
      </w:r>
      <w:r w:rsidRPr="00D03ADE">
        <w:rPr>
          <w:i/>
        </w:rPr>
        <w:t>BMC Biology.</w:t>
      </w:r>
      <w:r w:rsidRPr="00D03ADE">
        <w:t xml:space="preserve"> </w:t>
      </w:r>
      <w:r w:rsidRPr="00D03ADE">
        <w:rPr>
          <w:b/>
        </w:rPr>
        <w:t>16</w:t>
      </w:r>
      <w:r w:rsidRPr="00D03ADE">
        <w:t xml:space="preserve"> (1), 8</w:t>
      </w:r>
      <w:r>
        <w:t xml:space="preserve"> </w:t>
      </w:r>
      <w:r w:rsidRPr="00D03ADE">
        <w:t>(2018).</w:t>
      </w:r>
    </w:p>
    <w:p w14:paraId="40E97715" w14:textId="77777777" w:rsidR="00F93282" w:rsidRPr="00D03ADE" w:rsidRDefault="00F93282" w:rsidP="00F93282">
      <w:pPr>
        <w:pStyle w:val="EndNoteBibliography"/>
        <w:numPr>
          <w:ilvl w:val="0"/>
          <w:numId w:val="37"/>
        </w:numPr>
        <w:ind w:left="142" w:firstLine="0"/>
      </w:pPr>
      <w:r w:rsidRPr="00D03ADE">
        <w:t>Wählby, C.</w:t>
      </w:r>
      <w:r w:rsidRPr="00F110A5">
        <w:t xml:space="preserve"> et al.</w:t>
      </w:r>
      <w:r w:rsidRPr="00D03ADE">
        <w:t xml:space="preserve"> An image analysis toolbox for high-throughput C. elegans assays. </w:t>
      </w:r>
      <w:r w:rsidRPr="00D03ADE">
        <w:rPr>
          <w:i/>
        </w:rPr>
        <w:t xml:space="preserve">Nature </w:t>
      </w:r>
      <w:r>
        <w:rPr>
          <w:i/>
        </w:rPr>
        <w:t>M</w:t>
      </w:r>
      <w:r w:rsidRPr="00D03ADE">
        <w:rPr>
          <w:i/>
        </w:rPr>
        <w:t>ethods.</w:t>
      </w:r>
      <w:r w:rsidRPr="00D03ADE">
        <w:t xml:space="preserve"> </w:t>
      </w:r>
      <w:r w:rsidRPr="00D03ADE">
        <w:rPr>
          <w:b/>
        </w:rPr>
        <w:t>9</w:t>
      </w:r>
      <w:r w:rsidRPr="00D03ADE">
        <w:t xml:space="preserve"> (7), 714</w:t>
      </w:r>
      <w:r>
        <w:t>–</w:t>
      </w:r>
      <w:r w:rsidRPr="00D03ADE">
        <w:t>716 (2012).</w:t>
      </w:r>
    </w:p>
    <w:p w14:paraId="578A33B9" w14:textId="77777777" w:rsidR="00F93282" w:rsidRDefault="00F93282" w:rsidP="00F93282">
      <w:pPr>
        <w:pStyle w:val="EndNoteBibliography"/>
        <w:numPr>
          <w:ilvl w:val="0"/>
          <w:numId w:val="37"/>
        </w:numPr>
        <w:ind w:left="142" w:firstLine="0"/>
      </w:pPr>
      <w:r w:rsidRPr="00D03ADE">
        <w:t>Jones, T. R.</w:t>
      </w:r>
      <w:r w:rsidRPr="00D03ADE">
        <w:rPr>
          <w:i/>
        </w:rPr>
        <w:t xml:space="preserve"> </w:t>
      </w:r>
      <w:r w:rsidRPr="00F110A5">
        <w:rPr>
          <w:iCs/>
        </w:rPr>
        <w:t>et al</w:t>
      </w:r>
      <w:r w:rsidRPr="00D03ADE">
        <w:rPr>
          <w:i/>
        </w:rPr>
        <w:t>.</w:t>
      </w:r>
      <w:r w:rsidRPr="00D03ADE">
        <w:t xml:space="preserve"> CellProfiler Analyst: data exploration and analysis software for complex image-based screens. </w:t>
      </w:r>
      <w:r w:rsidRPr="00D03ADE">
        <w:rPr>
          <w:i/>
        </w:rPr>
        <w:t>BMC Bioinformatics.</w:t>
      </w:r>
      <w:r w:rsidRPr="00D03ADE">
        <w:t xml:space="preserve"> </w:t>
      </w:r>
      <w:r w:rsidRPr="00D03ADE">
        <w:rPr>
          <w:b/>
        </w:rPr>
        <w:t>9</w:t>
      </w:r>
      <w:r w:rsidRPr="00D03ADE">
        <w:t xml:space="preserve"> (1), 482</w:t>
      </w:r>
      <w:r>
        <w:t xml:space="preserve"> </w:t>
      </w:r>
      <w:r w:rsidRPr="00D03ADE">
        <w:t>(2008).</w:t>
      </w:r>
    </w:p>
    <w:p w14:paraId="6BEF2AE7" w14:textId="249304F2" w:rsidR="00F93282" w:rsidRPr="00D03ADE" w:rsidRDefault="00F93282" w:rsidP="00F93282">
      <w:pPr>
        <w:pStyle w:val="EndNoteBibliography"/>
        <w:numPr>
          <w:ilvl w:val="0"/>
          <w:numId w:val="37"/>
        </w:numPr>
        <w:ind w:left="142" w:firstLine="0"/>
      </w:pPr>
      <w:r>
        <w:t>CellProfiler</w:t>
      </w:r>
      <w:r w:rsidR="00C80186">
        <w:t>:</w:t>
      </w:r>
      <w:r w:rsidR="00ED648E">
        <w:t xml:space="preserve"> an open-source</w:t>
      </w:r>
      <w:r w:rsidR="00C80186">
        <w:t xml:space="preserve"> image analysis software</w:t>
      </w:r>
      <w:r>
        <w:t xml:space="preserve"> at &lt;cellprofiler.org&gt; (2021)</w:t>
      </w:r>
    </w:p>
    <w:p w14:paraId="514DD2EF" w14:textId="77777777" w:rsidR="00F93282" w:rsidRPr="00D03ADE" w:rsidRDefault="00F93282" w:rsidP="00F93282">
      <w:pPr>
        <w:pStyle w:val="EndNoteBibliography"/>
        <w:numPr>
          <w:ilvl w:val="0"/>
          <w:numId w:val="37"/>
        </w:numPr>
        <w:ind w:left="142" w:firstLine="0"/>
      </w:pPr>
      <w:r w:rsidRPr="00D03ADE">
        <w:t>Held, K., Ramage, E., Jacobs, M., Gallagher, L.</w:t>
      </w:r>
      <w:r>
        <w:t>,</w:t>
      </w:r>
      <w:r w:rsidRPr="00D03ADE">
        <w:t xml:space="preserve"> Manoil, C. Sequence-verified two-allele transposon mutant library for Pseudomonas aeruginosa PAO1. </w:t>
      </w:r>
      <w:r w:rsidRPr="00D03ADE">
        <w:rPr>
          <w:i/>
        </w:rPr>
        <w:t xml:space="preserve">Journal of </w:t>
      </w:r>
      <w:r>
        <w:rPr>
          <w:i/>
        </w:rPr>
        <w:t>B</w:t>
      </w:r>
      <w:r w:rsidRPr="00D03ADE">
        <w:rPr>
          <w:i/>
        </w:rPr>
        <w:t>acteriology.</w:t>
      </w:r>
      <w:r w:rsidRPr="00D03ADE">
        <w:t xml:space="preserve"> </w:t>
      </w:r>
      <w:r w:rsidRPr="00D03ADE">
        <w:rPr>
          <w:b/>
        </w:rPr>
        <w:t>194</w:t>
      </w:r>
      <w:r w:rsidRPr="00D03ADE">
        <w:t xml:space="preserve"> (23), 6387</w:t>
      </w:r>
      <w:r>
        <w:t>–</w:t>
      </w:r>
      <w:r w:rsidRPr="00D03ADE">
        <w:t>6389 (2012).</w:t>
      </w:r>
    </w:p>
    <w:p w14:paraId="31A1EDC5" w14:textId="77777777" w:rsidR="00F93282" w:rsidRPr="00D03ADE" w:rsidRDefault="00F93282" w:rsidP="00F93282">
      <w:pPr>
        <w:pStyle w:val="EndNoteBibliography"/>
        <w:numPr>
          <w:ilvl w:val="0"/>
          <w:numId w:val="37"/>
        </w:numPr>
        <w:ind w:left="142" w:firstLine="0"/>
      </w:pPr>
      <w:r w:rsidRPr="00D03ADE">
        <w:t>Schulenburg, H.</w:t>
      </w:r>
      <w:r>
        <w:t>,</w:t>
      </w:r>
      <w:r w:rsidRPr="00D03ADE">
        <w:t xml:space="preserve"> Ewbank, J. J. The genetics of pathogen avoidance in Caenorhabditis elegans. </w:t>
      </w:r>
      <w:r w:rsidRPr="00F110A5">
        <w:rPr>
          <w:i/>
          <w:iCs/>
        </w:rPr>
        <w:t>Molecular Microbiology</w:t>
      </w:r>
      <w:r w:rsidRPr="00D03ADE">
        <w:rPr>
          <w:i/>
        </w:rPr>
        <w:t>.</w:t>
      </w:r>
      <w:r w:rsidRPr="00D03ADE">
        <w:t xml:space="preserve"> </w:t>
      </w:r>
      <w:r w:rsidRPr="00D03ADE">
        <w:rPr>
          <w:b/>
        </w:rPr>
        <w:t>66</w:t>
      </w:r>
      <w:r w:rsidRPr="00D03ADE">
        <w:t xml:space="preserve"> (3), 563</w:t>
      </w:r>
      <w:r>
        <w:t>–</w:t>
      </w:r>
      <w:r w:rsidRPr="00D03ADE">
        <w:t>570</w:t>
      </w:r>
      <w:r>
        <w:t xml:space="preserve"> </w:t>
      </w:r>
      <w:r w:rsidRPr="00D03ADE">
        <w:t>(2007).</w:t>
      </w:r>
    </w:p>
    <w:p w14:paraId="2C2B7B54" w14:textId="77777777" w:rsidR="00F93282" w:rsidRPr="00D03ADE" w:rsidRDefault="00F93282" w:rsidP="00F93282">
      <w:pPr>
        <w:pStyle w:val="EndNoteBibliography"/>
        <w:numPr>
          <w:ilvl w:val="0"/>
          <w:numId w:val="37"/>
        </w:numPr>
        <w:ind w:left="142" w:firstLine="0"/>
      </w:pPr>
      <w:r w:rsidRPr="00D03ADE">
        <w:t>Feldman, N., Kosolapov, L.</w:t>
      </w:r>
      <w:r>
        <w:t>,</w:t>
      </w:r>
      <w:r w:rsidRPr="00D03ADE">
        <w:t xml:space="preserve"> Ben-Zvi, A. Fluorodeoxyuridine improves Caenorhabditis elegans proteostasis independent of reproduction onset. </w:t>
      </w:r>
      <w:r w:rsidRPr="00D03ADE">
        <w:rPr>
          <w:i/>
        </w:rPr>
        <w:t>PLoS One.</w:t>
      </w:r>
      <w:r w:rsidRPr="00D03ADE">
        <w:t xml:space="preserve"> </w:t>
      </w:r>
      <w:r w:rsidRPr="00D03ADE">
        <w:rPr>
          <w:b/>
        </w:rPr>
        <w:t>9</w:t>
      </w:r>
      <w:r w:rsidRPr="00D03ADE">
        <w:t xml:space="preserve"> (1), e85964</w:t>
      </w:r>
      <w:r>
        <w:t xml:space="preserve"> </w:t>
      </w:r>
      <w:r w:rsidRPr="00D03ADE">
        <w:t>(2014).</w:t>
      </w:r>
    </w:p>
    <w:p w14:paraId="1B271A69" w14:textId="77777777" w:rsidR="00F93282" w:rsidRPr="00D03ADE" w:rsidRDefault="00F93282" w:rsidP="00F93282">
      <w:pPr>
        <w:pStyle w:val="EndNoteBibliography"/>
        <w:numPr>
          <w:ilvl w:val="0"/>
          <w:numId w:val="37"/>
        </w:numPr>
        <w:ind w:left="142" w:firstLine="0"/>
      </w:pPr>
      <w:r w:rsidRPr="00D03ADE">
        <w:t>Van Raamsdonk, J. M.</w:t>
      </w:r>
      <w:r>
        <w:t>,</w:t>
      </w:r>
      <w:r w:rsidRPr="00D03ADE">
        <w:t xml:space="preserve"> Hekimi, S. FUdR causes a twofold increase in the lifespan of the </w:t>
      </w:r>
      <w:r w:rsidRPr="00D03ADE">
        <w:lastRenderedPageBreak/>
        <w:t xml:space="preserve">mitochondrial mutant gas-1. </w:t>
      </w:r>
      <w:r w:rsidRPr="00D03ADE">
        <w:rPr>
          <w:i/>
        </w:rPr>
        <w:t xml:space="preserve">Mechanisms of </w:t>
      </w:r>
      <w:r>
        <w:rPr>
          <w:i/>
        </w:rPr>
        <w:t>A</w:t>
      </w:r>
      <w:r w:rsidRPr="00D03ADE">
        <w:rPr>
          <w:i/>
        </w:rPr>
        <w:t xml:space="preserve">geing and </w:t>
      </w:r>
      <w:r>
        <w:rPr>
          <w:i/>
        </w:rPr>
        <w:t>D</w:t>
      </w:r>
      <w:r w:rsidRPr="00D03ADE">
        <w:rPr>
          <w:i/>
        </w:rPr>
        <w:t>evelopment.</w:t>
      </w:r>
      <w:r w:rsidRPr="00D03ADE">
        <w:t xml:space="preserve"> </w:t>
      </w:r>
      <w:r w:rsidRPr="00D03ADE">
        <w:rPr>
          <w:b/>
        </w:rPr>
        <w:t>132</w:t>
      </w:r>
      <w:r w:rsidRPr="00D03ADE">
        <w:t xml:space="preserve"> (10), 519</w:t>
      </w:r>
      <w:r>
        <w:t>–</w:t>
      </w:r>
      <w:r w:rsidRPr="00D03ADE">
        <w:t>521 (2011).</w:t>
      </w:r>
    </w:p>
    <w:p w14:paraId="462D0044" w14:textId="77777777" w:rsidR="00F93282" w:rsidRPr="00D03ADE" w:rsidRDefault="00F93282" w:rsidP="00F93282">
      <w:pPr>
        <w:pStyle w:val="EndNoteBibliography"/>
        <w:numPr>
          <w:ilvl w:val="0"/>
          <w:numId w:val="37"/>
        </w:numPr>
        <w:ind w:left="142" w:firstLine="0"/>
      </w:pPr>
      <w:r w:rsidRPr="00D03ADE">
        <w:t>Haldimann, P., Muriset, M., Vígh, L.</w:t>
      </w:r>
      <w:r>
        <w:t>,</w:t>
      </w:r>
      <w:r w:rsidRPr="00D03ADE">
        <w:t xml:space="preserve"> Goloubinoff, P. The novel hydroxylamine derivative ng-094 suppresses polyglutamine protein toxicity in Caenorhabditis elegans. </w:t>
      </w:r>
      <w:r w:rsidRPr="00D03ADE">
        <w:rPr>
          <w:i/>
        </w:rPr>
        <w:t>Journal of Biological Chemistry.</w:t>
      </w:r>
      <w:r w:rsidRPr="00D03ADE">
        <w:t xml:space="preserve"> </w:t>
      </w:r>
      <w:r w:rsidRPr="00D03ADE">
        <w:rPr>
          <w:b/>
        </w:rPr>
        <w:t>286</w:t>
      </w:r>
      <w:r w:rsidRPr="00D03ADE">
        <w:t xml:space="preserve"> (21), 18784</w:t>
      </w:r>
      <w:r>
        <w:t>–</w:t>
      </w:r>
      <w:r w:rsidRPr="00D03ADE">
        <w:t>18794</w:t>
      </w:r>
      <w:r>
        <w:t xml:space="preserve"> </w:t>
      </w:r>
      <w:r w:rsidRPr="00D03ADE">
        <w:t>(2011).</w:t>
      </w:r>
    </w:p>
    <w:p w14:paraId="47700D8A" w14:textId="77777777" w:rsidR="00F93282" w:rsidRPr="00D03ADE" w:rsidRDefault="00F93282" w:rsidP="00F93282">
      <w:pPr>
        <w:pStyle w:val="EndNoteBibliography"/>
        <w:numPr>
          <w:ilvl w:val="0"/>
          <w:numId w:val="37"/>
        </w:numPr>
        <w:ind w:left="142" w:firstLine="0"/>
      </w:pPr>
      <w:r w:rsidRPr="00D03ADE">
        <w:t>Shinn-Thomas, J. H.</w:t>
      </w:r>
      <w:r w:rsidRPr="00D03ADE">
        <w:rPr>
          <w:i/>
        </w:rPr>
        <w:t xml:space="preserve"> </w:t>
      </w:r>
      <w:r w:rsidRPr="00F110A5">
        <w:rPr>
          <w:iCs/>
        </w:rPr>
        <w:t>et al.</w:t>
      </w:r>
      <w:r w:rsidRPr="00D03ADE">
        <w:t xml:space="preserve"> Wrapping culture plates with Parafilm M® increases Caenorhabditis elegans growth. </w:t>
      </w:r>
      <w:r w:rsidRPr="00D03ADE">
        <w:rPr>
          <w:i/>
        </w:rPr>
        <w:t>BMC Research Notes.</w:t>
      </w:r>
      <w:r w:rsidRPr="00D03ADE">
        <w:t xml:space="preserve"> </w:t>
      </w:r>
      <w:r w:rsidRPr="00D03ADE">
        <w:rPr>
          <w:b/>
        </w:rPr>
        <w:t>12</w:t>
      </w:r>
      <w:r w:rsidRPr="00D03ADE">
        <w:t xml:space="preserve"> (1), 818</w:t>
      </w:r>
      <w:r>
        <w:t xml:space="preserve"> </w:t>
      </w:r>
      <w:r w:rsidRPr="00D03ADE">
        <w:t>(2019).</w:t>
      </w:r>
    </w:p>
    <w:p w14:paraId="30C442FF" w14:textId="77777777" w:rsidR="00F93282" w:rsidRPr="00D03ADE" w:rsidRDefault="00F93282" w:rsidP="00F93282">
      <w:pPr>
        <w:pStyle w:val="EndNoteBibliography"/>
        <w:numPr>
          <w:ilvl w:val="0"/>
          <w:numId w:val="37"/>
        </w:numPr>
        <w:ind w:left="142" w:firstLine="0"/>
      </w:pPr>
      <w:r w:rsidRPr="00D03ADE">
        <w:t>Alexander-Floyd, J.</w:t>
      </w:r>
      <w:r w:rsidRPr="00F110A5">
        <w:rPr>
          <w:iCs/>
        </w:rPr>
        <w:t xml:space="preserve"> et al.</w:t>
      </w:r>
      <w:r w:rsidRPr="00D03ADE">
        <w:t xml:space="preserve"> Unexpected cell type-dependent effects of autophagy on polyglutamine aggregation revealed by natural genetic variation in C. elegans. </w:t>
      </w:r>
      <w:r w:rsidRPr="00D03ADE">
        <w:rPr>
          <w:i/>
        </w:rPr>
        <w:t>BMC Biology.</w:t>
      </w:r>
      <w:r w:rsidRPr="00D03ADE">
        <w:t xml:space="preserve"> </w:t>
      </w:r>
      <w:r w:rsidRPr="00D03ADE">
        <w:rPr>
          <w:b/>
        </w:rPr>
        <w:t>18</w:t>
      </w:r>
      <w:r w:rsidRPr="00D03ADE">
        <w:t xml:space="preserve"> (1), 18</w:t>
      </w:r>
      <w:r>
        <w:t xml:space="preserve"> </w:t>
      </w:r>
      <w:r w:rsidRPr="00D03ADE">
        <w:t>(2020).</w:t>
      </w:r>
    </w:p>
    <w:p w14:paraId="744AFEA2" w14:textId="77777777" w:rsidR="00F93282" w:rsidRPr="00D03ADE" w:rsidRDefault="00F93282" w:rsidP="00F93282">
      <w:pPr>
        <w:pStyle w:val="EndNoteBibliography"/>
        <w:numPr>
          <w:ilvl w:val="0"/>
          <w:numId w:val="37"/>
        </w:numPr>
        <w:ind w:left="142" w:firstLine="0"/>
      </w:pPr>
      <w:r w:rsidRPr="00D03ADE">
        <w:t>Moronetti Mazzeo, L. E., Dersh, D., Boccitto, M., Kalb, R. G.</w:t>
      </w:r>
      <w:r>
        <w:t>,</w:t>
      </w:r>
      <w:r w:rsidRPr="00D03ADE">
        <w:t xml:space="preserve"> Lamitina, T. Stress and aging induce distinct polyQ protein aggregation states.</w:t>
      </w:r>
      <w:r w:rsidRPr="00D03ADE">
        <w:rPr>
          <w:i/>
        </w:rPr>
        <w:t xml:space="preserve"> Proceedings of the National Academy of Sciences</w:t>
      </w:r>
      <w:r>
        <w:rPr>
          <w:i/>
        </w:rPr>
        <w:t xml:space="preserve"> of the United States of America</w:t>
      </w:r>
      <w:r w:rsidRPr="00D03ADE">
        <w:rPr>
          <w:i/>
        </w:rPr>
        <w:t>.</w:t>
      </w:r>
      <w:r w:rsidRPr="00D03ADE">
        <w:t xml:space="preserve"> </w:t>
      </w:r>
      <w:r w:rsidRPr="00D03ADE">
        <w:rPr>
          <w:b/>
        </w:rPr>
        <w:t>109</w:t>
      </w:r>
      <w:r w:rsidRPr="00D03ADE">
        <w:t xml:space="preserve"> (26), 10587</w:t>
      </w:r>
      <w:r>
        <w:t>–</w:t>
      </w:r>
      <w:r w:rsidRPr="00D03ADE">
        <w:t>10592</w:t>
      </w:r>
      <w:r>
        <w:t xml:space="preserve"> </w:t>
      </w:r>
      <w:r w:rsidRPr="00D03ADE">
        <w:t>(2012).</w:t>
      </w:r>
    </w:p>
    <w:p w14:paraId="7C17906C" w14:textId="77777777" w:rsidR="00F93282" w:rsidRPr="00D03ADE" w:rsidRDefault="00F93282" w:rsidP="00F93282">
      <w:pPr>
        <w:pStyle w:val="EndNoteBibliography"/>
        <w:numPr>
          <w:ilvl w:val="0"/>
          <w:numId w:val="37"/>
        </w:numPr>
        <w:ind w:left="142" w:firstLine="0"/>
      </w:pPr>
      <w:r w:rsidRPr="00D03ADE">
        <w:t>Sink, R., Gobec, S., Pecar, S.</w:t>
      </w:r>
      <w:r>
        <w:t>,</w:t>
      </w:r>
      <w:r w:rsidRPr="00D03ADE">
        <w:t xml:space="preserve"> Zega, A. False positives in the early stages of drug discovery. </w:t>
      </w:r>
      <w:r w:rsidRPr="00D03ADE">
        <w:rPr>
          <w:i/>
        </w:rPr>
        <w:t>Current Medicinal Chemistry.</w:t>
      </w:r>
      <w:r w:rsidRPr="00D03ADE">
        <w:t xml:space="preserve"> </w:t>
      </w:r>
      <w:r w:rsidRPr="00D03ADE">
        <w:rPr>
          <w:b/>
        </w:rPr>
        <w:t>17</w:t>
      </w:r>
      <w:r w:rsidRPr="00D03ADE">
        <w:t xml:space="preserve"> (34), 4231</w:t>
      </w:r>
      <w:r>
        <w:t>–</w:t>
      </w:r>
      <w:r w:rsidRPr="00D03ADE">
        <w:t>4255 (2010).</w:t>
      </w:r>
    </w:p>
    <w:p w14:paraId="6821981C" w14:textId="2F0C7DF1" w:rsidR="004F784F" w:rsidRPr="00D03ADE" w:rsidRDefault="00F93282" w:rsidP="00F93282">
      <w:pPr>
        <w:ind w:left="142"/>
      </w:pPr>
      <w:r w:rsidRPr="00D03ADE">
        <w:fldChar w:fldCharType="end"/>
      </w:r>
    </w:p>
    <w:sectPr w:rsidR="004F784F" w:rsidRPr="00D03ADE" w:rsidSect="00F72505">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8D2C6" w14:textId="77777777" w:rsidR="008C1764" w:rsidRDefault="008C1764">
      <w:r>
        <w:separator/>
      </w:r>
    </w:p>
  </w:endnote>
  <w:endnote w:type="continuationSeparator" w:id="0">
    <w:p w14:paraId="28CCD3CF" w14:textId="77777777" w:rsidR="008C1764" w:rsidRDefault="008C1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010B9" w14:textId="77777777" w:rsidR="008C1764" w:rsidRDefault="008C1764">
      <w:r>
        <w:separator/>
      </w:r>
    </w:p>
  </w:footnote>
  <w:footnote w:type="continuationSeparator" w:id="0">
    <w:p w14:paraId="010A2D89" w14:textId="77777777" w:rsidR="008C1764" w:rsidRDefault="008C17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4" w:name="_26in1rg" w:colFirst="0" w:colLast="0"/>
    <w:bookmarkEnd w:id="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F7AB4F0"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D0F00"/>
    <w:multiLevelType w:val="multilevel"/>
    <w:tmpl w:val="8F16DDD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 w15:restartNumberingAfterBreak="0">
    <w:nsid w:val="13171E4B"/>
    <w:multiLevelType w:val="multilevel"/>
    <w:tmpl w:val="B9CEAAD4"/>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8D20BC"/>
    <w:multiLevelType w:val="multilevel"/>
    <w:tmpl w:val="F098C03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FF18C2"/>
    <w:multiLevelType w:val="multilevel"/>
    <w:tmpl w:val="BA5614C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8CD21F5"/>
    <w:multiLevelType w:val="multilevel"/>
    <w:tmpl w:val="AC7A4150"/>
    <w:lvl w:ilvl="0">
      <w:start w:val="2"/>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7FB707B"/>
    <w:multiLevelType w:val="multilevel"/>
    <w:tmpl w:val="8F16DDD0"/>
    <w:lvl w:ilvl="0">
      <w:start w:val="7"/>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96E1B85"/>
    <w:multiLevelType w:val="multilevel"/>
    <w:tmpl w:val="74D8EDDE"/>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1B5369F"/>
    <w:multiLevelType w:val="multilevel"/>
    <w:tmpl w:val="6B82D7C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2192513"/>
    <w:multiLevelType w:val="hybridMultilevel"/>
    <w:tmpl w:val="6A2465A8"/>
    <w:lvl w:ilvl="0" w:tplc="0409000F">
      <w:start w:val="1"/>
      <w:numFmt w:val="decimal"/>
      <w:lvlText w:val="%1."/>
      <w:lvlJc w:val="left"/>
      <w:pPr>
        <w:ind w:left="36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5275D4C"/>
    <w:multiLevelType w:val="multilevel"/>
    <w:tmpl w:val="54CC8EC6"/>
    <w:lvl w:ilvl="0">
      <w:start w:val="6"/>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37340B1C"/>
    <w:multiLevelType w:val="hybridMultilevel"/>
    <w:tmpl w:val="4540FE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8043CC0"/>
    <w:multiLevelType w:val="multilevel"/>
    <w:tmpl w:val="5ABA21E2"/>
    <w:lvl w:ilvl="0">
      <w:start w:val="4"/>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9902224"/>
    <w:multiLevelType w:val="multilevel"/>
    <w:tmpl w:val="F1B8A9C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23" w15:restartNumberingAfterBreak="0">
    <w:nsid w:val="5A4140A9"/>
    <w:multiLevelType w:val="hybridMultilevel"/>
    <w:tmpl w:val="963276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E20997"/>
    <w:multiLevelType w:val="hybridMultilevel"/>
    <w:tmpl w:val="087E26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ECD1992"/>
    <w:multiLevelType w:val="multilevel"/>
    <w:tmpl w:val="F1B8A9C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26" w15:restartNumberingAfterBreak="0">
    <w:nsid w:val="64AF47EF"/>
    <w:multiLevelType w:val="multilevel"/>
    <w:tmpl w:val="74D8EDDE"/>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0C032D6"/>
    <w:multiLevelType w:val="multilevel"/>
    <w:tmpl w:val="54CC8EC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C847E4"/>
    <w:multiLevelType w:val="multilevel"/>
    <w:tmpl w:val="589A9BD4"/>
    <w:lvl w:ilvl="0">
      <w:start w:val="7"/>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75EB0F96"/>
    <w:multiLevelType w:val="multilevel"/>
    <w:tmpl w:val="1DD24498"/>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9B60523"/>
    <w:multiLevelType w:val="multilevel"/>
    <w:tmpl w:val="EF8082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A23579A"/>
    <w:multiLevelType w:val="multilevel"/>
    <w:tmpl w:val="74D8EDDE"/>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D2013F7"/>
    <w:multiLevelType w:val="hybridMultilevel"/>
    <w:tmpl w:val="768434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2"/>
  </w:num>
  <w:num w:numId="2">
    <w:abstractNumId w:val="19"/>
  </w:num>
  <w:num w:numId="3">
    <w:abstractNumId w:val="28"/>
  </w:num>
  <w:num w:numId="4">
    <w:abstractNumId w:val="5"/>
  </w:num>
  <w:num w:numId="5">
    <w:abstractNumId w:val="21"/>
  </w:num>
  <w:num w:numId="6">
    <w:abstractNumId w:val="27"/>
  </w:num>
  <w:num w:numId="7">
    <w:abstractNumId w:val="13"/>
  </w:num>
  <w:num w:numId="8">
    <w:abstractNumId w:val="18"/>
  </w:num>
  <w:num w:numId="9">
    <w:abstractNumId w:val="7"/>
  </w:num>
  <w:num w:numId="10">
    <w:abstractNumId w:val="16"/>
  </w:num>
  <w:num w:numId="11">
    <w:abstractNumId w:val="20"/>
  </w:num>
  <w:num w:numId="12">
    <w:abstractNumId w:val="9"/>
  </w:num>
  <w:num w:numId="13">
    <w:abstractNumId w:val="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6"/>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4"/>
  </w:num>
  <w:num w:numId="22">
    <w:abstractNumId w:val="1"/>
  </w:num>
  <w:num w:numId="23">
    <w:abstractNumId w:val="11"/>
  </w:num>
  <w:num w:numId="24">
    <w:abstractNumId w:val="33"/>
  </w:num>
  <w:num w:numId="25">
    <w:abstractNumId w:val="4"/>
  </w:num>
  <w:num w:numId="26">
    <w:abstractNumId w:val="31"/>
  </w:num>
  <w:num w:numId="27">
    <w:abstractNumId w:val="2"/>
  </w:num>
  <w:num w:numId="28">
    <w:abstractNumId w:val="10"/>
  </w:num>
  <w:num w:numId="29">
    <w:abstractNumId w:val="17"/>
  </w:num>
  <w:num w:numId="30">
    <w:abstractNumId w:val="29"/>
  </w:num>
  <w:num w:numId="31">
    <w:abstractNumId w:val="14"/>
  </w:num>
  <w:num w:numId="32">
    <w:abstractNumId w:val="30"/>
  </w:num>
  <w:num w:numId="33">
    <w:abstractNumId w:val="8"/>
  </w:num>
  <w:num w:numId="34">
    <w:abstractNumId w:val="26"/>
  </w:num>
  <w:num w:numId="35">
    <w:abstractNumId w:val="24"/>
  </w:num>
  <w:num w:numId="36">
    <w:abstractNumId w:val="32"/>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UyMTK2tDAysTQxNrVQ0lEKTi0uzszPAykwMq4FAElTo7k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0ffpfrozwp5ieavs9x9pstwawfxsa2pwvp&quot;&gt;My EndNote Library Copy08132020&lt;record-ids&gt;&lt;item&gt;14&lt;/item&gt;&lt;item&gt;82&lt;/item&gt;&lt;item&gt;15115&lt;/item&gt;&lt;item&gt;15116&lt;/item&gt;&lt;item&gt;15117&lt;/item&gt;&lt;item&gt;15118&lt;/item&gt;&lt;item&gt;15120&lt;/item&gt;&lt;item&gt;15121&lt;/item&gt;&lt;item&gt;15122&lt;/item&gt;&lt;item&gt;15126&lt;/item&gt;&lt;item&gt;15127&lt;/item&gt;&lt;item&gt;15128&lt;/item&gt;&lt;item&gt;15129&lt;/item&gt;&lt;item&gt;15130&lt;/item&gt;&lt;item&gt;15133&lt;/item&gt;&lt;item&gt;15310&lt;/item&gt;&lt;item&gt;15312&lt;/item&gt;&lt;item&gt;15313&lt;/item&gt;&lt;item&gt;15314&lt;/item&gt;&lt;item&gt;15315&lt;/item&gt;&lt;item&gt;15316&lt;/item&gt;&lt;item&gt;15317&lt;/item&gt;&lt;item&gt;15319&lt;/item&gt;&lt;item&gt;15321&lt;/item&gt;&lt;item&gt;15322&lt;/item&gt;&lt;/record-ids&gt;&lt;/item&gt;&lt;/Libraries&gt;"/>
  </w:docVars>
  <w:rsids>
    <w:rsidRoot w:val="006E4797"/>
    <w:rsid w:val="00001571"/>
    <w:rsid w:val="00001B8A"/>
    <w:rsid w:val="00001D8A"/>
    <w:rsid w:val="00002133"/>
    <w:rsid w:val="00002A89"/>
    <w:rsid w:val="00002DC1"/>
    <w:rsid w:val="0000472E"/>
    <w:rsid w:val="00005569"/>
    <w:rsid w:val="000069CF"/>
    <w:rsid w:val="00006CAC"/>
    <w:rsid w:val="000071E7"/>
    <w:rsid w:val="0000733E"/>
    <w:rsid w:val="00010B7F"/>
    <w:rsid w:val="00010ED4"/>
    <w:rsid w:val="00011871"/>
    <w:rsid w:val="0001235A"/>
    <w:rsid w:val="0001332E"/>
    <w:rsid w:val="000159CE"/>
    <w:rsid w:val="000179A6"/>
    <w:rsid w:val="000179CA"/>
    <w:rsid w:val="00017BCF"/>
    <w:rsid w:val="00022110"/>
    <w:rsid w:val="000227C5"/>
    <w:rsid w:val="00022B70"/>
    <w:rsid w:val="0002354B"/>
    <w:rsid w:val="00024D9C"/>
    <w:rsid w:val="00025619"/>
    <w:rsid w:val="00026885"/>
    <w:rsid w:val="00026A60"/>
    <w:rsid w:val="000278CD"/>
    <w:rsid w:val="000315F4"/>
    <w:rsid w:val="000317D9"/>
    <w:rsid w:val="00031910"/>
    <w:rsid w:val="0003246B"/>
    <w:rsid w:val="000333F0"/>
    <w:rsid w:val="00033BCE"/>
    <w:rsid w:val="000343B1"/>
    <w:rsid w:val="00034C2A"/>
    <w:rsid w:val="00035A4E"/>
    <w:rsid w:val="00035DBC"/>
    <w:rsid w:val="00036011"/>
    <w:rsid w:val="00037EAB"/>
    <w:rsid w:val="00037F9B"/>
    <w:rsid w:val="0004095F"/>
    <w:rsid w:val="00040AF6"/>
    <w:rsid w:val="0004131F"/>
    <w:rsid w:val="00041715"/>
    <w:rsid w:val="000434CD"/>
    <w:rsid w:val="000442F8"/>
    <w:rsid w:val="00044E96"/>
    <w:rsid w:val="0004510C"/>
    <w:rsid w:val="00045669"/>
    <w:rsid w:val="00046133"/>
    <w:rsid w:val="000477F9"/>
    <w:rsid w:val="00047904"/>
    <w:rsid w:val="0005077A"/>
    <w:rsid w:val="00051135"/>
    <w:rsid w:val="0005181F"/>
    <w:rsid w:val="000527F9"/>
    <w:rsid w:val="000537BA"/>
    <w:rsid w:val="000551C0"/>
    <w:rsid w:val="00055449"/>
    <w:rsid w:val="00055A12"/>
    <w:rsid w:val="00055CC3"/>
    <w:rsid w:val="000560F3"/>
    <w:rsid w:val="00056982"/>
    <w:rsid w:val="00056D92"/>
    <w:rsid w:val="00057B25"/>
    <w:rsid w:val="00057EC9"/>
    <w:rsid w:val="00060124"/>
    <w:rsid w:val="00060147"/>
    <w:rsid w:val="0006065B"/>
    <w:rsid w:val="00060DC4"/>
    <w:rsid w:val="000625CF"/>
    <w:rsid w:val="00062A0F"/>
    <w:rsid w:val="000638F2"/>
    <w:rsid w:val="00063E0F"/>
    <w:rsid w:val="00064310"/>
    <w:rsid w:val="000651D0"/>
    <w:rsid w:val="000656DF"/>
    <w:rsid w:val="00065FC7"/>
    <w:rsid w:val="00067668"/>
    <w:rsid w:val="000701B4"/>
    <w:rsid w:val="000719A5"/>
    <w:rsid w:val="000735F5"/>
    <w:rsid w:val="00073A00"/>
    <w:rsid w:val="00073FCB"/>
    <w:rsid w:val="00074473"/>
    <w:rsid w:val="00076A0E"/>
    <w:rsid w:val="00076D9A"/>
    <w:rsid w:val="00077285"/>
    <w:rsid w:val="0007737F"/>
    <w:rsid w:val="000779DC"/>
    <w:rsid w:val="0008056D"/>
    <w:rsid w:val="00080796"/>
    <w:rsid w:val="00081B74"/>
    <w:rsid w:val="000823F0"/>
    <w:rsid w:val="0008376B"/>
    <w:rsid w:val="00083F2C"/>
    <w:rsid w:val="0008423E"/>
    <w:rsid w:val="00084CBA"/>
    <w:rsid w:val="0008676D"/>
    <w:rsid w:val="00086855"/>
    <w:rsid w:val="00087630"/>
    <w:rsid w:val="00087A91"/>
    <w:rsid w:val="00090AF0"/>
    <w:rsid w:val="00090E44"/>
    <w:rsid w:val="000912A9"/>
    <w:rsid w:val="00092975"/>
    <w:rsid w:val="00094F8F"/>
    <w:rsid w:val="0009513F"/>
    <w:rsid w:val="00095892"/>
    <w:rsid w:val="0009654A"/>
    <w:rsid w:val="0009662E"/>
    <w:rsid w:val="00096CE8"/>
    <w:rsid w:val="000A008A"/>
    <w:rsid w:val="000A0639"/>
    <w:rsid w:val="000A0A00"/>
    <w:rsid w:val="000A11A5"/>
    <w:rsid w:val="000A1EEB"/>
    <w:rsid w:val="000A3B3E"/>
    <w:rsid w:val="000A4717"/>
    <w:rsid w:val="000A4896"/>
    <w:rsid w:val="000A5306"/>
    <w:rsid w:val="000A60C2"/>
    <w:rsid w:val="000A61FE"/>
    <w:rsid w:val="000A6736"/>
    <w:rsid w:val="000A783E"/>
    <w:rsid w:val="000B0FE2"/>
    <w:rsid w:val="000B310E"/>
    <w:rsid w:val="000B34B1"/>
    <w:rsid w:val="000B36ED"/>
    <w:rsid w:val="000B50EF"/>
    <w:rsid w:val="000B5B9A"/>
    <w:rsid w:val="000B6577"/>
    <w:rsid w:val="000B7C01"/>
    <w:rsid w:val="000C1769"/>
    <w:rsid w:val="000C2C9D"/>
    <w:rsid w:val="000C2DCA"/>
    <w:rsid w:val="000C2DF3"/>
    <w:rsid w:val="000C40FD"/>
    <w:rsid w:val="000C4686"/>
    <w:rsid w:val="000C602F"/>
    <w:rsid w:val="000C7533"/>
    <w:rsid w:val="000D28E5"/>
    <w:rsid w:val="000D29F5"/>
    <w:rsid w:val="000D30C3"/>
    <w:rsid w:val="000D44DC"/>
    <w:rsid w:val="000D4AF6"/>
    <w:rsid w:val="000D4B02"/>
    <w:rsid w:val="000D5157"/>
    <w:rsid w:val="000D53DA"/>
    <w:rsid w:val="000D677D"/>
    <w:rsid w:val="000D6923"/>
    <w:rsid w:val="000D7916"/>
    <w:rsid w:val="000D7AE4"/>
    <w:rsid w:val="000D7C92"/>
    <w:rsid w:val="000E0009"/>
    <w:rsid w:val="000E020A"/>
    <w:rsid w:val="000E0742"/>
    <w:rsid w:val="000E1D15"/>
    <w:rsid w:val="000E294B"/>
    <w:rsid w:val="000E2C08"/>
    <w:rsid w:val="000E4090"/>
    <w:rsid w:val="000E4DA1"/>
    <w:rsid w:val="000E67C1"/>
    <w:rsid w:val="000E7402"/>
    <w:rsid w:val="000F0514"/>
    <w:rsid w:val="000F122D"/>
    <w:rsid w:val="000F18F3"/>
    <w:rsid w:val="000F1ABE"/>
    <w:rsid w:val="000F1CBB"/>
    <w:rsid w:val="000F271A"/>
    <w:rsid w:val="000F28DE"/>
    <w:rsid w:val="000F29B7"/>
    <w:rsid w:val="000F39AD"/>
    <w:rsid w:val="000F48A1"/>
    <w:rsid w:val="000F5785"/>
    <w:rsid w:val="000F75F8"/>
    <w:rsid w:val="000F7EB1"/>
    <w:rsid w:val="0010239A"/>
    <w:rsid w:val="00102DBE"/>
    <w:rsid w:val="00102E78"/>
    <w:rsid w:val="00103A56"/>
    <w:rsid w:val="001041D0"/>
    <w:rsid w:val="00104271"/>
    <w:rsid w:val="00104F90"/>
    <w:rsid w:val="0010511E"/>
    <w:rsid w:val="00107700"/>
    <w:rsid w:val="00107B50"/>
    <w:rsid w:val="00107B68"/>
    <w:rsid w:val="0011322D"/>
    <w:rsid w:val="00114059"/>
    <w:rsid w:val="0011456C"/>
    <w:rsid w:val="001160C1"/>
    <w:rsid w:val="00116F03"/>
    <w:rsid w:val="001176BE"/>
    <w:rsid w:val="00117AE1"/>
    <w:rsid w:val="00120327"/>
    <w:rsid w:val="00126F85"/>
    <w:rsid w:val="00127DEE"/>
    <w:rsid w:val="00127F5F"/>
    <w:rsid w:val="001308CF"/>
    <w:rsid w:val="00131534"/>
    <w:rsid w:val="001315EB"/>
    <w:rsid w:val="00135D48"/>
    <w:rsid w:val="0014031B"/>
    <w:rsid w:val="001407AF"/>
    <w:rsid w:val="00142634"/>
    <w:rsid w:val="00142DE0"/>
    <w:rsid w:val="00144CA7"/>
    <w:rsid w:val="00144DBF"/>
    <w:rsid w:val="00145A92"/>
    <w:rsid w:val="001463A2"/>
    <w:rsid w:val="0014664E"/>
    <w:rsid w:val="00147D65"/>
    <w:rsid w:val="00150F41"/>
    <w:rsid w:val="00151DFA"/>
    <w:rsid w:val="00151EBD"/>
    <w:rsid w:val="00153191"/>
    <w:rsid w:val="00154A91"/>
    <w:rsid w:val="00156BA1"/>
    <w:rsid w:val="00156BAC"/>
    <w:rsid w:val="00157188"/>
    <w:rsid w:val="00157530"/>
    <w:rsid w:val="00157984"/>
    <w:rsid w:val="001618F1"/>
    <w:rsid w:val="00161E50"/>
    <w:rsid w:val="00161E5F"/>
    <w:rsid w:val="001623A5"/>
    <w:rsid w:val="00162BA7"/>
    <w:rsid w:val="00162E07"/>
    <w:rsid w:val="00162EEA"/>
    <w:rsid w:val="00163487"/>
    <w:rsid w:val="00164688"/>
    <w:rsid w:val="00165950"/>
    <w:rsid w:val="00167D86"/>
    <w:rsid w:val="001706AE"/>
    <w:rsid w:val="00170DA1"/>
    <w:rsid w:val="00170E51"/>
    <w:rsid w:val="0017140B"/>
    <w:rsid w:val="00172057"/>
    <w:rsid w:val="00172FA9"/>
    <w:rsid w:val="0017315F"/>
    <w:rsid w:val="00175255"/>
    <w:rsid w:val="00175294"/>
    <w:rsid w:val="00175527"/>
    <w:rsid w:val="0017563B"/>
    <w:rsid w:val="0017587F"/>
    <w:rsid w:val="001760AD"/>
    <w:rsid w:val="001775F1"/>
    <w:rsid w:val="00180310"/>
    <w:rsid w:val="00181D3F"/>
    <w:rsid w:val="00182948"/>
    <w:rsid w:val="00183016"/>
    <w:rsid w:val="00187C77"/>
    <w:rsid w:val="00190B7C"/>
    <w:rsid w:val="00190C29"/>
    <w:rsid w:val="00190DFB"/>
    <w:rsid w:val="001916D8"/>
    <w:rsid w:val="001924DF"/>
    <w:rsid w:val="00193DA7"/>
    <w:rsid w:val="00194CFE"/>
    <w:rsid w:val="00194F5E"/>
    <w:rsid w:val="001950F3"/>
    <w:rsid w:val="001953BE"/>
    <w:rsid w:val="00195E85"/>
    <w:rsid w:val="00196095"/>
    <w:rsid w:val="00196447"/>
    <w:rsid w:val="00197595"/>
    <w:rsid w:val="001A01DF"/>
    <w:rsid w:val="001A14B5"/>
    <w:rsid w:val="001A21D7"/>
    <w:rsid w:val="001A360B"/>
    <w:rsid w:val="001A367C"/>
    <w:rsid w:val="001A373F"/>
    <w:rsid w:val="001A3741"/>
    <w:rsid w:val="001A37E6"/>
    <w:rsid w:val="001A3847"/>
    <w:rsid w:val="001A44F3"/>
    <w:rsid w:val="001A48C4"/>
    <w:rsid w:val="001A4CC7"/>
    <w:rsid w:val="001A56C4"/>
    <w:rsid w:val="001A5D9B"/>
    <w:rsid w:val="001A6004"/>
    <w:rsid w:val="001A6391"/>
    <w:rsid w:val="001B0D05"/>
    <w:rsid w:val="001B0DCB"/>
    <w:rsid w:val="001B11F8"/>
    <w:rsid w:val="001B1468"/>
    <w:rsid w:val="001B2A36"/>
    <w:rsid w:val="001B37FA"/>
    <w:rsid w:val="001B418E"/>
    <w:rsid w:val="001B4AFC"/>
    <w:rsid w:val="001B5F57"/>
    <w:rsid w:val="001B63B9"/>
    <w:rsid w:val="001B6C1C"/>
    <w:rsid w:val="001B7540"/>
    <w:rsid w:val="001C00EA"/>
    <w:rsid w:val="001C24CB"/>
    <w:rsid w:val="001C3869"/>
    <w:rsid w:val="001C5BAA"/>
    <w:rsid w:val="001C5C47"/>
    <w:rsid w:val="001C652D"/>
    <w:rsid w:val="001C6BC0"/>
    <w:rsid w:val="001C6E3C"/>
    <w:rsid w:val="001C7C3E"/>
    <w:rsid w:val="001D0236"/>
    <w:rsid w:val="001D0440"/>
    <w:rsid w:val="001D0DED"/>
    <w:rsid w:val="001D153F"/>
    <w:rsid w:val="001D18B3"/>
    <w:rsid w:val="001D30D0"/>
    <w:rsid w:val="001D40A1"/>
    <w:rsid w:val="001D518C"/>
    <w:rsid w:val="001D6635"/>
    <w:rsid w:val="001D6E32"/>
    <w:rsid w:val="001E0D63"/>
    <w:rsid w:val="001E0FF9"/>
    <w:rsid w:val="001E1313"/>
    <w:rsid w:val="001E1855"/>
    <w:rsid w:val="001E1F2E"/>
    <w:rsid w:val="001E23D9"/>
    <w:rsid w:val="001E3657"/>
    <w:rsid w:val="001E4029"/>
    <w:rsid w:val="001E44B9"/>
    <w:rsid w:val="001E5FC8"/>
    <w:rsid w:val="001E7835"/>
    <w:rsid w:val="001F0012"/>
    <w:rsid w:val="001F11D7"/>
    <w:rsid w:val="001F2C06"/>
    <w:rsid w:val="001F2C2F"/>
    <w:rsid w:val="001F37AF"/>
    <w:rsid w:val="001F3A37"/>
    <w:rsid w:val="001F6444"/>
    <w:rsid w:val="001F7736"/>
    <w:rsid w:val="002015F1"/>
    <w:rsid w:val="00201DDC"/>
    <w:rsid w:val="00203333"/>
    <w:rsid w:val="002033E2"/>
    <w:rsid w:val="00203432"/>
    <w:rsid w:val="002037BF"/>
    <w:rsid w:val="0020382B"/>
    <w:rsid w:val="00203B53"/>
    <w:rsid w:val="00204F39"/>
    <w:rsid w:val="00204F68"/>
    <w:rsid w:val="0020521A"/>
    <w:rsid w:val="00206A4B"/>
    <w:rsid w:val="00206AAE"/>
    <w:rsid w:val="00207919"/>
    <w:rsid w:val="00207CA5"/>
    <w:rsid w:val="0021208F"/>
    <w:rsid w:val="00212BA2"/>
    <w:rsid w:val="002133CC"/>
    <w:rsid w:val="00213A54"/>
    <w:rsid w:val="00213B80"/>
    <w:rsid w:val="00214ACF"/>
    <w:rsid w:val="00215553"/>
    <w:rsid w:val="002159D9"/>
    <w:rsid w:val="00215B3A"/>
    <w:rsid w:val="0021681D"/>
    <w:rsid w:val="00217118"/>
    <w:rsid w:val="00220FE7"/>
    <w:rsid w:val="00221A08"/>
    <w:rsid w:val="00221D3A"/>
    <w:rsid w:val="00222992"/>
    <w:rsid w:val="00222B9F"/>
    <w:rsid w:val="0022329B"/>
    <w:rsid w:val="002233AD"/>
    <w:rsid w:val="002235CC"/>
    <w:rsid w:val="00224AA0"/>
    <w:rsid w:val="002266A5"/>
    <w:rsid w:val="00226E35"/>
    <w:rsid w:val="00227CD3"/>
    <w:rsid w:val="00227CD5"/>
    <w:rsid w:val="002305EB"/>
    <w:rsid w:val="00230AD9"/>
    <w:rsid w:val="00231223"/>
    <w:rsid w:val="00231FB1"/>
    <w:rsid w:val="00232E9C"/>
    <w:rsid w:val="00233724"/>
    <w:rsid w:val="00233E0B"/>
    <w:rsid w:val="00234058"/>
    <w:rsid w:val="002347B5"/>
    <w:rsid w:val="0023499C"/>
    <w:rsid w:val="00236C38"/>
    <w:rsid w:val="002375A8"/>
    <w:rsid w:val="00242598"/>
    <w:rsid w:val="002426FA"/>
    <w:rsid w:val="00242EFA"/>
    <w:rsid w:val="002441A7"/>
    <w:rsid w:val="002457CC"/>
    <w:rsid w:val="00246090"/>
    <w:rsid w:val="00246BBA"/>
    <w:rsid w:val="00246F48"/>
    <w:rsid w:val="00250142"/>
    <w:rsid w:val="0025159E"/>
    <w:rsid w:val="00252196"/>
    <w:rsid w:val="00252C65"/>
    <w:rsid w:val="00252FFF"/>
    <w:rsid w:val="002530D5"/>
    <w:rsid w:val="00253502"/>
    <w:rsid w:val="002542AC"/>
    <w:rsid w:val="0025439E"/>
    <w:rsid w:val="002545E5"/>
    <w:rsid w:val="00254C5B"/>
    <w:rsid w:val="00254C63"/>
    <w:rsid w:val="0025575B"/>
    <w:rsid w:val="00255AB8"/>
    <w:rsid w:val="00256991"/>
    <w:rsid w:val="00256BDB"/>
    <w:rsid w:val="00256FA2"/>
    <w:rsid w:val="00260678"/>
    <w:rsid w:val="00261165"/>
    <w:rsid w:val="0026168E"/>
    <w:rsid w:val="00261C04"/>
    <w:rsid w:val="002626F9"/>
    <w:rsid w:val="00262AF4"/>
    <w:rsid w:val="0026483D"/>
    <w:rsid w:val="002651A5"/>
    <w:rsid w:val="00265384"/>
    <w:rsid w:val="00265662"/>
    <w:rsid w:val="0026568E"/>
    <w:rsid w:val="0026656C"/>
    <w:rsid w:val="0026663C"/>
    <w:rsid w:val="00270936"/>
    <w:rsid w:val="00270D26"/>
    <w:rsid w:val="00271F51"/>
    <w:rsid w:val="002722C3"/>
    <w:rsid w:val="0027249A"/>
    <w:rsid w:val="0027326C"/>
    <w:rsid w:val="00275D47"/>
    <w:rsid w:val="002761F4"/>
    <w:rsid w:val="0027645B"/>
    <w:rsid w:val="00276464"/>
    <w:rsid w:val="002764C6"/>
    <w:rsid w:val="0027655D"/>
    <w:rsid w:val="00276937"/>
    <w:rsid w:val="00276B38"/>
    <w:rsid w:val="00280229"/>
    <w:rsid w:val="0028036B"/>
    <w:rsid w:val="002803B3"/>
    <w:rsid w:val="0028093C"/>
    <w:rsid w:val="002810F4"/>
    <w:rsid w:val="0028173B"/>
    <w:rsid w:val="002819A2"/>
    <w:rsid w:val="00282063"/>
    <w:rsid w:val="002823DD"/>
    <w:rsid w:val="00283B96"/>
    <w:rsid w:val="00283C2F"/>
    <w:rsid w:val="00284652"/>
    <w:rsid w:val="002853DE"/>
    <w:rsid w:val="0028559B"/>
    <w:rsid w:val="00285E9C"/>
    <w:rsid w:val="00287767"/>
    <w:rsid w:val="002877FC"/>
    <w:rsid w:val="002912CE"/>
    <w:rsid w:val="002916B0"/>
    <w:rsid w:val="00291D4A"/>
    <w:rsid w:val="00291F2D"/>
    <w:rsid w:val="002923FF"/>
    <w:rsid w:val="00292E3B"/>
    <w:rsid w:val="0029308E"/>
    <w:rsid w:val="00295127"/>
    <w:rsid w:val="00295547"/>
    <w:rsid w:val="00295907"/>
    <w:rsid w:val="00296BA9"/>
    <w:rsid w:val="00296C2D"/>
    <w:rsid w:val="00296F0A"/>
    <w:rsid w:val="002971DB"/>
    <w:rsid w:val="00297DD8"/>
    <w:rsid w:val="002A2A54"/>
    <w:rsid w:val="002A2BAF"/>
    <w:rsid w:val="002A3783"/>
    <w:rsid w:val="002A425B"/>
    <w:rsid w:val="002A4F7A"/>
    <w:rsid w:val="002A563B"/>
    <w:rsid w:val="002A5D89"/>
    <w:rsid w:val="002A6A44"/>
    <w:rsid w:val="002A70AB"/>
    <w:rsid w:val="002A71A1"/>
    <w:rsid w:val="002A77B9"/>
    <w:rsid w:val="002B17DF"/>
    <w:rsid w:val="002B19BA"/>
    <w:rsid w:val="002B1F4B"/>
    <w:rsid w:val="002B49EB"/>
    <w:rsid w:val="002B5DBA"/>
    <w:rsid w:val="002B6E92"/>
    <w:rsid w:val="002B7721"/>
    <w:rsid w:val="002B7DB7"/>
    <w:rsid w:val="002C167A"/>
    <w:rsid w:val="002C1E60"/>
    <w:rsid w:val="002C2584"/>
    <w:rsid w:val="002C263E"/>
    <w:rsid w:val="002C2930"/>
    <w:rsid w:val="002C3E67"/>
    <w:rsid w:val="002C591F"/>
    <w:rsid w:val="002C59AC"/>
    <w:rsid w:val="002C6233"/>
    <w:rsid w:val="002C675F"/>
    <w:rsid w:val="002C68C7"/>
    <w:rsid w:val="002C6AC1"/>
    <w:rsid w:val="002D090D"/>
    <w:rsid w:val="002D2598"/>
    <w:rsid w:val="002D25EF"/>
    <w:rsid w:val="002D52DB"/>
    <w:rsid w:val="002D575C"/>
    <w:rsid w:val="002D58B4"/>
    <w:rsid w:val="002D612F"/>
    <w:rsid w:val="002D691C"/>
    <w:rsid w:val="002D7C65"/>
    <w:rsid w:val="002E01C9"/>
    <w:rsid w:val="002E0C13"/>
    <w:rsid w:val="002E0C5C"/>
    <w:rsid w:val="002E0CD2"/>
    <w:rsid w:val="002E1566"/>
    <w:rsid w:val="002E17C1"/>
    <w:rsid w:val="002E1817"/>
    <w:rsid w:val="002E1B02"/>
    <w:rsid w:val="002E4CD9"/>
    <w:rsid w:val="002E6769"/>
    <w:rsid w:val="002E7110"/>
    <w:rsid w:val="002E768A"/>
    <w:rsid w:val="002E7BDD"/>
    <w:rsid w:val="002F20EE"/>
    <w:rsid w:val="002F2578"/>
    <w:rsid w:val="002F43F0"/>
    <w:rsid w:val="002F6787"/>
    <w:rsid w:val="002F6879"/>
    <w:rsid w:val="002F6903"/>
    <w:rsid w:val="002F6A51"/>
    <w:rsid w:val="00300331"/>
    <w:rsid w:val="003010A0"/>
    <w:rsid w:val="0030134E"/>
    <w:rsid w:val="00301621"/>
    <w:rsid w:val="003017F1"/>
    <w:rsid w:val="00301B30"/>
    <w:rsid w:val="00302A43"/>
    <w:rsid w:val="00302B3A"/>
    <w:rsid w:val="003033B9"/>
    <w:rsid w:val="00303E39"/>
    <w:rsid w:val="0030525E"/>
    <w:rsid w:val="003070A1"/>
    <w:rsid w:val="00307641"/>
    <w:rsid w:val="0031062D"/>
    <w:rsid w:val="00310CA2"/>
    <w:rsid w:val="00310D17"/>
    <w:rsid w:val="003114CC"/>
    <w:rsid w:val="00312391"/>
    <w:rsid w:val="003129B8"/>
    <w:rsid w:val="00313300"/>
    <w:rsid w:val="003134AD"/>
    <w:rsid w:val="00313546"/>
    <w:rsid w:val="00314118"/>
    <w:rsid w:val="003148E2"/>
    <w:rsid w:val="003157E2"/>
    <w:rsid w:val="00316C2D"/>
    <w:rsid w:val="00316CCF"/>
    <w:rsid w:val="00317B66"/>
    <w:rsid w:val="00317B85"/>
    <w:rsid w:val="003207C9"/>
    <w:rsid w:val="00320FE7"/>
    <w:rsid w:val="0032254F"/>
    <w:rsid w:val="00323380"/>
    <w:rsid w:val="00323A93"/>
    <w:rsid w:val="00323AD9"/>
    <w:rsid w:val="00325128"/>
    <w:rsid w:val="00330A2A"/>
    <w:rsid w:val="00331868"/>
    <w:rsid w:val="00331DB6"/>
    <w:rsid w:val="003326B1"/>
    <w:rsid w:val="0033383F"/>
    <w:rsid w:val="003343BF"/>
    <w:rsid w:val="0033565E"/>
    <w:rsid w:val="003367DC"/>
    <w:rsid w:val="0033680C"/>
    <w:rsid w:val="00336C1E"/>
    <w:rsid w:val="0033775A"/>
    <w:rsid w:val="00341973"/>
    <w:rsid w:val="0034260D"/>
    <w:rsid w:val="00342C0C"/>
    <w:rsid w:val="00345B47"/>
    <w:rsid w:val="00346C49"/>
    <w:rsid w:val="00346D2D"/>
    <w:rsid w:val="00351087"/>
    <w:rsid w:val="00351ADA"/>
    <w:rsid w:val="00352412"/>
    <w:rsid w:val="0035257F"/>
    <w:rsid w:val="00352C04"/>
    <w:rsid w:val="00352CB0"/>
    <w:rsid w:val="00352EDF"/>
    <w:rsid w:val="00352F95"/>
    <w:rsid w:val="00353351"/>
    <w:rsid w:val="00353CD9"/>
    <w:rsid w:val="00353F0B"/>
    <w:rsid w:val="0035414B"/>
    <w:rsid w:val="00354362"/>
    <w:rsid w:val="00355130"/>
    <w:rsid w:val="00355928"/>
    <w:rsid w:val="00355973"/>
    <w:rsid w:val="003560FA"/>
    <w:rsid w:val="00356BFA"/>
    <w:rsid w:val="00357017"/>
    <w:rsid w:val="0036094A"/>
    <w:rsid w:val="003631FA"/>
    <w:rsid w:val="00364339"/>
    <w:rsid w:val="00364731"/>
    <w:rsid w:val="003651E9"/>
    <w:rsid w:val="00365603"/>
    <w:rsid w:val="003669E7"/>
    <w:rsid w:val="00366DD5"/>
    <w:rsid w:val="00367400"/>
    <w:rsid w:val="00367BC8"/>
    <w:rsid w:val="00370051"/>
    <w:rsid w:val="003700E0"/>
    <w:rsid w:val="0037091E"/>
    <w:rsid w:val="00370AF1"/>
    <w:rsid w:val="003710C8"/>
    <w:rsid w:val="00371AB3"/>
    <w:rsid w:val="00371DF1"/>
    <w:rsid w:val="0037307D"/>
    <w:rsid w:val="00374904"/>
    <w:rsid w:val="0037582A"/>
    <w:rsid w:val="00375A49"/>
    <w:rsid w:val="0037607F"/>
    <w:rsid w:val="00376E17"/>
    <w:rsid w:val="00377B59"/>
    <w:rsid w:val="00377B7E"/>
    <w:rsid w:val="003808CB"/>
    <w:rsid w:val="00381248"/>
    <w:rsid w:val="003817E8"/>
    <w:rsid w:val="00381E06"/>
    <w:rsid w:val="003821E6"/>
    <w:rsid w:val="003824C3"/>
    <w:rsid w:val="003827FD"/>
    <w:rsid w:val="0038292F"/>
    <w:rsid w:val="00382A5A"/>
    <w:rsid w:val="003831F0"/>
    <w:rsid w:val="003836A7"/>
    <w:rsid w:val="003843F4"/>
    <w:rsid w:val="00384533"/>
    <w:rsid w:val="00384863"/>
    <w:rsid w:val="00384A33"/>
    <w:rsid w:val="00384AB5"/>
    <w:rsid w:val="003851CD"/>
    <w:rsid w:val="00385A37"/>
    <w:rsid w:val="00386F79"/>
    <w:rsid w:val="00387A7B"/>
    <w:rsid w:val="00387B55"/>
    <w:rsid w:val="003901B3"/>
    <w:rsid w:val="003904FE"/>
    <w:rsid w:val="0039155A"/>
    <w:rsid w:val="0039179C"/>
    <w:rsid w:val="003927F3"/>
    <w:rsid w:val="003937CA"/>
    <w:rsid w:val="00394201"/>
    <w:rsid w:val="003948CE"/>
    <w:rsid w:val="00394911"/>
    <w:rsid w:val="0039496B"/>
    <w:rsid w:val="00394C9B"/>
    <w:rsid w:val="003950B8"/>
    <w:rsid w:val="0039621F"/>
    <w:rsid w:val="00396B2B"/>
    <w:rsid w:val="00396C36"/>
    <w:rsid w:val="003970D3"/>
    <w:rsid w:val="0039719C"/>
    <w:rsid w:val="00397991"/>
    <w:rsid w:val="003979EC"/>
    <w:rsid w:val="00397E9C"/>
    <w:rsid w:val="003A1958"/>
    <w:rsid w:val="003A1E05"/>
    <w:rsid w:val="003A244D"/>
    <w:rsid w:val="003A25A8"/>
    <w:rsid w:val="003A28CC"/>
    <w:rsid w:val="003A2C5E"/>
    <w:rsid w:val="003A343E"/>
    <w:rsid w:val="003A3640"/>
    <w:rsid w:val="003A388B"/>
    <w:rsid w:val="003A3C98"/>
    <w:rsid w:val="003A50A2"/>
    <w:rsid w:val="003A5AD4"/>
    <w:rsid w:val="003A6497"/>
    <w:rsid w:val="003A7264"/>
    <w:rsid w:val="003A731D"/>
    <w:rsid w:val="003A74C8"/>
    <w:rsid w:val="003A7582"/>
    <w:rsid w:val="003B0E76"/>
    <w:rsid w:val="003B1EB2"/>
    <w:rsid w:val="003B2171"/>
    <w:rsid w:val="003B2390"/>
    <w:rsid w:val="003B2C1B"/>
    <w:rsid w:val="003B435F"/>
    <w:rsid w:val="003B545B"/>
    <w:rsid w:val="003B5994"/>
    <w:rsid w:val="003B6937"/>
    <w:rsid w:val="003B7795"/>
    <w:rsid w:val="003B7881"/>
    <w:rsid w:val="003C1767"/>
    <w:rsid w:val="003C1BD5"/>
    <w:rsid w:val="003C29D3"/>
    <w:rsid w:val="003C307A"/>
    <w:rsid w:val="003C309A"/>
    <w:rsid w:val="003C3183"/>
    <w:rsid w:val="003C38FE"/>
    <w:rsid w:val="003C4106"/>
    <w:rsid w:val="003C4881"/>
    <w:rsid w:val="003C49C0"/>
    <w:rsid w:val="003C4B44"/>
    <w:rsid w:val="003C4D67"/>
    <w:rsid w:val="003C653D"/>
    <w:rsid w:val="003C77C5"/>
    <w:rsid w:val="003C7DBE"/>
    <w:rsid w:val="003C7E30"/>
    <w:rsid w:val="003C7F56"/>
    <w:rsid w:val="003D070E"/>
    <w:rsid w:val="003D09B5"/>
    <w:rsid w:val="003D10E0"/>
    <w:rsid w:val="003D12F6"/>
    <w:rsid w:val="003D1580"/>
    <w:rsid w:val="003D2EDC"/>
    <w:rsid w:val="003D4077"/>
    <w:rsid w:val="003D4481"/>
    <w:rsid w:val="003D59CA"/>
    <w:rsid w:val="003D6308"/>
    <w:rsid w:val="003D7C97"/>
    <w:rsid w:val="003D7FCF"/>
    <w:rsid w:val="003E0210"/>
    <w:rsid w:val="003E07F9"/>
    <w:rsid w:val="003E0EE9"/>
    <w:rsid w:val="003E1255"/>
    <w:rsid w:val="003E1266"/>
    <w:rsid w:val="003E26EC"/>
    <w:rsid w:val="003E2ACA"/>
    <w:rsid w:val="003E2DA7"/>
    <w:rsid w:val="003E34E3"/>
    <w:rsid w:val="003E3F60"/>
    <w:rsid w:val="003E4907"/>
    <w:rsid w:val="003E4DA6"/>
    <w:rsid w:val="003E5C34"/>
    <w:rsid w:val="003E5E25"/>
    <w:rsid w:val="003E70B9"/>
    <w:rsid w:val="003E7B34"/>
    <w:rsid w:val="003F1345"/>
    <w:rsid w:val="003F26F3"/>
    <w:rsid w:val="003F3333"/>
    <w:rsid w:val="003F33B6"/>
    <w:rsid w:val="003F5CBB"/>
    <w:rsid w:val="003F5F2A"/>
    <w:rsid w:val="003F6A8B"/>
    <w:rsid w:val="003F77D0"/>
    <w:rsid w:val="004002DF"/>
    <w:rsid w:val="0040066B"/>
    <w:rsid w:val="004013BB"/>
    <w:rsid w:val="004025E4"/>
    <w:rsid w:val="00403A96"/>
    <w:rsid w:val="00406DC0"/>
    <w:rsid w:val="00407733"/>
    <w:rsid w:val="00407D1E"/>
    <w:rsid w:val="004104F9"/>
    <w:rsid w:val="00410614"/>
    <w:rsid w:val="00411312"/>
    <w:rsid w:val="004121E8"/>
    <w:rsid w:val="00414231"/>
    <w:rsid w:val="00414270"/>
    <w:rsid w:val="00414C77"/>
    <w:rsid w:val="0041560F"/>
    <w:rsid w:val="00415CC3"/>
    <w:rsid w:val="00415D6B"/>
    <w:rsid w:val="004172A8"/>
    <w:rsid w:val="00417A99"/>
    <w:rsid w:val="00421612"/>
    <w:rsid w:val="0042186E"/>
    <w:rsid w:val="0042248F"/>
    <w:rsid w:val="00422525"/>
    <w:rsid w:val="0042337B"/>
    <w:rsid w:val="00423624"/>
    <w:rsid w:val="00423CBD"/>
    <w:rsid w:val="0042409F"/>
    <w:rsid w:val="004240C5"/>
    <w:rsid w:val="0042474D"/>
    <w:rsid w:val="00424A78"/>
    <w:rsid w:val="00424CAF"/>
    <w:rsid w:val="00425C6B"/>
    <w:rsid w:val="00425F31"/>
    <w:rsid w:val="004300F7"/>
    <w:rsid w:val="004302AA"/>
    <w:rsid w:val="00430AAF"/>
    <w:rsid w:val="004314CD"/>
    <w:rsid w:val="0043197E"/>
    <w:rsid w:val="00431AC1"/>
    <w:rsid w:val="00431B86"/>
    <w:rsid w:val="00431EB2"/>
    <w:rsid w:val="0043240E"/>
    <w:rsid w:val="00432C31"/>
    <w:rsid w:val="00432E93"/>
    <w:rsid w:val="0043405F"/>
    <w:rsid w:val="00435647"/>
    <w:rsid w:val="00435AB9"/>
    <w:rsid w:val="00436611"/>
    <w:rsid w:val="0044019B"/>
    <w:rsid w:val="00440328"/>
    <w:rsid w:val="004411D6"/>
    <w:rsid w:val="00441B5E"/>
    <w:rsid w:val="00441ECA"/>
    <w:rsid w:val="00442525"/>
    <w:rsid w:val="00442661"/>
    <w:rsid w:val="00442ABB"/>
    <w:rsid w:val="00442C6C"/>
    <w:rsid w:val="004430FE"/>
    <w:rsid w:val="0044433A"/>
    <w:rsid w:val="0044528F"/>
    <w:rsid w:val="004453CF"/>
    <w:rsid w:val="00445C8E"/>
    <w:rsid w:val="00446545"/>
    <w:rsid w:val="00446E8F"/>
    <w:rsid w:val="00447239"/>
    <w:rsid w:val="00447E74"/>
    <w:rsid w:val="00450860"/>
    <w:rsid w:val="004511AE"/>
    <w:rsid w:val="0045213A"/>
    <w:rsid w:val="004526A7"/>
    <w:rsid w:val="00454694"/>
    <w:rsid w:val="004547E0"/>
    <w:rsid w:val="004566DD"/>
    <w:rsid w:val="00456A6C"/>
    <w:rsid w:val="00457A32"/>
    <w:rsid w:val="00460392"/>
    <w:rsid w:val="004607EA"/>
    <w:rsid w:val="00460D45"/>
    <w:rsid w:val="004625FE"/>
    <w:rsid w:val="00462706"/>
    <w:rsid w:val="004634B9"/>
    <w:rsid w:val="00463CFA"/>
    <w:rsid w:val="00465F10"/>
    <w:rsid w:val="004669DE"/>
    <w:rsid w:val="00467428"/>
    <w:rsid w:val="004674F9"/>
    <w:rsid w:val="00467CBA"/>
    <w:rsid w:val="00470FE2"/>
    <w:rsid w:val="0047202C"/>
    <w:rsid w:val="0047346C"/>
    <w:rsid w:val="00474352"/>
    <w:rsid w:val="0047486D"/>
    <w:rsid w:val="00474BCD"/>
    <w:rsid w:val="00475C08"/>
    <w:rsid w:val="004761E1"/>
    <w:rsid w:val="00477140"/>
    <w:rsid w:val="004801CB"/>
    <w:rsid w:val="004816AE"/>
    <w:rsid w:val="00481B18"/>
    <w:rsid w:val="00481F91"/>
    <w:rsid w:val="00485D81"/>
    <w:rsid w:val="00486E87"/>
    <w:rsid w:val="00487180"/>
    <w:rsid w:val="0048727C"/>
    <w:rsid w:val="004875E1"/>
    <w:rsid w:val="004902D0"/>
    <w:rsid w:val="00490CB1"/>
    <w:rsid w:val="0049242F"/>
    <w:rsid w:val="0049354F"/>
    <w:rsid w:val="00497358"/>
    <w:rsid w:val="004973A1"/>
    <w:rsid w:val="00497728"/>
    <w:rsid w:val="00497D7C"/>
    <w:rsid w:val="004A0462"/>
    <w:rsid w:val="004A0BD8"/>
    <w:rsid w:val="004A10F9"/>
    <w:rsid w:val="004A2E62"/>
    <w:rsid w:val="004A3461"/>
    <w:rsid w:val="004A365C"/>
    <w:rsid w:val="004A449B"/>
    <w:rsid w:val="004A5F88"/>
    <w:rsid w:val="004A623A"/>
    <w:rsid w:val="004A668F"/>
    <w:rsid w:val="004A73AE"/>
    <w:rsid w:val="004B1114"/>
    <w:rsid w:val="004B16EA"/>
    <w:rsid w:val="004B1B1C"/>
    <w:rsid w:val="004B24B1"/>
    <w:rsid w:val="004B2746"/>
    <w:rsid w:val="004B2CEE"/>
    <w:rsid w:val="004B4AB6"/>
    <w:rsid w:val="004B5698"/>
    <w:rsid w:val="004B67C8"/>
    <w:rsid w:val="004B6E8F"/>
    <w:rsid w:val="004C0390"/>
    <w:rsid w:val="004C0392"/>
    <w:rsid w:val="004C0A78"/>
    <w:rsid w:val="004C37A0"/>
    <w:rsid w:val="004C3DEC"/>
    <w:rsid w:val="004C4263"/>
    <w:rsid w:val="004C42AA"/>
    <w:rsid w:val="004C5082"/>
    <w:rsid w:val="004C5D85"/>
    <w:rsid w:val="004C5F9A"/>
    <w:rsid w:val="004C6FCE"/>
    <w:rsid w:val="004C7188"/>
    <w:rsid w:val="004C7709"/>
    <w:rsid w:val="004C7A7F"/>
    <w:rsid w:val="004C7B56"/>
    <w:rsid w:val="004C7DB8"/>
    <w:rsid w:val="004D0809"/>
    <w:rsid w:val="004D145B"/>
    <w:rsid w:val="004D2482"/>
    <w:rsid w:val="004D27E5"/>
    <w:rsid w:val="004D29E9"/>
    <w:rsid w:val="004D3200"/>
    <w:rsid w:val="004D386A"/>
    <w:rsid w:val="004D3BF3"/>
    <w:rsid w:val="004D4009"/>
    <w:rsid w:val="004D4B6B"/>
    <w:rsid w:val="004D4CA0"/>
    <w:rsid w:val="004D5A2E"/>
    <w:rsid w:val="004D6876"/>
    <w:rsid w:val="004D68B9"/>
    <w:rsid w:val="004D7415"/>
    <w:rsid w:val="004D7FB2"/>
    <w:rsid w:val="004E0DD8"/>
    <w:rsid w:val="004E14B3"/>
    <w:rsid w:val="004E180D"/>
    <w:rsid w:val="004E19C1"/>
    <w:rsid w:val="004E2147"/>
    <w:rsid w:val="004E3988"/>
    <w:rsid w:val="004E4175"/>
    <w:rsid w:val="004E5103"/>
    <w:rsid w:val="004E593B"/>
    <w:rsid w:val="004E68F2"/>
    <w:rsid w:val="004E71CC"/>
    <w:rsid w:val="004E74BC"/>
    <w:rsid w:val="004F0467"/>
    <w:rsid w:val="004F0524"/>
    <w:rsid w:val="004F0D36"/>
    <w:rsid w:val="004F10A5"/>
    <w:rsid w:val="004F171A"/>
    <w:rsid w:val="004F2E6A"/>
    <w:rsid w:val="004F3AAD"/>
    <w:rsid w:val="004F40FE"/>
    <w:rsid w:val="004F4434"/>
    <w:rsid w:val="004F4A6E"/>
    <w:rsid w:val="004F521C"/>
    <w:rsid w:val="004F5AF5"/>
    <w:rsid w:val="004F5D54"/>
    <w:rsid w:val="004F6B0C"/>
    <w:rsid w:val="004F6FA1"/>
    <w:rsid w:val="004F784F"/>
    <w:rsid w:val="004F7903"/>
    <w:rsid w:val="0050194E"/>
    <w:rsid w:val="005026C7"/>
    <w:rsid w:val="00502E2F"/>
    <w:rsid w:val="0050332E"/>
    <w:rsid w:val="00504DB2"/>
    <w:rsid w:val="00505276"/>
    <w:rsid w:val="005057C2"/>
    <w:rsid w:val="00505AFC"/>
    <w:rsid w:val="00507B72"/>
    <w:rsid w:val="00507BC9"/>
    <w:rsid w:val="005109A8"/>
    <w:rsid w:val="005123C3"/>
    <w:rsid w:val="005129EB"/>
    <w:rsid w:val="00514C88"/>
    <w:rsid w:val="0051514D"/>
    <w:rsid w:val="005162BA"/>
    <w:rsid w:val="005173AA"/>
    <w:rsid w:val="005214A6"/>
    <w:rsid w:val="00521D2F"/>
    <w:rsid w:val="00523E74"/>
    <w:rsid w:val="005241AF"/>
    <w:rsid w:val="005247DF"/>
    <w:rsid w:val="00524EEE"/>
    <w:rsid w:val="005254F5"/>
    <w:rsid w:val="0052581A"/>
    <w:rsid w:val="00526850"/>
    <w:rsid w:val="00526BD5"/>
    <w:rsid w:val="00531524"/>
    <w:rsid w:val="00531B13"/>
    <w:rsid w:val="0053265B"/>
    <w:rsid w:val="005332A4"/>
    <w:rsid w:val="00533BC0"/>
    <w:rsid w:val="00534689"/>
    <w:rsid w:val="00534C6A"/>
    <w:rsid w:val="0053510C"/>
    <w:rsid w:val="00535F19"/>
    <w:rsid w:val="00536AEC"/>
    <w:rsid w:val="00536B17"/>
    <w:rsid w:val="00536D0A"/>
    <w:rsid w:val="00540AD9"/>
    <w:rsid w:val="00541324"/>
    <w:rsid w:val="0054133A"/>
    <w:rsid w:val="00542708"/>
    <w:rsid w:val="00542B6C"/>
    <w:rsid w:val="005435AF"/>
    <w:rsid w:val="0054459D"/>
    <w:rsid w:val="005451FE"/>
    <w:rsid w:val="00545BEE"/>
    <w:rsid w:val="00546096"/>
    <w:rsid w:val="005463D7"/>
    <w:rsid w:val="00547596"/>
    <w:rsid w:val="005501DA"/>
    <w:rsid w:val="00550CDD"/>
    <w:rsid w:val="00550DA1"/>
    <w:rsid w:val="00551175"/>
    <w:rsid w:val="00551D82"/>
    <w:rsid w:val="00552AE5"/>
    <w:rsid w:val="00553973"/>
    <w:rsid w:val="00553B5A"/>
    <w:rsid w:val="00555095"/>
    <w:rsid w:val="005573FC"/>
    <w:rsid w:val="005575E8"/>
    <w:rsid w:val="00557606"/>
    <w:rsid w:val="0056014D"/>
    <w:rsid w:val="005602A3"/>
    <w:rsid w:val="00560D48"/>
    <w:rsid w:val="0056129F"/>
    <w:rsid w:val="00562D05"/>
    <w:rsid w:val="00562D22"/>
    <w:rsid w:val="00563C7D"/>
    <w:rsid w:val="0056435B"/>
    <w:rsid w:val="00566CE9"/>
    <w:rsid w:val="00566EA5"/>
    <w:rsid w:val="0056706C"/>
    <w:rsid w:val="0056745E"/>
    <w:rsid w:val="0057136D"/>
    <w:rsid w:val="00571CD6"/>
    <w:rsid w:val="00572413"/>
    <w:rsid w:val="0057322D"/>
    <w:rsid w:val="00573879"/>
    <w:rsid w:val="005767EF"/>
    <w:rsid w:val="00576C2D"/>
    <w:rsid w:val="00577CB5"/>
    <w:rsid w:val="00581C55"/>
    <w:rsid w:val="00583D91"/>
    <w:rsid w:val="0058411B"/>
    <w:rsid w:val="00585283"/>
    <w:rsid w:val="00587ACF"/>
    <w:rsid w:val="00593E92"/>
    <w:rsid w:val="00594B0B"/>
    <w:rsid w:val="00595378"/>
    <w:rsid w:val="00595663"/>
    <w:rsid w:val="0059568A"/>
    <w:rsid w:val="00595E2E"/>
    <w:rsid w:val="005964AD"/>
    <w:rsid w:val="005A0D7F"/>
    <w:rsid w:val="005A11A8"/>
    <w:rsid w:val="005A1349"/>
    <w:rsid w:val="005A175F"/>
    <w:rsid w:val="005A1AB0"/>
    <w:rsid w:val="005A3536"/>
    <w:rsid w:val="005A3A8D"/>
    <w:rsid w:val="005A3C97"/>
    <w:rsid w:val="005A4051"/>
    <w:rsid w:val="005A4947"/>
    <w:rsid w:val="005A4CEC"/>
    <w:rsid w:val="005A5FB3"/>
    <w:rsid w:val="005A7E9D"/>
    <w:rsid w:val="005B6482"/>
    <w:rsid w:val="005B7D0C"/>
    <w:rsid w:val="005C149D"/>
    <w:rsid w:val="005C1C59"/>
    <w:rsid w:val="005C1CD0"/>
    <w:rsid w:val="005C228B"/>
    <w:rsid w:val="005C2B28"/>
    <w:rsid w:val="005C3BDB"/>
    <w:rsid w:val="005C4588"/>
    <w:rsid w:val="005C4EA4"/>
    <w:rsid w:val="005C51CF"/>
    <w:rsid w:val="005C59F8"/>
    <w:rsid w:val="005C62C2"/>
    <w:rsid w:val="005C7226"/>
    <w:rsid w:val="005C75A0"/>
    <w:rsid w:val="005D1FEF"/>
    <w:rsid w:val="005D2472"/>
    <w:rsid w:val="005D372C"/>
    <w:rsid w:val="005D5560"/>
    <w:rsid w:val="005D5BC3"/>
    <w:rsid w:val="005D6308"/>
    <w:rsid w:val="005D659D"/>
    <w:rsid w:val="005E072C"/>
    <w:rsid w:val="005E15EB"/>
    <w:rsid w:val="005E208C"/>
    <w:rsid w:val="005E2470"/>
    <w:rsid w:val="005E293C"/>
    <w:rsid w:val="005E3193"/>
    <w:rsid w:val="005E3251"/>
    <w:rsid w:val="005E3957"/>
    <w:rsid w:val="005E401C"/>
    <w:rsid w:val="005E467C"/>
    <w:rsid w:val="005E5739"/>
    <w:rsid w:val="005E6BE9"/>
    <w:rsid w:val="005F09FD"/>
    <w:rsid w:val="005F17BB"/>
    <w:rsid w:val="005F2011"/>
    <w:rsid w:val="005F278A"/>
    <w:rsid w:val="005F2A6E"/>
    <w:rsid w:val="005F4164"/>
    <w:rsid w:val="005F41E1"/>
    <w:rsid w:val="005F4F27"/>
    <w:rsid w:val="005F4F43"/>
    <w:rsid w:val="005F50D5"/>
    <w:rsid w:val="005F5DDF"/>
    <w:rsid w:val="005F7859"/>
    <w:rsid w:val="005F7AD0"/>
    <w:rsid w:val="005F7B72"/>
    <w:rsid w:val="006008A7"/>
    <w:rsid w:val="0060134E"/>
    <w:rsid w:val="00601928"/>
    <w:rsid w:val="00601E2C"/>
    <w:rsid w:val="0060381C"/>
    <w:rsid w:val="00603AD5"/>
    <w:rsid w:val="006040E2"/>
    <w:rsid w:val="006052C9"/>
    <w:rsid w:val="00605E06"/>
    <w:rsid w:val="00607D70"/>
    <w:rsid w:val="00610975"/>
    <w:rsid w:val="00611082"/>
    <w:rsid w:val="00612570"/>
    <w:rsid w:val="0061492A"/>
    <w:rsid w:val="00615CD4"/>
    <w:rsid w:val="00616559"/>
    <w:rsid w:val="00616880"/>
    <w:rsid w:val="0061797F"/>
    <w:rsid w:val="006205EF"/>
    <w:rsid w:val="00620EE9"/>
    <w:rsid w:val="00621077"/>
    <w:rsid w:val="00621180"/>
    <w:rsid w:val="0062175C"/>
    <w:rsid w:val="00622578"/>
    <w:rsid w:val="0062315D"/>
    <w:rsid w:val="00624C28"/>
    <w:rsid w:val="00624F3E"/>
    <w:rsid w:val="00625E8C"/>
    <w:rsid w:val="00626276"/>
    <w:rsid w:val="00626A06"/>
    <w:rsid w:val="00626F3D"/>
    <w:rsid w:val="00627023"/>
    <w:rsid w:val="0062757B"/>
    <w:rsid w:val="006305D8"/>
    <w:rsid w:val="00630677"/>
    <w:rsid w:val="00631AE4"/>
    <w:rsid w:val="00631C29"/>
    <w:rsid w:val="00632003"/>
    <w:rsid w:val="006321D3"/>
    <w:rsid w:val="00632FAE"/>
    <w:rsid w:val="00632FC0"/>
    <w:rsid w:val="006330FF"/>
    <w:rsid w:val="006336C9"/>
    <w:rsid w:val="00633D12"/>
    <w:rsid w:val="00634741"/>
    <w:rsid w:val="0063788C"/>
    <w:rsid w:val="00640C5C"/>
    <w:rsid w:val="0064140E"/>
    <w:rsid w:val="0064172C"/>
    <w:rsid w:val="00641E46"/>
    <w:rsid w:val="006429C1"/>
    <w:rsid w:val="00642E17"/>
    <w:rsid w:val="006436EB"/>
    <w:rsid w:val="00643A3C"/>
    <w:rsid w:val="00643C86"/>
    <w:rsid w:val="00644B6B"/>
    <w:rsid w:val="00645F61"/>
    <w:rsid w:val="00646536"/>
    <w:rsid w:val="00646ED7"/>
    <w:rsid w:val="0064750E"/>
    <w:rsid w:val="00647639"/>
    <w:rsid w:val="006477A4"/>
    <w:rsid w:val="00647D57"/>
    <w:rsid w:val="00647F7D"/>
    <w:rsid w:val="00650542"/>
    <w:rsid w:val="0065204B"/>
    <w:rsid w:val="00652B91"/>
    <w:rsid w:val="0065410F"/>
    <w:rsid w:val="00655A1D"/>
    <w:rsid w:val="00655BB3"/>
    <w:rsid w:val="00656D26"/>
    <w:rsid w:val="006579B1"/>
    <w:rsid w:val="00660436"/>
    <w:rsid w:val="00660790"/>
    <w:rsid w:val="006618A6"/>
    <w:rsid w:val="0066201E"/>
    <w:rsid w:val="006622F8"/>
    <w:rsid w:val="006630A4"/>
    <w:rsid w:val="0066327D"/>
    <w:rsid w:val="00664FB5"/>
    <w:rsid w:val="0066525F"/>
    <w:rsid w:val="006655C8"/>
    <w:rsid w:val="006657A2"/>
    <w:rsid w:val="00665928"/>
    <w:rsid w:val="006664AB"/>
    <w:rsid w:val="0066679A"/>
    <w:rsid w:val="0066691F"/>
    <w:rsid w:val="00666AD1"/>
    <w:rsid w:val="00670F24"/>
    <w:rsid w:val="00671620"/>
    <w:rsid w:val="006716A2"/>
    <w:rsid w:val="006728AF"/>
    <w:rsid w:val="0067340D"/>
    <w:rsid w:val="006749A9"/>
    <w:rsid w:val="00676546"/>
    <w:rsid w:val="0067664D"/>
    <w:rsid w:val="00676EDC"/>
    <w:rsid w:val="00677160"/>
    <w:rsid w:val="006801E3"/>
    <w:rsid w:val="006803BE"/>
    <w:rsid w:val="00680640"/>
    <w:rsid w:val="00680674"/>
    <w:rsid w:val="006806DF"/>
    <w:rsid w:val="006806F9"/>
    <w:rsid w:val="0068081B"/>
    <w:rsid w:val="006813FE"/>
    <w:rsid w:val="006814B6"/>
    <w:rsid w:val="00681B91"/>
    <w:rsid w:val="00682E21"/>
    <w:rsid w:val="006832CB"/>
    <w:rsid w:val="00685C89"/>
    <w:rsid w:val="00685F81"/>
    <w:rsid w:val="0068651A"/>
    <w:rsid w:val="00686AA4"/>
    <w:rsid w:val="006875C4"/>
    <w:rsid w:val="00690256"/>
    <w:rsid w:val="006909F8"/>
    <w:rsid w:val="00690E8C"/>
    <w:rsid w:val="0069133E"/>
    <w:rsid w:val="0069151C"/>
    <w:rsid w:val="00691B9C"/>
    <w:rsid w:val="00692600"/>
    <w:rsid w:val="00692617"/>
    <w:rsid w:val="00692DD0"/>
    <w:rsid w:val="006938AD"/>
    <w:rsid w:val="006939F7"/>
    <w:rsid w:val="006945CB"/>
    <w:rsid w:val="00695019"/>
    <w:rsid w:val="0069662B"/>
    <w:rsid w:val="00696839"/>
    <w:rsid w:val="006A0153"/>
    <w:rsid w:val="006A0CE1"/>
    <w:rsid w:val="006A1932"/>
    <w:rsid w:val="006A2893"/>
    <w:rsid w:val="006A304F"/>
    <w:rsid w:val="006A4666"/>
    <w:rsid w:val="006A49D1"/>
    <w:rsid w:val="006A61D8"/>
    <w:rsid w:val="006A66E0"/>
    <w:rsid w:val="006A68CD"/>
    <w:rsid w:val="006B272A"/>
    <w:rsid w:val="006B2927"/>
    <w:rsid w:val="006B2A56"/>
    <w:rsid w:val="006B3D72"/>
    <w:rsid w:val="006B4462"/>
    <w:rsid w:val="006B532D"/>
    <w:rsid w:val="006B5516"/>
    <w:rsid w:val="006B5FDB"/>
    <w:rsid w:val="006B61B3"/>
    <w:rsid w:val="006B69ED"/>
    <w:rsid w:val="006B7142"/>
    <w:rsid w:val="006B7D87"/>
    <w:rsid w:val="006C0172"/>
    <w:rsid w:val="006C041F"/>
    <w:rsid w:val="006C0A78"/>
    <w:rsid w:val="006C11E0"/>
    <w:rsid w:val="006C1815"/>
    <w:rsid w:val="006C2225"/>
    <w:rsid w:val="006C495A"/>
    <w:rsid w:val="006C4DD2"/>
    <w:rsid w:val="006C5CF5"/>
    <w:rsid w:val="006C6AC4"/>
    <w:rsid w:val="006C7133"/>
    <w:rsid w:val="006C7801"/>
    <w:rsid w:val="006C7CCC"/>
    <w:rsid w:val="006D1645"/>
    <w:rsid w:val="006D17B5"/>
    <w:rsid w:val="006D2B61"/>
    <w:rsid w:val="006D3D04"/>
    <w:rsid w:val="006D5005"/>
    <w:rsid w:val="006D607D"/>
    <w:rsid w:val="006D7230"/>
    <w:rsid w:val="006D74CE"/>
    <w:rsid w:val="006E029B"/>
    <w:rsid w:val="006E02E1"/>
    <w:rsid w:val="006E116D"/>
    <w:rsid w:val="006E1560"/>
    <w:rsid w:val="006E329F"/>
    <w:rsid w:val="006E3C66"/>
    <w:rsid w:val="006E43D6"/>
    <w:rsid w:val="006E4797"/>
    <w:rsid w:val="006E48D9"/>
    <w:rsid w:val="006E69C0"/>
    <w:rsid w:val="006E71EB"/>
    <w:rsid w:val="006E7D5D"/>
    <w:rsid w:val="006F003C"/>
    <w:rsid w:val="006F0642"/>
    <w:rsid w:val="006F1B74"/>
    <w:rsid w:val="006F1DA0"/>
    <w:rsid w:val="006F3506"/>
    <w:rsid w:val="006F381C"/>
    <w:rsid w:val="006F4227"/>
    <w:rsid w:val="006F53FB"/>
    <w:rsid w:val="006F56E9"/>
    <w:rsid w:val="006F71A7"/>
    <w:rsid w:val="006F7407"/>
    <w:rsid w:val="006F750D"/>
    <w:rsid w:val="006F777D"/>
    <w:rsid w:val="006F7E04"/>
    <w:rsid w:val="006F7F14"/>
    <w:rsid w:val="00701B6F"/>
    <w:rsid w:val="0070218F"/>
    <w:rsid w:val="0070333C"/>
    <w:rsid w:val="0070412E"/>
    <w:rsid w:val="00704BA6"/>
    <w:rsid w:val="007057D7"/>
    <w:rsid w:val="00706F98"/>
    <w:rsid w:val="007072B3"/>
    <w:rsid w:val="007079C8"/>
    <w:rsid w:val="00710DE1"/>
    <w:rsid w:val="007114AE"/>
    <w:rsid w:val="0071227E"/>
    <w:rsid w:val="00712C7F"/>
    <w:rsid w:val="00713826"/>
    <w:rsid w:val="00713D50"/>
    <w:rsid w:val="0071528B"/>
    <w:rsid w:val="00720D4F"/>
    <w:rsid w:val="00720E81"/>
    <w:rsid w:val="00721A12"/>
    <w:rsid w:val="00721FA0"/>
    <w:rsid w:val="0072300B"/>
    <w:rsid w:val="00723427"/>
    <w:rsid w:val="00723F62"/>
    <w:rsid w:val="00724630"/>
    <w:rsid w:val="00725B59"/>
    <w:rsid w:val="007266C2"/>
    <w:rsid w:val="007271E1"/>
    <w:rsid w:val="007277BE"/>
    <w:rsid w:val="00727A7B"/>
    <w:rsid w:val="0073033C"/>
    <w:rsid w:val="007309A1"/>
    <w:rsid w:val="00730E30"/>
    <w:rsid w:val="007316DE"/>
    <w:rsid w:val="00731AB9"/>
    <w:rsid w:val="00731B44"/>
    <w:rsid w:val="00731C5D"/>
    <w:rsid w:val="00731EA9"/>
    <w:rsid w:val="00732791"/>
    <w:rsid w:val="007337A7"/>
    <w:rsid w:val="00733844"/>
    <w:rsid w:val="00735955"/>
    <w:rsid w:val="00735B94"/>
    <w:rsid w:val="00735C99"/>
    <w:rsid w:val="00736544"/>
    <w:rsid w:val="00736900"/>
    <w:rsid w:val="0073733E"/>
    <w:rsid w:val="00740A13"/>
    <w:rsid w:val="007424F6"/>
    <w:rsid w:val="007432E2"/>
    <w:rsid w:val="0074376E"/>
    <w:rsid w:val="007441DF"/>
    <w:rsid w:val="00744405"/>
    <w:rsid w:val="0074543A"/>
    <w:rsid w:val="00745497"/>
    <w:rsid w:val="00745513"/>
    <w:rsid w:val="00745569"/>
    <w:rsid w:val="007456B5"/>
    <w:rsid w:val="0074594B"/>
    <w:rsid w:val="0074692E"/>
    <w:rsid w:val="00746E62"/>
    <w:rsid w:val="00747345"/>
    <w:rsid w:val="0074747B"/>
    <w:rsid w:val="0075060D"/>
    <w:rsid w:val="007508B5"/>
    <w:rsid w:val="00750D1E"/>
    <w:rsid w:val="0075189E"/>
    <w:rsid w:val="00752013"/>
    <w:rsid w:val="007528DB"/>
    <w:rsid w:val="0075318C"/>
    <w:rsid w:val="00753ECA"/>
    <w:rsid w:val="00754473"/>
    <w:rsid w:val="00754B6F"/>
    <w:rsid w:val="00754C0D"/>
    <w:rsid w:val="00755467"/>
    <w:rsid w:val="00756457"/>
    <w:rsid w:val="00756D26"/>
    <w:rsid w:val="00757051"/>
    <w:rsid w:val="00760641"/>
    <w:rsid w:val="00760683"/>
    <w:rsid w:val="0076076F"/>
    <w:rsid w:val="00760EE2"/>
    <w:rsid w:val="007611CA"/>
    <w:rsid w:val="007617C8"/>
    <w:rsid w:val="00762960"/>
    <w:rsid w:val="00763EEB"/>
    <w:rsid w:val="00765341"/>
    <w:rsid w:val="00765496"/>
    <w:rsid w:val="00766E19"/>
    <w:rsid w:val="00767002"/>
    <w:rsid w:val="0076715F"/>
    <w:rsid w:val="00767919"/>
    <w:rsid w:val="007716E4"/>
    <w:rsid w:val="00772AD1"/>
    <w:rsid w:val="00773225"/>
    <w:rsid w:val="00773958"/>
    <w:rsid w:val="00773F01"/>
    <w:rsid w:val="00774698"/>
    <w:rsid w:val="00774BD0"/>
    <w:rsid w:val="0077516C"/>
    <w:rsid w:val="00775342"/>
    <w:rsid w:val="007754AE"/>
    <w:rsid w:val="0077736C"/>
    <w:rsid w:val="00777841"/>
    <w:rsid w:val="00777BC8"/>
    <w:rsid w:val="00781734"/>
    <w:rsid w:val="00782953"/>
    <w:rsid w:val="007845F4"/>
    <w:rsid w:val="00785D03"/>
    <w:rsid w:val="007868B8"/>
    <w:rsid w:val="007870BC"/>
    <w:rsid w:val="00787BC0"/>
    <w:rsid w:val="0079047C"/>
    <w:rsid w:val="007912FB"/>
    <w:rsid w:val="00792574"/>
    <w:rsid w:val="007926A8"/>
    <w:rsid w:val="00793D7D"/>
    <w:rsid w:val="00793D92"/>
    <w:rsid w:val="00793E65"/>
    <w:rsid w:val="00793EE4"/>
    <w:rsid w:val="0079420C"/>
    <w:rsid w:val="00794458"/>
    <w:rsid w:val="007944A7"/>
    <w:rsid w:val="007944E2"/>
    <w:rsid w:val="00794FF2"/>
    <w:rsid w:val="00795D33"/>
    <w:rsid w:val="00796392"/>
    <w:rsid w:val="00796D13"/>
    <w:rsid w:val="00797766"/>
    <w:rsid w:val="007977C4"/>
    <w:rsid w:val="00797909"/>
    <w:rsid w:val="00797A71"/>
    <w:rsid w:val="00797F50"/>
    <w:rsid w:val="007A08FE"/>
    <w:rsid w:val="007A0FCA"/>
    <w:rsid w:val="007A120D"/>
    <w:rsid w:val="007A1490"/>
    <w:rsid w:val="007A2478"/>
    <w:rsid w:val="007A36F7"/>
    <w:rsid w:val="007A3FBA"/>
    <w:rsid w:val="007A44FB"/>
    <w:rsid w:val="007A48A9"/>
    <w:rsid w:val="007A4D3D"/>
    <w:rsid w:val="007A5F94"/>
    <w:rsid w:val="007A6334"/>
    <w:rsid w:val="007A6956"/>
    <w:rsid w:val="007A79F7"/>
    <w:rsid w:val="007B0377"/>
    <w:rsid w:val="007B044A"/>
    <w:rsid w:val="007B0742"/>
    <w:rsid w:val="007B0C8A"/>
    <w:rsid w:val="007B0D4B"/>
    <w:rsid w:val="007B1165"/>
    <w:rsid w:val="007B193A"/>
    <w:rsid w:val="007B1C05"/>
    <w:rsid w:val="007B1E44"/>
    <w:rsid w:val="007B4309"/>
    <w:rsid w:val="007B4691"/>
    <w:rsid w:val="007B49A8"/>
    <w:rsid w:val="007B5BDA"/>
    <w:rsid w:val="007B5CBC"/>
    <w:rsid w:val="007B6483"/>
    <w:rsid w:val="007B6AA1"/>
    <w:rsid w:val="007B6FDF"/>
    <w:rsid w:val="007B7469"/>
    <w:rsid w:val="007C0317"/>
    <w:rsid w:val="007C0679"/>
    <w:rsid w:val="007C2DF2"/>
    <w:rsid w:val="007C31FD"/>
    <w:rsid w:val="007C4DF2"/>
    <w:rsid w:val="007C51E0"/>
    <w:rsid w:val="007C5522"/>
    <w:rsid w:val="007C6A47"/>
    <w:rsid w:val="007C744E"/>
    <w:rsid w:val="007D06AE"/>
    <w:rsid w:val="007D1A16"/>
    <w:rsid w:val="007D1C12"/>
    <w:rsid w:val="007D223D"/>
    <w:rsid w:val="007D26C0"/>
    <w:rsid w:val="007D2B33"/>
    <w:rsid w:val="007D2DF7"/>
    <w:rsid w:val="007D4509"/>
    <w:rsid w:val="007D455B"/>
    <w:rsid w:val="007D499B"/>
    <w:rsid w:val="007D5AAF"/>
    <w:rsid w:val="007D5CB8"/>
    <w:rsid w:val="007D7119"/>
    <w:rsid w:val="007E1726"/>
    <w:rsid w:val="007E1F1A"/>
    <w:rsid w:val="007E2827"/>
    <w:rsid w:val="007E304E"/>
    <w:rsid w:val="007E37AC"/>
    <w:rsid w:val="007E395E"/>
    <w:rsid w:val="007E39D9"/>
    <w:rsid w:val="007E440C"/>
    <w:rsid w:val="007E4894"/>
    <w:rsid w:val="007E6649"/>
    <w:rsid w:val="007E76A6"/>
    <w:rsid w:val="007F0775"/>
    <w:rsid w:val="007F165A"/>
    <w:rsid w:val="007F206E"/>
    <w:rsid w:val="007F2645"/>
    <w:rsid w:val="007F2BF3"/>
    <w:rsid w:val="007F5093"/>
    <w:rsid w:val="007F56BF"/>
    <w:rsid w:val="007F5AFA"/>
    <w:rsid w:val="007F5C77"/>
    <w:rsid w:val="007F6718"/>
    <w:rsid w:val="007F6ED9"/>
    <w:rsid w:val="007F7E33"/>
    <w:rsid w:val="0080123E"/>
    <w:rsid w:val="008026B0"/>
    <w:rsid w:val="008032A1"/>
    <w:rsid w:val="0080375D"/>
    <w:rsid w:val="00803A84"/>
    <w:rsid w:val="00803C49"/>
    <w:rsid w:val="008043DC"/>
    <w:rsid w:val="0080647C"/>
    <w:rsid w:val="00807DAE"/>
    <w:rsid w:val="00810128"/>
    <w:rsid w:val="008103AE"/>
    <w:rsid w:val="008117F5"/>
    <w:rsid w:val="00811AEE"/>
    <w:rsid w:val="00811E40"/>
    <w:rsid w:val="00812752"/>
    <w:rsid w:val="00814F45"/>
    <w:rsid w:val="00815A81"/>
    <w:rsid w:val="00815BD5"/>
    <w:rsid w:val="0081629D"/>
    <w:rsid w:val="00820630"/>
    <w:rsid w:val="008214BB"/>
    <w:rsid w:val="0082196A"/>
    <w:rsid w:val="00821DA1"/>
    <w:rsid w:val="0082237F"/>
    <w:rsid w:val="00822EC1"/>
    <w:rsid w:val="00822FF6"/>
    <w:rsid w:val="00823B83"/>
    <w:rsid w:val="00825FC8"/>
    <w:rsid w:val="00826489"/>
    <w:rsid w:val="00826E55"/>
    <w:rsid w:val="00827960"/>
    <w:rsid w:val="00830E68"/>
    <w:rsid w:val="00831218"/>
    <w:rsid w:val="00832861"/>
    <w:rsid w:val="00832BB2"/>
    <w:rsid w:val="008350C3"/>
    <w:rsid w:val="00835EDA"/>
    <w:rsid w:val="00836084"/>
    <w:rsid w:val="0083641F"/>
    <w:rsid w:val="00840423"/>
    <w:rsid w:val="00840754"/>
    <w:rsid w:val="00840CC9"/>
    <w:rsid w:val="00841666"/>
    <w:rsid w:val="008420DF"/>
    <w:rsid w:val="008425FD"/>
    <w:rsid w:val="00842E35"/>
    <w:rsid w:val="008442B5"/>
    <w:rsid w:val="00844B68"/>
    <w:rsid w:val="00844DA5"/>
    <w:rsid w:val="00844EF7"/>
    <w:rsid w:val="00845BBF"/>
    <w:rsid w:val="00846049"/>
    <w:rsid w:val="008462F7"/>
    <w:rsid w:val="008466BE"/>
    <w:rsid w:val="00846EF8"/>
    <w:rsid w:val="00850625"/>
    <w:rsid w:val="008506C5"/>
    <w:rsid w:val="00850815"/>
    <w:rsid w:val="008512BD"/>
    <w:rsid w:val="00851D24"/>
    <w:rsid w:val="00851FC6"/>
    <w:rsid w:val="0085340E"/>
    <w:rsid w:val="008540CA"/>
    <w:rsid w:val="00854245"/>
    <w:rsid w:val="00854C42"/>
    <w:rsid w:val="00855CA2"/>
    <w:rsid w:val="00856A72"/>
    <w:rsid w:val="008601C4"/>
    <w:rsid w:val="00862454"/>
    <w:rsid w:val="008638E3"/>
    <w:rsid w:val="00863A6F"/>
    <w:rsid w:val="00863D42"/>
    <w:rsid w:val="00864CF9"/>
    <w:rsid w:val="00865A75"/>
    <w:rsid w:val="00865EF5"/>
    <w:rsid w:val="00866696"/>
    <w:rsid w:val="00867B79"/>
    <w:rsid w:val="00870D58"/>
    <w:rsid w:val="00871452"/>
    <w:rsid w:val="00871B1F"/>
    <w:rsid w:val="00873219"/>
    <w:rsid w:val="008734A4"/>
    <w:rsid w:val="00873612"/>
    <w:rsid w:val="0087367E"/>
    <w:rsid w:val="00874B97"/>
    <w:rsid w:val="00875036"/>
    <w:rsid w:val="00875D74"/>
    <w:rsid w:val="00877605"/>
    <w:rsid w:val="0088023D"/>
    <w:rsid w:val="008803FF"/>
    <w:rsid w:val="00880780"/>
    <w:rsid w:val="00880A3E"/>
    <w:rsid w:val="0088116E"/>
    <w:rsid w:val="008811D3"/>
    <w:rsid w:val="008820CE"/>
    <w:rsid w:val="00882260"/>
    <w:rsid w:val="0088290E"/>
    <w:rsid w:val="0088294D"/>
    <w:rsid w:val="008831B9"/>
    <w:rsid w:val="0088460D"/>
    <w:rsid w:val="00886E92"/>
    <w:rsid w:val="00890B5F"/>
    <w:rsid w:val="00893944"/>
    <w:rsid w:val="00893CE9"/>
    <w:rsid w:val="008941EB"/>
    <w:rsid w:val="0089553E"/>
    <w:rsid w:val="008962BF"/>
    <w:rsid w:val="00896795"/>
    <w:rsid w:val="008968EF"/>
    <w:rsid w:val="008A00A8"/>
    <w:rsid w:val="008A0172"/>
    <w:rsid w:val="008A2431"/>
    <w:rsid w:val="008A24C1"/>
    <w:rsid w:val="008A30FB"/>
    <w:rsid w:val="008A323C"/>
    <w:rsid w:val="008A386C"/>
    <w:rsid w:val="008A38EF"/>
    <w:rsid w:val="008A4C6A"/>
    <w:rsid w:val="008A51BA"/>
    <w:rsid w:val="008A5240"/>
    <w:rsid w:val="008A5320"/>
    <w:rsid w:val="008A59FB"/>
    <w:rsid w:val="008A5AC5"/>
    <w:rsid w:val="008A77E4"/>
    <w:rsid w:val="008A78FB"/>
    <w:rsid w:val="008A7E6A"/>
    <w:rsid w:val="008A7EA4"/>
    <w:rsid w:val="008B012A"/>
    <w:rsid w:val="008B0A78"/>
    <w:rsid w:val="008B10D8"/>
    <w:rsid w:val="008B2355"/>
    <w:rsid w:val="008B2C6A"/>
    <w:rsid w:val="008B3698"/>
    <w:rsid w:val="008B3912"/>
    <w:rsid w:val="008B4F71"/>
    <w:rsid w:val="008B64DC"/>
    <w:rsid w:val="008B66E6"/>
    <w:rsid w:val="008B6AC2"/>
    <w:rsid w:val="008B740D"/>
    <w:rsid w:val="008B7D8A"/>
    <w:rsid w:val="008C02D6"/>
    <w:rsid w:val="008C02DC"/>
    <w:rsid w:val="008C0C44"/>
    <w:rsid w:val="008C1125"/>
    <w:rsid w:val="008C1540"/>
    <w:rsid w:val="008C1764"/>
    <w:rsid w:val="008C33B5"/>
    <w:rsid w:val="008C3D5C"/>
    <w:rsid w:val="008C564E"/>
    <w:rsid w:val="008C62AE"/>
    <w:rsid w:val="008C7009"/>
    <w:rsid w:val="008C78E2"/>
    <w:rsid w:val="008D00F5"/>
    <w:rsid w:val="008D0A3B"/>
    <w:rsid w:val="008D0C8F"/>
    <w:rsid w:val="008D0FBB"/>
    <w:rsid w:val="008D12A3"/>
    <w:rsid w:val="008D1A2C"/>
    <w:rsid w:val="008D1A88"/>
    <w:rsid w:val="008D2805"/>
    <w:rsid w:val="008D4320"/>
    <w:rsid w:val="008D43EF"/>
    <w:rsid w:val="008D44B7"/>
    <w:rsid w:val="008D4CA9"/>
    <w:rsid w:val="008D7285"/>
    <w:rsid w:val="008D74BC"/>
    <w:rsid w:val="008D74F5"/>
    <w:rsid w:val="008E0190"/>
    <w:rsid w:val="008E0269"/>
    <w:rsid w:val="008E19FC"/>
    <w:rsid w:val="008E2A83"/>
    <w:rsid w:val="008E32B0"/>
    <w:rsid w:val="008E3699"/>
    <w:rsid w:val="008E39D4"/>
    <w:rsid w:val="008E3A17"/>
    <w:rsid w:val="008E5B9B"/>
    <w:rsid w:val="008E6435"/>
    <w:rsid w:val="008E65C5"/>
    <w:rsid w:val="008E67AD"/>
    <w:rsid w:val="008E6A6F"/>
    <w:rsid w:val="008E78FF"/>
    <w:rsid w:val="008F00EF"/>
    <w:rsid w:val="008F07B6"/>
    <w:rsid w:val="008F1E21"/>
    <w:rsid w:val="008F23F8"/>
    <w:rsid w:val="008F2472"/>
    <w:rsid w:val="008F262A"/>
    <w:rsid w:val="008F3D46"/>
    <w:rsid w:val="008F3D5D"/>
    <w:rsid w:val="008F51DF"/>
    <w:rsid w:val="008F53C6"/>
    <w:rsid w:val="008F5E62"/>
    <w:rsid w:val="008F63B1"/>
    <w:rsid w:val="00900D6E"/>
    <w:rsid w:val="00901135"/>
    <w:rsid w:val="00901411"/>
    <w:rsid w:val="009029A9"/>
    <w:rsid w:val="00904B18"/>
    <w:rsid w:val="0090506E"/>
    <w:rsid w:val="009055AB"/>
    <w:rsid w:val="00906A91"/>
    <w:rsid w:val="00907287"/>
    <w:rsid w:val="009101C4"/>
    <w:rsid w:val="009107A8"/>
    <w:rsid w:val="009111C8"/>
    <w:rsid w:val="009118EF"/>
    <w:rsid w:val="0091327D"/>
    <w:rsid w:val="00913BDC"/>
    <w:rsid w:val="00913E3A"/>
    <w:rsid w:val="00913F63"/>
    <w:rsid w:val="0091583E"/>
    <w:rsid w:val="00915EA8"/>
    <w:rsid w:val="0091605F"/>
    <w:rsid w:val="00916307"/>
    <w:rsid w:val="00920BAB"/>
    <w:rsid w:val="00920EF5"/>
    <w:rsid w:val="00921261"/>
    <w:rsid w:val="00921284"/>
    <w:rsid w:val="00921467"/>
    <w:rsid w:val="00922526"/>
    <w:rsid w:val="00924F74"/>
    <w:rsid w:val="009258E6"/>
    <w:rsid w:val="00931621"/>
    <w:rsid w:val="0093226A"/>
    <w:rsid w:val="00932484"/>
    <w:rsid w:val="0093292E"/>
    <w:rsid w:val="009330A5"/>
    <w:rsid w:val="0093313C"/>
    <w:rsid w:val="0093321F"/>
    <w:rsid w:val="00933E10"/>
    <w:rsid w:val="0093473D"/>
    <w:rsid w:val="00936398"/>
    <w:rsid w:val="00936A16"/>
    <w:rsid w:val="00936D6D"/>
    <w:rsid w:val="009371BB"/>
    <w:rsid w:val="00937B94"/>
    <w:rsid w:val="009404BE"/>
    <w:rsid w:val="00941EDC"/>
    <w:rsid w:val="00942231"/>
    <w:rsid w:val="00943F85"/>
    <w:rsid w:val="009453A3"/>
    <w:rsid w:val="00945926"/>
    <w:rsid w:val="009500F6"/>
    <w:rsid w:val="00950556"/>
    <w:rsid w:val="009510B8"/>
    <w:rsid w:val="009516C4"/>
    <w:rsid w:val="00951E35"/>
    <w:rsid w:val="00952F85"/>
    <w:rsid w:val="00953CD3"/>
    <w:rsid w:val="009546B0"/>
    <w:rsid w:val="00954854"/>
    <w:rsid w:val="00954CEC"/>
    <w:rsid w:val="009557DD"/>
    <w:rsid w:val="00956588"/>
    <w:rsid w:val="00956F24"/>
    <w:rsid w:val="00957411"/>
    <w:rsid w:val="009577D8"/>
    <w:rsid w:val="009606BD"/>
    <w:rsid w:val="00960997"/>
    <w:rsid w:val="0096110D"/>
    <w:rsid w:val="00962B6F"/>
    <w:rsid w:val="00963461"/>
    <w:rsid w:val="0096396C"/>
    <w:rsid w:val="00964606"/>
    <w:rsid w:val="009648FD"/>
    <w:rsid w:val="00964D02"/>
    <w:rsid w:val="00964D80"/>
    <w:rsid w:val="00966FDE"/>
    <w:rsid w:val="00967AAB"/>
    <w:rsid w:val="00970167"/>
    <w:rsid w:val="0097037E"/>
    <w:rsid w:val="009706C4"/>
    <w:rsid w:val="00970EDE"/>
    <w:rsid w:val="00971C0F"/>
    <w:rsid w:val="009722A3"/>
    <w:rsid w:val="00973892"/>
    <w:rsid w:val="00973BD1"/>
    <w:rsid w:val="009740F2"/>
    <w:rsid w:val="00974AA1"/>
    <w:rsid w:val="0097509C"/>
    <w:rsid w:val="00976653"/>
    <w:rsid w:val="0097671E"/>
    <w:rsid w:val="009805B1"/>
    <w:rsid w:val="00980AF0"/>
    <w:rsid w:val="009833CF"/>
    <w:rsid w:val="00983FF3"/>
    <w:rsid w:val="00984DE9"/>
    <w:rsid w:val="00985F4F"/>
    <w:rsid w:val="00986477"/>
    <w:rsid w:val="00986BFA"/>
    <w:rsid w:val="00986FEB"/>
    <w:rsid w:val="009873B7"/>
    <w:rsid w:val="0099030B"/>
    <w:rsid w:val="00990A29"/>
    <w:rsid w:val="00991158"/>
    <w:rsid w:val="00991910"/>
    <w:rsid w:val="00991CF8"/>
    <w:rsid w:val="0099209A"/>
    <w:rsid w:val="009925B2"/>
    <w:rsid w:val="009937A5"/>
    <w:rsid w:val="009937EB"/>
    <w:rsid w:val="00994A4E"/>
    <w:rsid w:val="00994A88"/>
    <w:rsid w:val="0099527B"/>
    <w:rsid w:val="009955DD"/>
    <w:rsid w:val="00995DBC"/>
    <w:rsid w:val="00997B08"/>
    <w:rsid w:val="00997E75"/>
    <w:rsid w:val="009A0358"/>
    <w:rsid w:val="009A03FB"/>
    <w:rsid w:val="009A15C9"/>
    <w:rsid w:val="009A2ADB"/>
    <w:rsid w:val="009A382D"/>
    <w:rsid w:val="009A3F42"/>
    <w:rsid w:val="009A4175"/>
    <w:rsid w:val="009A4C77"/>
    <w:rsid w:val="009A6090"/>
    <w:rsid w:val="009A6A92"/>
    <w:rsid w:val="009A74B4"/>
    <w:rsid w:val="009B08CE"/>
    <w:rsid w:val="009B1FDF"/>
    <w:rsid w:val="009B2206"/>
    <w:rsid w:val="009B233B"/>
    <w:rsid w:val="009B3735"/>
    <w:rsid w:val="009B48A9"/>
    <w:rsid w:val="009B4C4F"/>
    <w:rsid w:val="009B5412"/>
    <w:rsid w:val="009B631F"/>
    <w:rsid w:val="009B75B3"/>
    <w:rsid w:val="009B7C51"/>
    <w:rsid w:val="009C05CC"/>
    <w:rsid w:val="009C0F77"/>
    <w:rsid w:val="009C27F8"/>
    <w:rsid w:val="009C64DB"/>
    <w:rsid w:val="009C7209"/>
    <w:rsid w:val="009C7388"/>
    <w:rsid w:val="009C7462"/>
    <w:rsid w:val="009C7634"/>
    <w:rsid w:val="009C7979"/>
    <w:rsid w:val="009D02EC"/>
    <w:rsid w:val="009D21BD"/>
    <w:rsid w:val="009D2955"/>
    <w:rsid w:val="009D30DB"/>
    <w:rsid w:val="009D401C"/>
    <w:rsid w:val="009D4D76"/>
    <w:rsid w:val="009D5F9D"/>
    <w:rsid w:val="009D5FB1"/>
    <w:rsid w:val="009D6E7C"/>
    <w:rsid w:val="009D7CFC"/>
    <w:rsid w:val="009E017D"/>
    <w:rsid w:val="009E2D59"/>
    <w:rsid w:val="009E2EEF"/>
    <w:rsid w:val="009E4D23"/>
    <w:rsid w:val="009E5295"/>
    <w:rsid w:val="009E52FD"/>
    <w:rsid w:val="009E69EC"/>
    <w:rsid w:val="009F0E50"/>
    <w:rsid w:val="009F2AC0"/>
    <w:rsid w:val="009F2F8B"/>
    <w:rsid w:val="009F325C"/>
    <w:rsid w:val="009F3F41"/>
    <w:rsid w:val="009F6020"/>
    <w:rsid w:val="009F60A3"/>
    <w:rsid w:val="009F6C6E"/>
    <w:rsid w:val="009F76FF"/>
    <w:rsid w:val="00A00EBC"/>
    <w:rsid w:val="00A01C17"/>
    <w:rsid w:val="00A02266"/>
    <w:rsid w:val="00A02453"/>
    <w:rsid w:val="00A02C15"/>
    <w:rsid w:val="00A02F93"/>
    <w:rsid w:val="00A03657"/>
    <w:rsid w:val="00A03815"/>
    <w:rsid w:val="00A039B5"/>
    <w:rsid w:val="00A03B13"/>
    <w:rsid w:val="00A03BEC"/>
    <w:rsid w:val="00A03C88"/>
    <w:rsid w:val="00A04A51"/>
    <w:rsid w:val="00A0531E"/>
    <w:rsid w:val="00A056F6"/>
    <w:rsid w:val="00A057A1"/>
    <w:rsid w:val="00A059B2"/>
    <w:rsid w:val="00A059CD"/>
    <w:rsid w:val="00A05C8E"/>
    <w:rsid w:val="00A060DE"/>
    <w:rsid w:val="00A06924"/>
    <w:rsid w:val="00A069E5"/>
    <w:rsid w:val="00A07338"/>
    <w:rsid w:val="00A103C6"/>
    <w:rsid w:val="00A108F2"/>
    <w:rsid w:val="00A11544"/>
    <w:rsid w:val="00A11667"/>
    <w:rsid w:val="00A1220F"/>
    <w:rsid w:val="00A1237D"/>
    <w:rsid w:val="00A12420"/>
    <w:rsid w:val="00A13445"/>
    <w:rsid w:val="00A15171"/>
    <w:rsid w:val="00A161FC"/>
    <w:rsid w:val="00A204BF"/>
    <w:rsid w:val="00A207E3"/>
    <w:rsid w:val="00A2088D"/>
    <w:rsid w:val="00A20CFF"/>
    <w:rsid w:val="00A222DA"/>
    <w:rsid w:val="00A222FC"/>
    <w:rsid w:val="00A22BC1"/>
    <w:rsid w:val="00A25655"/>
    <w:rsid w:val="00A25DF3"/>
    <w:rsid w:val="00A30E29"/>
    <w:rsid w:val="00A31B37"/>
    <w:rsid w:val="00A32A92"/>
    <w:rsid w:val="00A33472"/>
    <w:rsid w:val="00A3392D"/>
    <w:rsid w:val="00A33FD0"/>
    <w:rsid w:val="00A34FE7"/>
    <w:rsid w:val="00A35358"/>
    <w:rsid w:val="00A35F45"/>
    <w:rsid w:val="00A37528"/>
    <w:rsid w:val="00A402D4"/>
    <w:rsid w:val="00A40E96"/>
    <w:rsid w:val="00A41D27"/>
    <w:rsid w:val="00A43911"/>
    <w:rsid w:val="00A43AED"/>
    <w:rsid w:val="00A505F2"/>
    <w:rsid w:val="00A50AF1"/>
    <w:rsid w:val="00A50E31"/>
    <w:rsid w:val="00A541B5"/>
    <w:rsid w:val="00A56667"/>
    <w:rsid w:val="00A57335"/>
    <w:rsid w:val="00A614CD"/>
    <w:rsid w:val="00A625E3"/>
    <w:rsid w:val="00A62920"/>
    <w:rsid w:val="00A629F7"/>
    <w:rsid w:val="00A63C84"/>
    <w:rsid w:val="00A64D46"/>
    <w:rsid w:val="00A6549B"/>
    <w:rsid w:val="00A674CB"/>
    <w:rsid w:val="00A709E3"/>
    <w:rsid w:val="00A71722"/>
    <w:rsid w:val="00A72419"/>
    <w:rsid w:val="00A733D3"/>
    <w:rsid w:val="00A73DA9"/>
    <w:rsid w:val="00A741E5"/>
    <w:rsid w:val="00A7458D"/>
    <w:rsid w:val="00A74880"/>
    <w:rsid w:val="00A7494C"/>
    <w:rsid w:val="00A757FC"/>
    <w:rsid w:val="00A759FE"/>
    <w:rsid w:val="00A767D1"/>
    <w:rsid w:val="00A77850"/>
    <w:rsid w:val="00A81E83"/>
    <w:rsid w:val="00A822E6"/>
    <w:rsid w:val="00A83943"/>
    <w:rsid w:val="00A8466A"/>
    <w:rsid w:val="00A8470F"/>
    <w:rsid w:val="00A85815"/>
    <w:rsid w:val="00A8688C"/>
    <w:rsid w:val="00A870DA"/>
    <w:rsid w:val="00A904B4"/>
    <w:rsid w:val="00A909A7"/>
    <w:rsid w:val="00A91E5F"/>
    <w:rsid w:val="00A9333C"/>
    <w:rsid w:val="00A9442F"/>
    <w:rsid w:val="00A94ED6"/>
    <w:rsid w:val="00A9550D"/>
    <w:rsid w:val="00A957E0"/>
    <w:rsid w:val="00AA0094"/>
    <w:rsid w:val="00AA0DDE"/>
    <w:rsid w:val="00AA15C4"/>
    <w:rsid w:val="00AA1E6D"/>
    <w:rsid w:val="00AA2431"/>
    <w:rsid w:val="00AA2559"/>
    <w:rsid w:val="00AA32E8"/>
    <w:rsid w:val="00AA4416"/>
    <w:rsid w:val="00AA5477"/>
    <w:rsid w:val="00AA5C13"/>
    <w:rsid w:val="00AA5EEE"/>
    <w:rsid w:val="00AA637F"/>
    <w:rsid w:val="00AA75A2"/>
    <w:rsid w:val="00AB1045"/>
    <w:rsid w:val="00AB1667"/>
    <w:rsid w:val="00AB1A97"/>
    <w:rsid w:val="00AB1E9D"/>
    <w:rsid w:val="00AB201A"/>
    <w:rsid w:val="00AB238D"/>
    <w:rsid w:val="00AB38D4"/>
    <w:rsid w:val="00AB3E68"/>
    <w:rsid w:val="00AB4884"/>
    <w:rsid w:val="00AB4C8C"/>
    <w:rsid w:val="00AB4D58"/>
    <w:rsid w:val="00AB59C0"/>
    <w:rsid w:val="00AB5D57"/>
    <w:rsid w:val="00AB62B0"/>
    <w:rsid w:val="00AB63D6"/>
    <w:rsid w:val="00AB6F73"/>
    <w:rsid w:val="00AB6FB3"/>
    <w:rsid w:val="00AB79EC"/>
    <w:rsid w:val="00AB7DDD"/>
    <w:rsid w:val="00AB7E3A"/>
    <w:rsid w:val="00AC0E54"/>
    <w:rsid w:val="00AC657F"/>
    <w:rsid w:val="00AC668A"/>
    <w:rsid w:val="00AC7A56"/>
    <w:rsid w:val="00AC7BE0"/>
    <w:rsid w:val="00AD08F9"/>
    <w:rsid w:val="00AD1748"/>
    <w:rsid w:val="00AD1BEF"/>
    <w:rsid w:val="00AD1DBB"/>
    <w:rsid w:val="00AD1EA0"/>
    <w:rsid w:val="00AD1F9F"/>
    <w:rsid w:val="00AD3497"/>
    <w:rsid w:val="00AD42E6"/>
    <w:rsid w:val="00AD5BD5"/>
    <w:rsid w:val="00AD7668"/>
    <w:rsid w:val="00AE076C"/>
    <w:rsid w:val="00AE1038"/>
    <w:rsid w:val="00AE21A2"/>
    <w:rsid w:val="00AE2D13"/>
    <w:rsid w:val="00AE2D79"/>
    <w:rsid w:val="00AE3023"/>
    <w:rsid w:val="00AE62BE"/>
    <w:rsid w:val="00AE632F"/>
    <w:rsid w:val="00AE7A03"/>
    <w:rsid w:val="00AF038C"/>
    <w:rsid w:val="00AF06B7"/>
    <w:rsid w:val="00AF1DE2"/>
    <w:rsid w:val="00AF289C"/>
    <w:rsid w:val="00AF3E02"/>
    <w:rsid w:val="00AF3E2B"/>
    <w:rsid w:val="00AF4027"/>
    <w:rsid w:val="00AF4808"/>
    <w:rsid w:val="00AF7D49"/>
    <w:rsid w:val="00AF7DC4"/>
    <w:rsid w:val="00B01936"/>
    <w:rsid w:val="00B01AF2"/>
    <w:rsid w:val="00B02B52"/>
    <w:rsid w:val="00B044A9"/>
    <w:rsid w:val="00B04A73"/>
    <w:rsid w:val="00B06EBA"/>
    <w:rsid w:val="00B10B28"/>
    <w:rsid w:val="00B11E2E"/>
    <w:rsid w:val="00B12175"/>
    <w:rsid w:val="00B12751"/>
    <w:rsid w:val="00B12DB0"/>
    <w:rsid w:val="00B136E7"/>
    <w:rsid w:val="00B14895"/>
    <w:rsid w:val="00B15875"/>
    <w:rsid w:val="00B15B00"/>
    <w:rsid w:val="00B16636"/>
    <w:rsid w:val="00B176AD"/>
    <w:rsid w:val="00B17E0B"/>
    <w:rsid w:val="00B218B5"/>
    <w:rsid w:val="00B2317B"/>
    <w:rsid w:val="00B243C0"/>
    <w:rsid w:val="00B24B85"/>
    <w:rsid w:val="00B24D4E"/>
    <w:rsid w:val="00B2602C"/>
    <w:rsid w:val="00B26678"/>
    <w:rsid w:val="00B271D5"/>
    <w:rsid w:val="00B30B24"/>
    <w:rsid w:val="00B3192A"/>
    <w:rsid w:val="00B31BD8"/>
    <w:rsid w:val="00B31DFA"/>
    <w:rsid w:val="00B32C69"/>
    <w:rsid w:val="00B33023"/>
    <w:rsid w:val="00B3488F"/>
    <w:rsid w:val="00B34AFB"/>
    <w:rsid w:val="00B34E47"/>
    <w:rsid w:val="00B35013"/>
    <w:rsid w:val="00B3535A"/>
    <w:rsid w:val="00B35B10"/>
    <w:rsid w:val="00B35CA2"/>
    <w:rsid w:val="00B36407"/>
    <w:rsid w:val="00B37105"/>
    <w:rsid w:val="00B37E6E"/>
    <w:rsid w:val="00B40A69"/>
    <w:rsid w:val="00B40B03"/>
    <w:rsid w:val="00B40C9F"/>
    <w:rsid w:val="00B43A6D"/>
    <w:rsid w:val="00B44923"/>
    <w:rsid w:val="00B44D88"/>
    <w:rsid w:val="00B47002"/>
    <w:rsid w:val="00B51356"/>
    <w:rsid w:val="00B51470"/>
    <w:rsid w:val="00B5197D"/>
    <w:rsid w:val="00B531B3"/>
    <w:rsid w:val="00B53BDF"/>
    <w:rsid w:val="00B541FD"/>
    <w:rsid w:val="00B54B33"/>
    <w:rsid w:val="00B553DF"/>
    <w:rsid w:val="00B55BD4"/>
    <w:rsid w:val="00B565F5"/>
    <w:rsid w:val="00B56762"/>
    <w:rsid w:val="00B57251"/>
    <w:rsid w:val="00B57BB7"/>
    <w:rsid w:val="00B57D02"/>
    <w:rsid w:val="00B602F6"/>
    <w:rsid w:val="00B607C5"/>
    <w:rsid w:val="00B608FD"/>
    <w:rsid w:val="00B60A17"/>
    <w:rsid w:val="00B60BFF"/>
    <w:rsid w:val="00B60EE1"/>
    <w:rsid w:val="00B62E8F"/>
    <w:rsid w:val="00B62F5B"/>
    <w:rsid w:val="00B63069"/>
    <w:rsid w:val="00B638FC"/>
    <w:rsid w:val="00B63C51"/>
    <w:rsid w:val="00B63EB5"/>
    <w:rsid w:val="00B6402D"/>
    <w:rsid w:val="00B64CBC"/>
    <w:rsid w:val="00B661E5"/>
    <w:rsid w:val="00B6677E"/>
    <w:rsid w:val="00B669C9"/>
    <w:rsid w:val="00B66B57"/>
    <w:rsid w:val="00B674ED"/>
    <w:rsid w:val="00B70BC9"/>
    <w:rsid w:val="00B70D36"/>
    <w:rsid w:val="00B70F1E"/>
    <w:rsid w:val="00B70FCF"/>
    <w:rsid w:val="00B71054"/>
    <w:rsid w:val="00B7188B"/>
    <w:rsid w:val="00B7191D"/>
    <w:rsid w:val="00B75300"/>
    <w:rsid w:val="00B759B6"/>
    <w:rsid w:val="00B75A38"/>
    <w:rsid w:val="00B7600D"/>
    <w:rsid w:val="00B770AA"/>
    <w:rsid w:val="00B77131"/>
    <w:rsid w:val="00B77748"/>
    <w:rsid w:val="00B810F6"/>
    <w:rsid w:val="00B855FC"/>
    <w:rsid w:val="00B85792"/>
    <w:rsid w:val="00B86F68"/>
    <w:rsid w:val="00B86F8F"/>
    <w:rsid w:val="00B87336"/>
    <w:rsid w:val="00B87E3D"/>
    <w:rsid w:val="00B903D6"/>
    <w:rsid w:val="00B91A00"/>
    <w:rsid w:val="00B91DBD"/>
    <w:rsid w:val="00B95F2D"/>
    <w:rsid w:val="00B962BC"/>
    <w:rsid w:val="00B97396"/>
    <w:rsid w:val="00BA1336"/>
    <w:rsid w:val="00BA2529"/>
    <w:rsid w:val="00BA2C3E"/>
    <w:rsid w:val="00BA3E81"/>
    <w:rsid w:val="00BA43D1"/>
    <w:rsid w:val="00BA4888"/>
    <w:rsid w:val="00BA613B"/>
    <w:rsid w:val="00BA67A3"/>
    <w:rsid w:val="00BA6D6F"/>
    <w:rsid w:val="00BA6F21"/>
    <w:rsid w:val="00BA7120"/>
    <w:rsid w:val="00BA7E2E"/>
    <w:rsid w:val="00BB0087"/>
    <w:rsid w:val="00BB0E91"/>
    <w:rsid w:val="00BB12A6"/>
    <w:rsid w:val="00BB33DA"/>
    <w:rsid w:val="00BB36EF"/>
    <w:rsid w:val="00BB4161"/>
    <w:rsid w:val="00BB41B3"/>
    <w:rsid w:val="00BB4BE0"/>
    <w:rsid w:val="00BB67DF"/>
    <w:rsid w:val="00BB7352"/>
    <w:rsid w:val="00BB7B88"/>
    <w:rsid w:val="00BB7BAC"/>
    <w:rsid w:val="00BC0063"/>
    <w:rsid w:val="00BC01CE"/>
    <w:rsid w:val="00BC0F04"/>
    <w:rsid w:val="00BC2040"/>
    <w:rsid w:val="00BC204D"/>
    <w:rsid w:val="00BC2251"/>
    <w:rsid w:val="00BC2359"/>
    <w:rsid w:val="00BC24D9"/>
    <w:rsid w:val="00BC34B3"/>
    <w:rsid w:val="00BC4B0F"/>
    <w:rsid w:val="00BC5B40"/>
    <w:rsid w:val="00BC6D03"/>
    <w:rsid w:val="00BC774A"/>
    <w:rsid w:val="00BC78AC"/>
    <w:rsid w:val="00BD03A2"/>
    <w:rsid w:val="00BD14E0"/>
    <w:rsid w:val="00BD1C43"/>
    <w:rsid w:val="00BD1C7C"/>
    <w:rsid w:val="00BD349C"/>
    <w:rsid w:val="00BD3DCE"/>
    <w:rsid w:val="00BD506A"/>
    <w:rsid w:val="00BD5B44"/>
    <w:rsid w:val="00BD708D"/>
    <w:rsid w:val="00BD799E"/>
    <w:rsid w:val="00BE1655"/>
    <w:rsid w:val="00BE1E54"/>
    <w:rsid w:val="00BE20B2"/>
    <w:rsid w:val="00BE2DA8"/>
    <w:rsid w:val="00BE2FC8"/>
    <w:rsid w:val="00BE31E6"/>
    <w:rsid w:val="00BE3E54"/>
    <w:rsid w:val="00BE4256"/>
    <w:rsid w:val="00BE7880"/>
    <w:rsid w:val="00BE7B98"/>
    <w:rsid w:val="00BE7FEF"/>
    <w:rsid w:val="00BF068C"/>
    <w:rsid w:val="00BF0BCB"/>
    <w:rsid w:val="00BF1512"/>
    <w:rsid w:val="00BF2784"/>
    <w:rsid w:val="00BF357E"/>
    <w:rsid w:val="00BF40BC"/>
    <w:rsid w:val="00BF479A"/>
    <w:rsid w:val="00BF5AA4"/>
    <w:rsid w:val="00C03B80"/>
    <w:rsid w:val="00C041B6"/>
    <w:rsid w:val="00C05FCC"/>
    <w:rsid w:val="00C06ED6"/>
    <w:rsid w:val="00C07067"/>
    <w:rsid w:val="00C074E8"/>
    <w:rsid w:val="00C106B0"/>
    <w:rsid w:val="00C1077D"/>
    <w:rsid w:val="00C10BCA"/>
    <w:rsid w:val="00C118B1"/>
    <w:rsid w:val="00C12A3D"/>
    <w:rsid w:val="00C14485"/>
    <w:rsid w:val="00C14716"/>
    <w:rsid w:val="00C148D7"/>
    <w:rsid w:val="00C14B27"/>
    <w:rsid w:val="00C1518F"/>
    <w:rsid w:val="00C157AB"/>
    <w:rsid w:val="00C16A38"/>
    <w:rsid w:val="00C177D6"/>
    <w:rsid w:val="00C20DE2"/>
    <w:rsid w:val="00C2233D"/>
    <w:rsid w:val="00C22685"/>
    <w:rsid w:val="00C245D7"/>
    <w:rsid w:val="00C24774"/>
    <w:rsid w:val="00C269BD"/>
    <w:rsid w:val="00C27A44"/>
    <w:rsid w:val="00C30C1C"/>
    <w:rsid w:val="00C3101B"/>
    <w:rsid w:val="00C319EA"/>
    <w:rsid w:val="00C33A7A"/>
    <w:rsid w:val="00C33B9A"/>
    <w:rsid w:val="00C33EAC"/>
    <w:rsid w:val="00C34BB0"/>
    <w:rsid w:val="00C35F69"/>
    <w:rsid w:val="00C36776"/>
    <w:rsid w:val="00C36BDF"/>
    <w:rsid w:val="00C4019A"/>
    <w:rsid w:val="00C414AF"/>
    <w:rsid w:val="00C41C1B"/>
    <w:rsid w:val="00C4201D"/>
    <w:rsid w:val="00C43360"/>
    <w:rsid w:val="00C44081"/>
    <w:rsid w:val="00C441FF"/>
    <w:rsid w:val="00C4466B"/>
    <w:rsid w:val="00C458D8"/>
    <w:rsid w:val="00C46E4F"/>
    <w:rsid w:val="00C47DCA"/>
    <w:rsid w:val="00C5040D"/>
    <w:rsid w:val="00C519B0"/>
    <w:rsid w:val="00C52F9F"/>
    <w:rsid w:val="00C53B97"/>
    <w:rsid w:val="00C56272"/>
    <w:rsid w:val="00C562E7"/>
    <w:rsid w:val="00C563BD"/>
    <w:rsid w:val="00C6159A"/>
    <w:rsid w:val="00C63607"/>
    <w:rsid w:val="00C63CDC"/>
    <w:rsid w:val="00C64009"/>
    <w:rsid w:val="00C65341"/>
    <w:rsid w:val="00C66F7B"/>
    <w:rsid w:val="00C67448"/>
    <w:rsid w:val="00C67EF6"/>
    <w:rsid w:val="00C7109B"/>
    <w:rsid w:val="00C71643"/>
    <w:rsid w:val="00C744C2"/>
    <w:rsid w:val="00C74E33"/>
    <w:rsid w:val="00C753DE"/>
    <w:rsid w:val="00C75641"/>
    <w:rsid w:val="00C761E9"/>
    <w:rsid w:val="00C76DE1"/>
    <w:rsid w:val="00C773C4"/>
    <w:rsid w:val="00C77876"/>
    <w:rsid w:val="00C80186"/>
    <w:rsid w:val="00C80B42"/>
    <w:rsid w:val="00C81377"/>
    <w:rsid w:val="00C8307F"/>
    <w:rsid w:val="00C850D2"/>
    <w:rsid w:val="00C850DD"/>
    <w:rsid w:val="00C85403"/>
    <w:rsid w:val="00C85446"/>
    <w:rsid w:val="00C8711E"/>
    <w:rsid w:val="00C87720"/>
    <w:rsid w:val="00C879E5"/>
    <w:rsid w:val="00C87CEF"/>
    <w:rsid w:val="00C87E19"/>
    <w:rsid w:val="00C92220"/>
    <w:rsid w:val="00C9299A"/>
    <w:rsid w:val="00C92B4E"/>
    <w:rsid w:val="00C92C7C"/>
    <w:rsid w:val="00C93427"/>
    <w:rsid w:val="00C93DB4"/>
    <w:rsid w:val="00C96BA9"/>
    <w:rsid w:val="00C97231"/>
    <w:rsid w:val="00C97B99"/>
    <w:rsid w:val="00CA131A"/>
    <w:rsid w:val="00CA1F85"/>
    <w:rsid w:val="00CA281F"/>
    <w:rsid w:val="00CA38B9"/>
    <w:rsid w:val="00CA49FA"/>
    <w:rsid w:val="00CA5889"/>
    <w:rsid w:val="00CA5CEF"/>
    <w:rsid w:val="00CA7A35"/>
    <w:rsid w:val="00CB133C"/>
    <w:rsid w:val="00CB20A7"/>
    <w:rsid w:val="00CB3014"/>
    <w:rsid w:val="00CB3F52"/>
    <w:rsid w:val="00CB4142"/>
    <w:rsid w:val="00CB47F4"/>
    <w:rsid w:val="00CB60BF"/>
    <w:rsid w:val="00CB615E"/>
    <w:rsid w:val="00CB65E5"/>
    <w:rsid w:val="00CC2635"/>
    <w:rsid w:val="00CC2848"/>
    <w:rsid w:val="00CC2DFA"/>
    <w:rsid w:val="00CC3F79"/>
    <w:rsid w:val="00CC4268"/>
    <w:rsid w:val="00CC5072"/>
    <w:rsid w:val="00CC531F"/>
    <w:rsid w:val="00CC6170"/>
    <w:rsid w:val="00CC670A"/>
    <w:rsid w:val="00CC6DF0"/>
    <w:rsid w:val="00CC76D9"/>
    <w:rsid w:val="00CC7903"/>
    <w:rsid w:val="00CC7E5A"/>
    <w:rsid w:val="00CD0006"/>
    <w:rsid w:val="00CD118B"/>
    <w:rsid w:val="00CD1E48"/>
    <w:rsid w:val="00CD2B29"/>
    <w:rsid w:val="00CD2E02"/>
    <w:rsid w:val="00CD3095"/>
    <w:rsid w:val="00CD37FA"/>
    <w:rsid w:val="00CD3DB8"/>
    <w:rsid w:val="00CD3FD6"/>
    <w:rsid w:val="00CD42C7"/>
    <w:rsid w:val="00CD567B"/>
    <w:rsid w:val="00CD71CB"/>
    <w:rsid w:val="00CE006C"/>
    <w:rsid w:val="00CE09E6"/>
    <w:rsid w:val="00CE174E"/>
    <w:rsid w:val="00CE1897"/>
    <w:rsid w:val="00CE2070"/>
    <w:rsid w:val="00CE44FD"/>
    <w:rsid w:val="00CE4DF7"/>
    <w:rsid w:val="00CE5446"/>
    <w:rsid w:val="00CE590B"/>
    <w:rsid w:val="00CE71BA"/>
    <w:rsid w:val="00CE7BF8"/>
    <w:rsid w:val="00CF1404"/>
    <w:rsid w:val="00CF1FB0"/>
    <w:rsid w:val="00CF28BF"/>
    <w:rsid w:val="00CF2CEB"/>
    <w:rsid w:val="00CF2FD2"/>
    <w:rsid w:val="00CF3B82"/>
    <w:rsid w:val="00CF47AC"/>
    <w:rsid w:val="00CF4CB2"/>
    <w:rsid w:val="00CF70F0"/>
    <w:rsid w:val="00CF7BC2"/>
    <w:rsid w:val="00CF7DEC"/>
    <w:rsid w:val="00CF7FEB"/>
    <w:rsid w:val="00D00F3F"/>
    <w:rsid w:val="00D01383"/>
    <w:rsid w:val="00D01950"/>
    <w:rsid w:val="00D02018"/>
    <w:rsid w:val="00D0274B"/>
    <w:rsid w:val="00D02F67"/>
    <w:rsid w:val="00D0318A"/>
    <w:rsid w:val="00D03390"/>
    <w:rsid w:val="00D03404"/>
    <w:rsid w:val="00D0375C"/>
    <w:rsid w:val="00D03863"/>
    <w:rsid w:val="00D03893"/>
    <w:rsid w:val="00D03A63"/>
    <w:rsid w:val="00D03ADE"/>
    <w:rsid w:val="00D07318"/>
    <w:rsid w:val="00D07530"/>
    <w:rsid w:val="00D107CB"/>
    <w:rsid w:val="00D12ABD"/>
    <w:rsid w:val="00D13867"/>
    <w:rsid w:val="00D1396A"/>
    <w:rsid w:val="00D14772"/>
    <w:rsid w:val="00D15859"/>
    <w:rsid w:val="00D16482"/>
    <w:rsid w:val="00D17BF5"/>
    <w:rsid w:val="00D17FCA"/>
    <w:rsid w:val="00D20912"/>
    <w:rsid w:val="00D216D3"/>
    <w:rsid w:val="00D22204"/>
    <w:rsid w:val="00D23263"/>
    <w:rsid w:val="00D23485"/>
    <w:rsid w:val="00D235D3"/>
    <w:rsid w:val="00D23B6B"/>
    <w:rsid w:val="00D23BE9"/>
    <w:rsid w:val="00D2430E"/>
    <w:rsid w:val="00D2474B"/>
    <w:rsid w:val="00D24A73"/>
    <w:rsid w:val="00D2521A"/>
    <w:rsid w:val="00D27ACD"/>
    <w:rsid w:val="00D27FFE"/>
    <w:rsid w:val="00D301E9"/>
    <w:rsid w:val="00D30FC4"/>
    <w:rsid w:val="00D311A9"/>
    <w:rsid w:val="00D32CE5"/>
    <w:rsid w:val="00D32FFB"/>
    <w:rsid w:val="00D33255"/>
    <w:rsid w:val="00D332EC"/>
    <w:rsid w:val="00D33E90"/>
    <w:rsid w:val="00D353FA"/>
    <w:rsid w:val="00D35A39"/>
    <w:rsid w:val="00D3737D"/>
    <w:rsid w:val="00D375B1"/>
    <w:rsid w:val="00D40730"/>
    <w:rsid w:val="00D41166"/>
    <w:rsid w:val="00D411FC"/>
    <w:rsid w:val="00D4286F"/>
    <w:rsid w:val="00D430F3"/>
    <w:rsid w:val="00D46DC2"/>
    <w:rsid w:val="00D50127"/>
    <w:rsid w:val="00D511A5"/>
    <w:rsid w:val="00D51E35"/>
    <w:rsid w:val="00D52AA4"/>
    <w:rsid w:val="00D52D0A"/>
    <w:rsid w:val="00D53F65"/>
    <w:rsid w:val="00D55BE9"/>
    <w:rsid w:val="00D56E13"/>
    <w:rsid w:val="00D5709A"/>
    <w:rsid w:val="00D5735A"/>
    <w:rsid w:val="00D574B3"/>
    <w:rsid w:val="00D57C7D"/>
    <w:rsid w:val="00D57EF0"/>
    <w:rsid w:val="00D6104C"/>
    <w:rsid w:val="00D6122D"/>
    <w:rsid w:val="00D6275E"/>
    <w:rsid w:val="00D627BB"/>
    <w:rsid w:val="00D62971"/>
    <w:rsid w:val="00D637F7"/>
    <w:rsid w:val="00D63DE8"/>
    <w:rsid w:val="00D63EC9"/>
    <w:rsid w:val="00D64A8E"/>
    <w:rsid w:val="00D67A7D"/>
    <w:rsid w:val="00D67ED0"/>
    <w:rsid w:val="00D70C44"/>
    <w:rsid w:val="00D7117B"/>
    <w:rsid w:val="00D7149B"/>
    <w:rsid w:val="00D7210E"/>
    <w:rsid w:val="00D72221"/>
    <w:rsid w:val="00D72984"/>
    <w:rsid w:val="00D72D19"/>
    <w:rsid w:val="00D72D7C"/>
    <w:rsid w:val="00D7487F"/>
    <w:rsid w:val="00D74AFD"/>
    <w:rsid w:val="00D758E2"/>
    <w:rsid w:val="00D75B2B"/>
    <w:rsid w:val="00D764CA"/>
    <w:rsid w:val="00D76E25"/>
    <w:rsid w:val="00D812CD"/>
    <w:rsid w:val="00D81B12"/>
    <w:rsid w:val="00D826A4"/>
    <w:rsid w:val="00D8385A"/>
    <w:rsid w:val="00D83FD2"/>
    <w:rsid w:val="00D85082"/>
    <w:rsid w:val="00D85839"/>
    <w:rsid w:val="00D85F9C"/>
    <w:rsid w:val="00D87DF3"/>
    <w:rsid w:val="00D90CAE"/>
    <w:rsid w:val="00D92C5A"/>
    <w:rsid w:val="00D93422"/>
    <w:rsid w:val="00D93807"/>
    <w:rsid w:val="00D94002"/>
    <w:rsid w:val="00D950A4"/>
    <w:rsid w:val="00D955A3"/>
    <w:rsid w:val="00D96A74"/>
    <w:rsid w:val="00DA00A6"/>
    <w:rsid w:val="00DA01BD"/>
    <w:rsid w:val="00DA01C5"/>
    <w:rsid w:val="00DA0B47"/>
    <w:rsid w:val="00DA0D4A"/>
    <w:rsid w:val="00DA1A80"/>
    <w:rsid w:val="00DA250D"/>
    <w:rsid w:val="00DA3348"/>
    <w:rsid w:val="00DA37C2"/>
    <w:rsid w:val="00DA5A62"/>
    <w:rsid w:val="00DA5A9F"/>
    <w:rsid w:val="00DA6ABB"/>
    <w:rsid w:val="00DA7DD3"/>
    <w:rsid w:val="00DB1434"/>
    <w:rsid w:val="00DB1BBE"/>
    <w:rsid w:val="00DB2B78"/>
    <w:rsid w:val="00DB2C31"/>
    <w:rsid w:val="00DB40E3"/>
    <w:rsid w:val="00DB4E0B"/>
    <w:rsid w:val="00DB51F0"/>
    <w:rsid w:val="00DB644F"/>
    <w:rsid w:val="00DB67B7"/>
    <w:rsid w:val="00DB6C6A"/>
    <w:rsid w:val="00DB6CED"/>
    <w:rsid w:val="00DB73EF"/>
    <w:rsid w:val="00DC0BF7"/>
    <w:rsid w:val="00DC0FA2"/>
    <w:rsid w:val="00DC2C32"/>
    <w:rsid w:val="00DC3967"/>
    <w:rsid w:val="00DC4F68"/>
    <w:rsid w:val="00DC5EA2"/>
    <w:rsid w:val="00DC600D"/>
    <w:rsid w:val="00DC7562"/>
    <w:rsid w:val="00DC7667"/>
    <w:rsid w:val="00DD0B06"/>
    <w:rsid w:val="00DD12D7"/>
    <w:rsid w:val="00DD2A68"/>
    <w:rsid w:val="00DD4370"/>
    <w:rsid w:val="00DD485F"/>
    <w:rsid w:val="00DD5824"/>
    <w:rsid w:val="00DD74F5"/>
    <w:rsid w:val="00DD7915"/>
    <w:rsid w:val="00DE0B63"/>
    <w:rsid w:val="00DE16B8"/>
    <w:rsid w:val="00DE1C1E"/>
    <w:rsid w:val="00DE2DC7"/>
    <w:rsid w:val="00DE38E9"/>
    <w:rsid w:val="00DE4169"/>
    <w:rsid w:val="00DE4EDE"/>
    <w:rsid w:val="00DE4FC1"/>
    <w:rsid w:val="00DE5D2F"/>
    <w:rsid w:val="00DE7BB0"/>
    <w:rsid w:val="00DF11A7"/>
    <w:rsid w:val="00DF1A40"/>
    <w:rsid w:val="00DF4227"/>
    <w:rsid w:val="00DF4688"/>
    <w:rsid w:val="00DF6127"/>
    <w:rsid w:val="00DF73FC"/>
    <w:rsid w:val="00DF7499"/>
    <w:rsid w:val="00DF7A7D"/>
    <w:rsid w:val="00E008FD"/>
    <w:rsid w:val="00E01A4B"/>
    <w:rsid w:val="00E02894"/>
    <w:rsid w:val="00E02B9F"/>
    <w:rsid w:val="00E034DF"/>
    <w:rsid w:val="00E0453B"/>
    <w:rsid w:val="00E04FF1"/>
    <w:rsid w:val="00E05448"/>
    <w:rsid w:val="00E05556"/>
    <w:rsid w:val="00E0604B"/>
    <w:rsid w:val="00E103CF"/>
    <w:rsid w:val="00E107C6"/>
    <w:rsid w:val="00E1209F"/>
    <w:rsid w:val="00E14B47"/>
    <w:rsid w:val="00E14BA9"/>
    <w:rsid w:val="00E15E15"/>
    <w:rsid w:val="00E179D6"/>
    <w:rsid w:val="00E20A52"/>
    <w:rsid w:val="00E222B9"/>
    <w:rsid w:val="00E22CC0"/>
    <w:rsid w:val="00E23E78"/>
    <w:rsid w:val="00E243BA"/>
    <w:rsid w:val="00E25481"/>
    <w:rsid w:val="00E257A3"/>
    <w:rsid w:val="00E269BD"/>
    <w:rsid w:val="00E26D76"/>
    <w:rsid w:val="00E312BA"/>
    <w:rsid w:val="00E31EE9"/>
    <w:rsid w:val="00E32658"/>
    <w:rsid w:val="00E32A33"/>
    <w:rsid w:val="00E32FAB"/>
    <w:rsid w:val="00E33D39"/>
    <w:rsid w:val="00E347C5"/>
    <w:rsid w:val="00E361FF"/>
    <w:rsid w:val="00E369F6"/>
    <w:rsid w:val="00E36A6F"/>
    <w:rsid w:val="00E36DB2"/>
    <w:rsid w:val="00E375DB"/>
    <w:rsid w:val="00E407F9"/>
    <w:rsid w:val="00E415E5"/>
    <w:rsid w:val="00E42015"/>
    <w:rsid w:val="00E43189"/>
    <w:rsid w:val="00E43B98"/>
    <w:rsid w:val="00E44A7B"/>
    <w:rsid w:val="00E44F90"/>
    <w:rsid w:val="00E45C1C"/>
    <w:rsid w:val="00E46CE9"/>
    <w:rsid w:val="00E4765D"/>
    <w:rsid w:val="00E527CD"/>
    <w:rsid w:val="00E52CE6"/>
    <w:rsid w:val="00E53C62"/>
    <w:rsid w:val="00E5447B"/>
    <w:rsid w:val="00E5549C"/>
    <w:rsid w:val="00E559CA"/>
    <w:rsid w:val="00E55A29"/>
    <w:rsid w:val="00E55D9E"/>
    <w:rsid w:val="00E55F55"/>
    <w:rsid w:val="00E56875"/>
    <w:rsid w:val="00E56B1B"/>
    <w:rsid w:val="00E56C6A"/>
    <w:rsid w:val="00E57367"/>
    <w:rsid w:val="00E57847"/>
    <w:rsid w:val="00E60200"/>
    <w:rsid w:val="00E60698"/>
    <w:rsid w:val="00E612FD"/>
    <w:rsid w:val="00E614A1"/>
    <w:rsid w:val="00E61691"/>
    <w:rsid w:val="00E6203B"/>
    <w:rsid w:val="00E620BF"/>
    <w:rsid w:val="00E628DB"/>
    <w:rsid w:val="00E63C0B"/>
    <w:rsid w:val="00E6474C"/>
    <w:rsid w:val="00E64AF2"/>
    <w:rsid w:val="00E6627F"/>
    <w:rsid w:val="00E67DCF"/>
    <w:rsid w:val="00E70317"/>
    <w:rsid w:val="00E7116D"/>
    <w:rsid w:val="00E71D33"/>
    <w:rsid w:val="00E722AB"/>
    <w:rsid w:val="00E72AD4"/>
    <w:rsid w:val="00E7372A"/>
    <w:rsid w:val="00E74537"/>
    <w:rsid w:val="00E74F6F"/>
    <w:rsid w:val="00E75283"/>
    <w:rsid w:val="00E761CD"/>
    <w:rsid w:val="00E76A17"/>
    <w:rsid w:val="00E76C6D"/>
    <w:rsid w:val="00E76EB9"/>
    <w:rsid w:val="00E77A94"/>
    <w:rsid w:val="00E77E33"/>
    <w:rsid w:val="00E80133"/>
    <w:rsid w:val="00E801D4"/>
    <w:rsid w:val="00E80BA5"/>
    <w:rsid w:val="00E81729"/>
    <w:rsid w:val="00E81C53"/>
    <w:rsid w:val="00E83B15"/>
    <w:rsid w:val="00E8408C"/>
    <w:rsid w:val="00E84278"/>
    <w:rsid w:val="00E85368"/>
    <w:rsid w:val="00E86899"/>
    <w:rsid w:val="00E86ABB"/>
    <w:rsid w:val="00E87256"/>
    <w:rsid w:val="00E90D85"/>
    <w:rsid w:val="00E90DCA"/>
    <w:rsid w:val="00E911C2"/>
    <w:rsid w:val="00E91802"/>
    <w:rsid w:val="00E92317"/>
    <w:rsid w:val="00E92DB9"/>
    <w:rsid w:val="00E93191"/>
    <w:rsid w:val="00E95566"/>
    <w:rsid w:val="00E95ED1"/>
    <w:rsid w:val="00E97CAD"/>
    <w:rsid w:val="00EA0785"/>
    <w:rsid w:val="00EA0A13"/>
    <w:rsid w:val="00EA0BE8"/>
    <w:rsid w:val="00EA0F3E"/>
    <w:rsid w:val="00EA1626"/>
    <w:rsid w:val="00EA248E"/>
    <w:rsid w:val="00EA254B"/>
    <w:rsid w:val="00EA33A3"/>
    <w:rsid w:val="00EA3D8B"/>
    <w:rsid w:val="00EA50B1"/>
    <w:rsid w:val="00EA58B2"/>
    <w:rsid w:val="00EA60DB"/>
    <w:rsid w:val="00EA632E"/>
    <w:rsid w:val="00EA67F8"/>
    <w:rsid w:val="00EB0484"/>
    <w:rsid w:val="00EB1C7B"/>
    <w:rsid w:val="00EB1E68"/>
    <w:rsid w:val="00EB2B4C"/>
    <w:rsid w:val="00EB2EDB"/>
    <w:rsid w:val="00EB3B9C"/>
    <w:rsid w:val="00EB44AC"/>
    <w:rsid w:val="00EB48B6"/>
    <w:rsid w:val="00EB577D"/>
    <w:rsid w:val="00EB5C93"/>
    <w:rsid w:val="00EB621D"/>
    <w:rsid w:val="00EB665D"/>
    <w:rsid w:val="00EB698B"/>
    <w:rsid w:val="00EB7FD8"/>
    <w:rsid w:val="00EC0255"/>
    <w:rsid w:val="00EC078A"/>
    <w:rsid w:val="00EC2200"/>
    <w:rsid w:val="00EC6098"/>
    <w:rsid w:val="00EC63BB"/>
    <w:rsid w:val="00EC66EF"/>
    <w:rsid w:val="00EC68D6"/>
    <w:rsid w:val="00EC6970"/>
    <w:rsid w:val="00EC7B9D"/>
    <w:rsid w:val="00ED08C7"/>
    <w:rsid w:val="00ED3649"/>
    <w:rsid w:val="00ED4116"/>
    <w:rsid w:val="00ED4349"/>
    <w:rsid w:val="00ED470A"/>
    <w:rsid w:val="00ED4B69"/>
    <w:rsid w:val="00ED4F24"/>
    <w:rsid w:val="00ED563A"/>
    <w:rsid w:val="00ED5DCE"/>
    <w:rsid w:val="00ED5F83"/>
    <w:rsid w:val="00ED648E"/>
    <w:rsid w:val="00ED65A0"/>
    <w:rsid w:val="00ED6AC0"/>
    <w:rsid w:val="00ED7429"/>
    <w:rsid w:val="00ED760C"/>
    <w:rsid w:val="00ED770D"/>
    <w:rsid w:val="00EE10CA"/>
    <w:rsid w:val="00EE129B"/>
    <w:rsid w:val="00EE1891"/>
    <w:rsid w:val="00EE3571"/>
    <w:rsid w:val="00EE3C21"/>
    <w:rsid w:val="00EE4202"/>
    <w:rsid w:val="00EE479E"/>
    <w:rsid w:val="00EE48CD"/>
    <w:rsid w:val="00EE4EF7"/>
    <w:rsid w:val="00EE5B34"/>
    <w:rsid w:val="00EE6425"/>
    <w:rsid w:val="00EE7237"/>
    <w:rsid w:val="00EF04D1"/>
    <w:rsid w:val="00EF0ED9"/>
    <w:rsid w:val="00EF1737"/>
    <w:rsid w:val="00EF2A63"/>
    <w:rsid w:val="00EF40C8"/>
    <w:rsid w:val="00EF4B50"/>
    <w:rsid w:val="00EF61AD"/>
    <w:rsid w:val="00EF69FB"/>
    <w:rsid w:val="00EF7274"/>
    <w:rsid w:val="00EF7C75"/>
    <w:rsid w:val="00EF7F41"/>
    <w:rsid w:val="00F00591"/>
    <w:rsid w:val="00F027DC"/>
    <w:rsid w:val="00F04766"/>
    <w:rsid w:val="00F05DD2"/>
    <w:rsid w:val="00F069E5"/>
    <w:rsid w:val="00F06FA9"/>
    <w:rsid w:val="00F110A5"/>
    <w:rsid w:val="00F112EF"/>
    <w:rsid w:val="00F11C4E"/>
    <w:rsid w:val="00F1392E"/>
    <w:rsid w:val="00F13BC2"/>
    <w:rsid w:val="00F14B26"/>
    <w:rsid w:val="00F14C00"/>
    <w:rsid w:val="00F14C10"/>
    <w:rsid w:val="00F1644F"/>
    <w:rsid w:val="00F16E1B"/>
    <w:rsid w:val="00F17411"/>
    <w:rsid w:val="00F20C14"/>
    <w:rsid w:val="00F224D0"/>
    <w:rsid w:val="00F22964"/>
    <w:rsid w:val="00F22AD6"/>
    <w:rsid w:val="00F23324"/>
    <w:rsid w:val="00F233E3"/>
    <w:rsid w:val="00F23A48"/>
    <w:rsid w:val="00F2435D"/>
    <w:rsid w:val="00F25021"/>
    <w:rsid w:val="00F252FF"/>
    <w:rsid w:val="00F2540C"/>
    <w:rsid w:val="00F2544A"/>
    <w:rsid w:val="00F2698B"/>
    <w:rsid w:val="00F2709F"/>
    <w:rsid w:val="00F2750B"/>
    <w:rsid w:val="00F2758B"/>
    <w:rsid w:val="00F27B0A"/>
    <w:rsid w:val="00F27BC8"/>
    <w:rsid w:val="00F3247F"/>
    <w:rsid w:val="00F326D0"/>
    <w:rsid w:val="00F32D86"/>
    <w:rsid w:val="00F332D4"/>
    <w:rsid w:val="00F34180"/>
    <w:rsid w:val="00F34B18"/>
    <w:rsid w:val="00F34F8F"/>
    <w:rsid w:val="00F3504E"/>
    <w:rsid w:val="00F358F2"/>
    <w:rsid w:val="00F37D25"/>
    <w:rsid w:val="00F416A1"/>
    <w:rsid w:val="00F418CE"/>
    <w:rsid w:val="00F41D9D"/>
    <w:rsid w:val="00F43006"/>
    <w:rsid w:val="00F44383"/>
    <w:rsid w:val="00F44EB1"/>
    <w:rsid w:val="00F45460"/>
    <w:rsid w:val="00F4579C"/>
    <w:rsid w:val="00F464C2"/>
    <w:rsid w:val="00F47054"/>
    <w:rsid w:val="00F503F1"/>
    <w:rsid w:val="00F503FD"/>
    <w:rsid w:val="00F50BEB"/>
    <w:rsid w:val="00F5184E"/>
    <w:rsid w:val="00F51A02"/>
    <w:rsid w:val="00F52E8D"/>
    <w:rsid w:val="00F535E5"/>
    <w:rsid w:val="00F546DB"/>
    <w:rsid w:val="00F55035"/>
    <w:rsid w:val="00F551F0"/>
    <w:rsid w:val="00F555A2"/>
    <w:rsid w:val="00F557C2"/>
    <w:rsid w:val="00F5629A"/>
    <w:rsid w:val="00F566F9"/>
    <w:rsid w:val="00F56C4E"/>
    <w:rsid w:val="00F56FC5"/>
    <w:rsid w:val="00F601AD"/>
    <w:rsid w:val="00F60329"/>
    <w:rsid w:val="00F60AF2"/>
    <w:rsid w:val="00F60EBA"/>
    <w:rsid w:val="00F620A3"/>
    <w:rsid w:val="00F6307D"/>
    <w:rsid w:val="00F64B24"/>
    <w:rsid w:val="00F65CE4"/>
    <w:rsid w:val="00F65E7D"/>
    <w:rsid w:val="00F665DD"/>
    <w:rsid w:val="00F66F2A"/>
    <w:rsid w:val="00F67072"/>
    <w:rsid w:val="00F6778F"/>
    <w:rsid w:val="00F67FA6"/>
    <w:rsid w:val="00F70B45"/>
    <w:rsid w:val="00F71CF2"/>
    <w:rsid w:val="00F72505"/>
    <w:rsid w:val="00F726E4"/>
    <w:rsid w:val="00F73F80"/>
    <w:rsid w:val="00F74145"/>
    <w:rsid w:val="00F755A1"/>
    <w:rsid w:val="00F75C73"/>
    <w:rsid w:val="00F75E32"/>
    <w:rsid w:val="00F7628F"/>
    <w:rsid w:val="00F766E0"/>
    <w:rsid w:val="00F7763A"/>
    <w:rsid w:val="00F77B18"/>
    <w:rsid w:val="00F801C6"/>
    <w:rsid w:val="00F8064E"/>
    <w:rsid w:val="00F815CC"/>
    <w:rsid w:val="00F819C3"/>
    <w:rsid w:val="00F81B86"/>
    <w:rsid w:val="00F83046"/>
    <w:rsid w:val="00F8316D"/>
    <w:rsid w:val="00F831AD"/>
    <w:rsid w:val="00F84F04"/>
    <w:rsid w:val="00F86636"/>
    <w:rsid w:val="00F86D96"/>
    <w:rsid w:val="00F87152"/>
    <w:rsid w:val="00F87BFB"/>
    <w:rsid w:val="00F9067D"/>
    <w:rsid w:val="00F92324"/>
    <w:rsid w:val="00F93282"/>
    <w:rsid w:val="00F9507E"/>
    <w:rsid w:val="00F9516F"/>
    <w:rsid w:val="00F9524D"/>
    <w:rsid w:val="00F960FB"/>
    <w:rsid w:val="00F96835"/>
    <w:rsid w:val="00F97E54"/>
    <w:rsid w:val="00FA0264"/>
    <w:rsid w:val="00FA0EDB"/>
    <w:rsid w:val="00FA3156"/>
    <w:rsid w:val="00FA5100"/>
    <w:rsid w:val="00FA5F6C"/>
    <w:rsid w:val="00FA6A42"/>
    <w:rsid w:val="00FA6B30"/>
    <w:rsid w:val="00FA6B63"/>
    <w:rsid w:val="00FA7070"/>
    <w:rsid w:val="00FB11D6"/>
    <w:rsid w:val="00FB1F4A"/>
    <w:rsid w:val="00FB2905"/>
    <w:rsid w:val="00FB41D0"/>
    <w:rsid w:val="00FB4629"/>
    <w:rsid w:val="00FB4ED3"/>
    <w:rsid w:val="00FB6EEF"/>
    <w:rsid w:val="00FC07F5"/>
    <w:rsid w:val="00FC0D6F"/>
    <w:rsid w:val="00FC104C"/>
    <w:rsid w:val="00FC1160"/>
    <w:rsid w:val="00FC167C"/>
    <w:rsid w:val="00FC22CD"/>
    <w:rsid w:val="00FC2508"/>
    <w:rsid w:val="00FC47F2"/>
    <w:rsid w:val="00FC53B7"/>
    <w:rsid w:val="00FC6A50"/>
    <w:rsid w:val="00FC6FFA"/>
    <w:rsid w:val="00FC7450"/>
    <w:rsid w:val="00FD04A5"/>
    <w:rsid w:val="00FD1514"/>
    <w:rsid w:val="00FD7170"/>
    <w:rsid w:val="00FE0D9C"/>
    <w:rsid w:val="00FE22B3"/>
    <w:rsid w:val="00FE2CF5"/>
    <w:rsid w:val="00FE31F0"/>
    <w:rsid w:val="00FE3F92"/>
    <w:rsid w:val="00FE4292"/>
    <w:rsid w:val="00FE49ED"/>
    <w:rsid w:val="00FE5613"/>
    <w:rsid w:val="00FE579D"/>
    <w:rsid w:val="00FE5967"/>
    <w:rsid w:val="00FE6C0A"/>
    <w:rsid w:val="00FF0218"/>
    <w:rsid w:val="00FF02C0"/>
    <w:rsid w:val="00FF0E7A"/>
    <w:rsid w:val="00FF0FB6"/>
    <w:rsid w:val="00FF18D8"/>
    <w:rsid w:val="00FF4C4F"/>
    <w:rsid w:val="00FF6AF3"/>
    <w:rsid w:val="00FF752C"/>
    <w:rsid w:val="00FF7EF1"/>
    <w:rsid w:val="01846E27"/>
    <w:rsid w:val="01986332"/>
    <w:rsid w:val="04CDACE8"/>
    <w:rsid w:val="05D216FE"/>
    <w:rsid w:val="066CCEE8"/>
    <w:rsid w:val="07FA7B20"/>
    <w:rsid w:val="0AEAB1E1"/>
    <w:rsid w:val="0B36666B"/>
    <w:rsid w:val="0DDCDF62"/>
    <w:rsid w:val="105F77D2"/>
    <w:rsid w:val="10A2810B"/>
    <w:rsid w:val="115B5C7E"/>
    <w:rsid w:val="13E74537"/>
    <w:rsid w:val="1661A13F"/>
    <w:rsid w:val="17309BEA"/>
    <w:rsid w:val="176CDC05"/>
    <w:rsid w:val="1A21256E"/>
    <w:rsid w:val="1BB33CF3"/>
    <w:rsid w:val="21C3B93F"/>
    <w:rsid w:val="22FADE8F"/>
    <w:rsid w:val="26191127"/>
    <w:rsid w:val="27E8AF52"/>
    <w:rsid w:val="28B7BB3A"/>
    <w:rsid w:val="291B3D9D"/>
    <w:rsid w:val="2C449EA3"/>
    <w:rsid w:val="2E1BA41F"/>
    <w:rsid w:val="305862FA"/>
    <w:rsid w:val="3080B400"/>
    <w:rsid w:val="3390AC0E"/>
    <w:rsid w:val="33EFCF47"/>
    <w:rsid w:val="34FFDD52"/>
    <w:rsid w:val="350B4C32"/>
    <w:rsid w:val="353C1D6D"/>
    <w:rsid w:val="37944B16"/>
    <w:rsid w:val="38611DD3"/>
    <w:rsid w:val="3F3D88F1"/>
    <w:rsid w:val="446E0D2D"/>
    <w:rsid w:val="45F66403"/>
    <w:rsid w:val="48AB84FA"/>
    <w:rsid w:val="4938F72D"/>
    <w:rsid w:val="4AB9DFAF"/>
    <w:rsid w:val="4B0981D3"/>
    <w:rsid w:val="53411426"/>
    <w:rsid w:val="53710E58"/>
    <w:rsid w:val="54588F9C"/>
    <w:rsid w:val="5560A8BA"/>
    <w:rsid w:val="5587DE02"/>
    <w:rsid w:val="5623EF39"/>
    <w:rsid w:val="56A8AF1A"/>
    <w:rsid w:val="5866F179"/>
    <w:rsid w:val="589652D0"/>
    <w:rsid w:val="5B050952"/>
    <w:rsid w:val="5CFD9C57"/>
    <w:rsid w:val="5DD46351"/>
    <w:rsid w:val="5E3F8754"/>
    <w:rsid w:val="61515FA9"/>
    <w:rsid w:val="61D33802"/>
    <w:rsid w:val="62F4CA4D"/>
    <w:rsid w:val="67621D3A"/>
    <w:rsid w:val="69A6F2C6"/>
    <w:rsid w:val="6A62CE8E"/>
    <w:rsid w:val="6AD10E3C"/>
    <w:rsid w:val="6B0B105D"/>
    <w:rsid w:val="6E9E0485"/>
    <w:rsid w:val="70B16AAF"/>
    <w:rsid w:val="722449CE"/>
    <w:rsid w:val="74DB4746"/>
    <w:rsid w:val="76FED5FA"/>
    <w:rsid w:val="788065FC"/>
    <w:rsid w:val="7A963723"/>
    <w:rsid w:val="7BE8CE79"/>
    <w:rsid w:val="7CC4F20E"/>
    <w:rsid w:val="7D70B523"/>
    <w:rsid w:val="7DE19CA7"/>
    <w:rsid w:val="7E8FB7A9"/>
    <w:rsid w:val="7EAB4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4F784F"/>
    <w:pPr>
      <w:jc w:val="center"/>
    </w:pPr>
    <w:rPr>
      <w:noProof/>
    </w:rPr>
  </w:style>
  <w:style w:type="character" w:customStyle="1" w:styleId="EndNoteBibliographyTitleChar">
    <w:name w:val="EndNote Bibliography Title Char"/>
    <w:basedOn w:val="DefaultParagraphFont"/>
    <w:link w:val="EndNoteBibliographyTitle"/>
    <w:rsid w:val="004F784F"/>
    <w:rPr>
      <w:noProof/>
    </w:rPr>
  </w:style>
  <w:style w:type="paragraph" w:customStyle="1" w:styleId="EndNoteBibliography">
    <w:name w:val="EndNote Bibliography"/>
    <w:basedOn w:val="Normal"/>
    <w:link w:val="EndNoteBibliographyChar"/>
    <w:rsid w:val="004F784F"/>
    <w:rPr>
      <w:noProof/>
    </w:rPr>
  </w:style>
  <w:style w:type="character" w:customStyle="1" w:styleId="EndNoteBibliographyChar">
    <w:name w:val="EndNote Bibliography Char"/>
    <w:basedOn w:val="DefaultParagraphFont"/>
    <w:link w:val="EndNoteBibliography"/>
    <w:rsid w:val="004F784F"/>
    <w:rPr>
      <w:noProof/>
    </w:rPr>
  </w:style>
  <w:style w:type="paragraph" w:styleId="ListParagraph">
    <w:name w:val="List Paragraph"/>
    <w:basedOn w:val="Normal"/>
    <w:uiPriority w:val="34"/>
    <w:qFormat/>
    <w:rsid w:val="00692617"/>
    <w:pPr>
      <w:widowControl/>
      <w:spacing w:after="160" w:line="256" w:lineRule="auto"/>
      <w:ind w:left="720"/>
      <w:contextualSpacing/>
      <w:jc w:val="left"/>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27CD5"/>
    <w:rPr>
      <w:sz w:val="16"/>
      <w:szCs w:val="16"/>
    </w:rPr>
  </w:style>
  <w:style w:type="paragraph" w:styleId="CommentText">
    <w:name w:val="annotation text"/>
    <w:basedOn w:val="Normal"/>
    <w:link w:val="CommentTextChar"/>
    <w:uiPriority w:val="99"/>
    <w:semiHidden/>
    <w:unhideWhenUsed/>
    <w:rsid w:val="00227CD5"/>
    <w:rPr>
      <w:sz w:val="20"/>
      <w:szCs w:val="20"/>
    </w:rPr>
  </w:style>
  <w:style w:type="character" w:customStyle="1" w:styleId="CommentTextChar">
    <w:name w:val="Comment Text Char"/>
    <w:basedOn w:val="DefaultParagraphFont"/>
    <w:link w:val="CommentText"/>
    <w:uiPriority w:val="99"/>
    <w:semiHidden/>
    <w:rsid w:val="00227CD5"/>
    <w:rPr>
      <w:sz w:val="20"/>
      <w:szCs w:val="20"/>
    </w:rPr>
  </w:style>
  <w:style w:type="paragraph" w:styleId="CommentSubject">
    <w:name w:val="annotation subject"/>
    <w:basedOn w:val="CommentText"/>
    <w:next w:val="CommentText"/>
    <w:link w:val="CommentSubjectChar"/>
    <w:uiPriority w:val="99"/>
    <w:semiHidden/>
    <w:unhideWhenUsed/>
    <w:rsid w:val="00227CD5"/>
    <w:rPr>
      <w:b/>
      <w:bCs/>
    </w:rPr>
  </w:style>
  <w:style w:type="character" w:customStyle="1" w:styleId="CommentSubjectChar">
    <w:name w:val="Comment Subject Char"/>
    <w:basedOn w:val="CommentTextChar"/>
    <w:link w:val="CommentSubject"/>
    <w:uiPriority w:val="99"/>
    <w:semiHidden/>
    <w:rsid w:val="00227CD5"/>
    <w:rPr>
      <w:b/>
      <w:bCs/>
      <w:sz w:val="20"/>
      <w:szCs w:val="20"/>
    </w:rPr>
  </w:style>
  <w:style w:type="paragraph" w:styleId="NoSpacing">
    <w:name w:val="No Spacing"/>
    <w:uiPriority w:val="1"/>
    <w:qFormat/>
    <w:rsid w:val="00754C0D"/>
  </w:style>
  <w:style w:type="paragraph" w:styleId="Revision">
    <w:name w:val="Revision"/>
    <w:hidden/>
    <w:uiPriority w:val="99"/>
    <w:semiHidden/>
    <w:rsid w:val="00D72D7C"/>
    <w:pPr>
      <w:widowControl/>
      <w:jc w:val="left"/>
    </w:pPr>
  </w:style>
  <w:style w:type="paragraph" w:styleId="NormalWeb">
    <w:name w:val="Normal (Web)"/>
    <w:basedOn w:val="Normal"/>
    <w:uiPriority w:val="99"/>
    <w:semiHidden/>
    <w:unhideWhenUsed/>
    <w:rsid w:val="00D6104C"/>
    <w:pPr>
      <w:widowControl/>
      <w:spacing w:before="100" w:beforeAutospacing="1" w:after="100" w:afterAutospacing="1"/>
      <w:jc w:val="left"/>
    </w:pPr>
    <w:rPr>
      <w:rFonts w:ascii="Times New Roman" w:eastAsia="Times New Roman" w:hAnsi="Times New Roman" w:cs="Times New Roman"/>
    </w:rPr>
  </w:style>
  <w:style w:type="paragraph" w:styleId="Footer">
    <w:name w:val="footer"/>
    <w:basedOn w:val="Normal"/>
    <w:link w:val="FooterChar"/>
    <w:uiPriority w:val="99"/>
    <w:unhideWhenUsed/>
    <w:rsid w:val="00D07530"/>
    <w:pPr>
      <w:tabs>
        <w:tab w:val="center" w:pos="4680"/>
        <w:tab w:val="right" w:pos="9360"/>
      </w:tabs>
    </w:pPr>
  </w:style>
  <w:style w:type="character" w:customStyle="1" w:styleId="FooterChar">
    <w:name w:val="Footer Char"/>
    <w:basedOn w:val="DefaultParagraphFont"/>
    <w:link w:val="Footer"/>
    <w:uiPriority w:val="99"/>
    <w:rsid w:val="00D07530"/>
  </w:style>
  <w:style w:type="paragraph" w:styleId="BalloonText">
    <w:name w:val="Balloon Text"/>
    <w:basedOn w:val="Normal"/>
    <w:link w:val="BalloonTextChar"/>
    <w:uiPriority w:val="99"/>
    <w:semiHidden/>
    <w:unhideWhenUsed/>
    <w:rsid w:val="0046270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2706"/>
    <w:rPr>
      <w:rFonts w:ascii="Times New Roman" w:hAnsi="Times New Roman" w:cs="Times New Roman"/>
      <w:sz w:val="18"/>
      <w:szCs w:val="18"/>
    </w:rPr>
  </w:style>
  <w:style w:type="character" w:styleId="PlaceholderText">
    <w:name w:val="Placeholder Text"/>
    <w:basedOn w:val="DefaultParagraphFont"/>
    <w:uiPriority w:val="99"/>
    <w:semiHidden/>
    <w:rsid w:val="003A28CC"/>
    <w:rPr>
      <w:color w:val="808080"/>
    </w:rPr>
  </w:style>
  <w:style w:type="character" w:styleId="LineNumber">
    <w:name w:val="line number"/>
    <w:basedOn w:val="DefaultParagraphFont"/>
    <w:uiPriority w:val="99"/>
    <w:semiHidden/>
    <w:unhideWhenUsed/>
    <w:rsid w:val="00F72505"/>
  </w:style>
  <w:style w:type="character" w:styleId="UnresolvedMention">
    <w:name w:val="Unresolved Mention"/>
    <w:basedOn w:val="DefaultParagraphFont"/>
    <w:uiPriority w:val="99"/>
    <w:semiHidden/>
    <w:unhideWhenUsed/>
    <w:rsid w:val="001140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75837">
      <w:bodyDiv w:val="1"/>
      <w:marLeft w:val="0"/>
      <w:marRight w:val="0"/>
      <w:marTop w:val="0"/>
      <w:marBottom w:val="0"/>
      <w:divBdr>
        <w:top w:val="none" w:sz="0" w:space="0" w:color="auto"/>
        <w:left w:val="none" w:sz="0" w:space="0" w:color="auto"/>
        <w:bottom w:val="none" w:sz="0" w:space="0" w:color="auto"/>
        <w:right w:val="none" w:sz="0" w:space="0" w:color="auto"/>
      </w:divBdr>
      <w:divsChild>
        <w:div w:id="2831046">
          <w:marLeft w:val="0"/>
          <w:marRight w:val="0"/>
          <w:marTop w:val="0"/>
          <w:marBottom w:val="0"/>
          <w:divBdr>
            <w:top w:val="none" w:sz="0" w:space="0" w:color="auto"/>
            <w:left w:val="none" w:sz="0" w:space="0" w:color="auto"/>
            <w:bottom w:val="none" w:sz="0" w:space="0" w:color="auto"/>
            <w:right w:val="none" w:sz="0" w:space="0" w:color="auto"/>
          </w:divBdr>
        </w:div>
        <w:div w:id="668868026">
          <w:marLeft w:val="0"/>
          <w:marRight w:val="0"/>
          <w:marTop w:val="0"/>
          <w:marBottom w:val="0"/>
          <w:divBdr>
            <w:top w:val="none" w:sz="0" w:space="0" w:color="auto"/>
            <w:left w:val="none" w:sz="0" w:space="0" w:color="auto"/>
            <w:bottom w:val="none" w:sz="0" w:space="0" w:color="auto"/>
            <w:right w:val="none" w:sz="0" w:space="0" w:color="auto"/>
          </w:divBdr>
        </w:div>
        <w:div w:id="1384914263">
          <w:marLeft w:val="0"/>
          <w:marRight w:val="0"/>
          <w:marTop w:val="0"/>
          <w:marBottom w:val="0"/>
          <w:divBdr>
            <w:top w:val="none" w:sz="0" w:space="0" w:color="auto"/>
            <w:left w:val="none" w:sz="0" w:space="0" w:color="auto"/>
            <w:bottom w:val="none" w:sz="0" w:space="0" w:color="auto"/>
            <w:right w:val="none" w:sz="0" w:space="0" w:color="auto"/>
          </w:divBdr>
        </w:div>
        <w:div w:id="1605654270">
          <w:marLeft w:val="0"/>
          <w:marRight w:val="0"/>
          <w:marTop w:val="0"/>
          <w:marBottom w:val="0"/>
          <w:divBdr>
            <w:top w:val="none" w:sz="0" w:space="0" w:color="auto"/>
            <w:left w:val="none" w:sz="0" w:space="0" w:color="auto"/>
            <w:bottom w:val="none" w:sz="0" w:space="0" w:color="auto"/>
            <w:right w:val="none" w:sz="0" w:space="0" w:color="auto"/>
          </w:divBdr>
        </w:div>
        <w:div w:id="1842549201">
          <w:marLeft w:val="0"/>
          <w:marRight w:val="0"/>
          <w:marTop w:val="0"/>
          <w:marBottom w:val="0"/>
          <w:divBdr>
            <w:top w:val="none" w:sz="0" w:space="0" w:color="auto"/>
            <w:left w:val="none" w:sz="0" w:space="0" w:color="auto"/>
            <w:bottom w:val="none" w:sz="0" w:space="0" w:color="auto"/>
            <w:right w:val="none" w:sz="0" w:space="0" w:color="auto"/>
          </w:divBdr>
        </w:div>
      </w:divsChild>
    </w:div>
    <w:div w:id="295993245">
      <w:bodyDiv w:val="1"/>
      <w:marLeft w:val="0"/>
      <w:marRight w:val="0"/>
      <w:marTop w:val="0"/>
      <w:marBottom w:val="0"/>
      <w:divBdr>
        <w:top w:val="none" w:sz="0" w:space="0" w:color="auto"/>
        <w:left w:val="none" w:sz="0" w:space="0" w:color="auto"/>
        <w:bottom w:val="none" w:sz="0" w:space="0" w:color="auto"/>
        <w:right w:val="none" w:sz="0" w:space="0" w:color="auto"/>
      </w:divBdr>
    </w:div>
    <w:div w:id="594436863">
      <w:bodyDiv w:val="1"/>
      <w:marLeft w:val="0"/>
      <w:marRight w:val="0"/>
      <w:marTop w:val="0"/>
      <w:marBottom w:val="0"/>
      <w:divBdr>
        <w:top w:val="none" w:sz="0" w:space="0" w:color="auto"/>
        <w:left w:val="none" w:sz="0" w:space="0" w:color="auto"/>
        <w:bottom w:val="none" w:sz="0" w:space="0" w:color="auto"/>
        <w:right w:val="none" w:sz="0" w:space="0" w:color="auto"/>
      </w:divBdr>
    </w:div>
    <w:div w:id="618031194">
      <w:bodyDiv w:val="1"/>
      <w:marLeft w:val="0"/>
      <w:marRight w:val="0"/>
      <w:marTop w:val="0"/>
      <w:marBottom w:val="0"/>
      <w:divBdr>
        <w:top w:val="none" w:sz="0" w:space="0" w:color="auto"/>
        <w:left w:val="none" w:sz="0" w:space="0" w:color="auto"/>
        <w:bottom w:val="none" w:sz="0" w:space="0" w:color="auto"/>
        <w:right w:val="none" w:sz="0" w:space="0" w:color="auto"/>
      </w:divBdr>
    </w:div>
    <w:div w:id="1073895505">
      <w:bodyDiv w:val="1"/>
      <w:marLeft w:val="0"/>
      <w:marRight w:val="0"/>
      <w:marTop w:val="0"/>
      <w:marBottom w:val="0"/>
      <w:divBdr>
        <w:top w:val="none" w:sz="0" w:space="0" w:color="auto"/>
        <w:left w:val="none" w:sz="0" w:space="0" w:color="auto"/>
        <w:bottom w:val="none" w:sz="0" w:space="0" w:color="auto"/>
        <w:right w:val="none" w:sz="0" w:space="0" w:color="auto"/>
      </w:divBdr>
      <w:divsChild>
        <w:div w:id="587495303">
          <w:marLeft w:val="0"/>
          <w:marRight w:val="0"/>
          <w:marTop w:val="0"/>
          <w:marBottom w:val="0"/>
          <w:divBdr>
            <w:top w:val="none" w:sz="0" w:space="0" w:color="auto"/>
            <w:left w:val="none" w:sz="0" w:space="0" w:color="auto"/>
            <w:bottom w:val="none" w:sz="0" w:space="0" w:color="auto"/>
            <w:right w:val="none" w:sz="0" w:space="0" w:color="auto"/>
          </w:divBdr>
        </w:div>
        <w:div w:id="835875981">
          <w:marLeft w:val="0"/>
          <w:marRight w:val="0"/>
          <w:marTop w:val="0"/>
          <w:marBottom w:val="0"/>
          <w:divBdr>
            <w:top w:val="none" w:sz="0" w:space="0" w:color="auto"/>
            <w:left w:val="none" w:sz="0" w:space="0" w:color="auto"/>
            <w:bottom w:val="none" w:sz="0" w:space="0" w:color="auto"/>
            <w:right w:val="none" w:sz="0" w:space="0" w:color="auto"/>
          </w:divBdr>
        </w:div>
        <w:div w:id="1576815293">
          <w:marLeft w:val="0"/>
          <w:marRight w:val="0"/>
          <w:marTop w:val="0"/>
          <w:marBottom w:val="0"/>
          <w:divBdr>
            <w:top w:val="none" w:sz="0" w:space="0" w:color="auto"/>
            <w:left w:val="none" w:sz="0" w:space="0" w:color="auto"/>
            <w:bottom w:val="none" w:sz="0" w:space="0" w:color="auto"/>
            <w:right w:val="none" w:sz="0" w:space="0" w:color="auto"/>
          </w:divBdr>
        </w:div>
        <w:div w:id="1887989585">
          <w:marLeft w:val="0"/>
          <w:marRight w:val="0"/>
          <w:marTop w:val="0"/>
          <w:marBottom w:val="0"/>
          <w:divBdr>
            <w:top w:val="none" w:sz="0" w:space="0" w:color="auto"/>
            <w:left w:val="none" w:sz="0" w:space="0" w:color="auto"/>
            <w:bottom w:val="none" w:sz="0" w:space="0" w:color="auto"/>
            <w:right w:val="none" w:sz="0" w:space="0" w:color="auto"/>
          </w:divBdr>
        </w:div>
        <w:div w:id="2091926309">
          <w:marLeft w:val="0"/>
          <w:marRight w:val="0"/>
          <w:marTop w:val="0"/>
          <w:marBottom w:val="0"/>
          <w:divBdr>
            <w:top w:val="none" w:sz="0" w:space="0" w:color="auto"/>
            <w:left w:val="none" w:sz="0" w:space="0" w:color="auto"/>
            <w:bottom w:val="none" w:sz="0" w:space="0" w:color="auto"/>
            <w:right w:val="none" w:sz="0" w:space="0" w:color="auto"/>
          </w:divBdr>
        </w:div>
      </w:divsChild>
    </w:div>
    <w:div w:id="1095172694">
      <w:bodyDiv w:val="1"/>
      <w:marLeft w:val="0"/>
      <w:marRight w:val="0"/>
      <w:marTop w:val="0"/>
      <w:marBottom w:val="0"/>
      <w:divBdr>
        <w:top w:val="none" w:sz="0" w:space="0" w:color="auto"/>
        <w:left w:val="none" w:sz="0" w:space="0" w:color="auto"/>
        <w:bottom w:val="none" w:sz="0" w:space="0" w:color="auto"/>
        <w:right w:val="none" w:sz="0" w:space="0" w:color="auto"/>
      </w:divBdr>
      <w:divsChild>
        <w:div w:id="541096758">
          <w:marLeft w:val="0"/>
          <w:marRight w:val="0"/>
          <w:marTop w:val="0"/>
          <w:marBottom w:val="0"/>
          <w:divBdr>
            <w:top w:val="none" w:sz="0" w:space="0" w:color="auto"/>
            <w:left w:val="none" w:sz="0" w:space="0" w:color="auto"/>
            <w:bottom w:val="none" w:sz="0" w:space="0" w:color="auto"/>
            <w:right w:val="none" w:sz="0" w:space="0" w:color="auto"/>
          </w:divBdr>
        </w:div>
        <w:div w:id="943539285">
          <w:marLeft w:val="0"/>
          <w:marRight w:val="0"/>
          <w:marTop w:val="0"/>
          <w:marBottom w:val="0"/>
          <w:divBdr>
            <w:top w:val="none" w:sz="0" w:space="0" w:color="auto"/>
            <w:left w:val="none" w:sz="0" w:space="0" w:color="auto"/>
            <w:bottom w:val="none" w:sz="0" w:space="0" w:color="auto"/>
            <w:right w:val="none" w:sz="0" w:space="0" w:color="auto"/>
          </w:divBdr>
        </w:div>
        <w:div w:id="1297904997">
          <w:marLeft w:val="0"/>
          <w:marRight w:val="0"/>
          <w:marTop w:val="0"/>
          <w:marBottom w:val="0"/>
          <w:divBdr>
            <w:top w:val="none" w:sz="0" w:space="0" w:color="auto"/>
            <w:left w:val="none" w:sz="0" w:space="0" w:color="auto"/>
            <w:bottom w:val="none" w:sz="0" w:space="0" w:color="auto"/>
            <w:right w:val="none" w:sz="0" w:space="0" w:color="auto"/>
          </w:divBdr>
        </w:div>
        <w:div w:id="1561557289">
          <w:marLeft w:val="0"/>
          <w:marRight w:val="0"/>
          <w:marTop w:val="0"/>
          <w:marBottom w:val="0"/>
          <w:divBdr>
            <w:top w:val="none" w:sz="0" w:space="0" w:color="auto"/>
            <w:left w:val="none" w:sz="0" w:space="0" w:color="auto"/>
            <w:bottom w:val="none" w:sz="0" w:space="0" w:color="auto"/>
            <w:right w:val="none" w:sz="0" w:space="0" w:color="auto"/>
          </w:divBdr>
        </w:div>
        <w:div w:id="2053380697">
          <w:marLeft w:val="0"/>
          <w:marRight w:val="0"/>
          <w:marTop w:val="0"/>
          <w:marBottom w:val="0"/>
          <w:divBdr>
            <w:top w:val="none" w:sz="0" w:space="0" w:color="auto"/>
            <w:left w:val="none" w:sz="0" w:space="0" w:color="auto"/>
            <w:bottom w:val="none" w:sz="0" w:space="0" w:color="auto"/>
            <w:right w:val="none" w:sz="0" w:space="0" w:color="auto"/>
          </w:divBdr>
        </w:div>
      </w:divsChild>
    </w:div>
    <w:div w:id="1442072886">
      <w:bodyDiv w:val="1"/>
      <w:marLeft w:val="0"/>
      <w:marRight w:val="0"/>
      <w:marTop w:val="0"/>
      <w:marBottom w:val="0"/>
      <w:divBdr>
        <w:top w:val="none" w:sz="0" w:space="0" w:color="auto"/>
        <w:left w:val="none" w:sz="0" w:space="0" w:color="auto"/>
        <w:bottom w:val="none" w:sz="0" w:space="0" w:color="auto"/>
        <w:right w:val="none" w:sz="0" w:space="0" w:color="auto"/>
      </w:divBdr>
    </w:div>
    <w:div w:id="1626543340">
      <w:bodyDiv w:val="1"/>
      <w:marLeft w:val="0"/>
      <w:marRight w:val="0"/>
      <w:marTop w:val="0"/>
      <w:marBottom w:val="0"/>
      <w:divBdr>
        <w:top w:val="none" w:sz="0" w:space="0" w:color="auto"/>
        <w:left w:val="none" w:sz="0" w:space="0" w:color="auto"/>
        <w:bottom w:val="none" w:sz="0" w:space="0" w:color="auto"/>
        <w:right w:val="none" w:sz="0" w:space="0" w:color="auto"/>
      </w:divBdr>
    </w:div>
    <w:div w:id="1629970159">
      <w:bodyDiv w:val="1"/>
      <w:marLeft w:val="0"/>
      <w:marRight w:val="0"/>
      <w:marTop w:val="0"/>
      <w:marBottom w:val="0"/>
      <w:divBdr>
        <w:top w:val="none" w:sz="0" w:space="0" w:color="auto"/>
        <w:left w:val="none" w:sz="0" w:space="0" w:color="auto"/>
        <w:bottom w:val="none" w:sz="0" w:space="0" w:color="auto"/>
        <w:right w:val="none" w:sz="0" w:space="0" w:color="auto"/>
      </w:divBdr>
    </w:div>
    <w:div w:id="1777558237">
      <w:bodyDiv w:val="1"/>
      <w:marLeft w:val="0"/>
      <w:marRight w:val="0"/>
      <w:marTop w:val="0"/>
      <w:marBottom w:val="0"/>
      <w:divBdr>
        <w:top w:val="none" w:sz="0" w:space="0" w:color="auto"/>
        <w:left w:val="none" w:sz="0" w:space="0" w:color="auto"/>
        <w:bottom w:val="none" w:sz="0" w:space="0" w:color="auto"/>
        <w:right w:val="none" w:sz="0" w:space="0" w:color="auto"/>
      </w:divBdr>
    </w:div>
    <w:div w:id="1817919384">
      <w:bodyDiv w:val="1"/>
      <w:marLeft w:val="0"/>
      <w:marRight w:val="0"/>
      <w:marTop w:val="0"/>
      <w:marBottom w:val="0"/>
      <w:divBdr>
        <w:top w:val="none" w:sz="0" w:space="0" w:color="auto"/>
        <w:left w:val="none" w:sz="0" w:space="0" w:color="auto"/>
        <w:bottom w:val="none" w:sz="0" w:space="0" w:color="auto"/>
        <w:right w:val="none" w:sz="0" w:space="0" w:color="auto"/>
      </w:divBdr>
    </w:div>
    <w:div w:id="20956599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5C85642E28F88468C4BE4C2DA87265D" ma:contentTypeVersion="35" ma:contentTypeDescription="Create a new document." ma:contentTypeScope="" ma:versionID="177be0a5df325f330d06e007ce9147b0">
  <xsd:schema xmlns:xsd="http://www.w3.org/2001/XMLSchema" xmlns:xs="http://www.w3.org/2001/XMLSchema" xmlns:p="http://schemas.microsoft.com/office/2006/metadata/properties" xmlns:ns3="378fe6fc-3317-4668-adbc-c8833dc4b1c3" xmlns:ns4="8751ad2b-c24c-4a85-94ac-f6dd6e24479f" targetNamespace="http://schemas.microsoft.com/office/2006/metadata/properties" ma:root="true" ma:fieldsID="21844fbd1382e732e7a37d7593c6c5ab" ns3:_="" ns4:_="">
    <xsd:import namespace="378fe6fc-3317-4668-adbc-c8833dc4b1c3"/>
    <xsd:import namespace="8751ad2b-c24c-4a85-94ac-f6dd6e24479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Teams_Channel_Section_Location"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8fe6fc-3317-4668-adbc-c8833dc4b1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NotebookType" ma:index="19" nillable="true" ma:displayName="Notebook Type" ma:internalName="NotebookType">
      <xsd:simpleType>
        <xsd:restriction base="dms:Text"/>
      </xsd:simpleType>
    </xsd:element>
    <xsd:element name="FolderType" ma:index="20" nillable="true" ma:displayName="Folder Type" ma:internalName="FolderType">
      <xsd:simpleType>
        <xsd:restriction base="dms:Text"/>
      </xsd:simpleType>
    </xsd:element>
    <xsd:element name="CultureName" ma:index="21" nillable="true" ma:displayName="Culture Name" ma:internalName="CultureName">
      <xsd:simpleType>
        <xsd:restriction base="dms:Text"/>
      </xsd:simpleType>
    </xsd:element>
    <xsd:element name="AppVersion" ma:index="22" nillable="true" ma:displayName="App Version" ma:internalName="AppVersion">
      <xsd:simpleType>
        <xsd:restriction base="dms:Text"/>
      </xsd:simpleType>
    </xsd:element>
    <xsd:element name="TeamsChannelId" ma:index="23" nillable="true" ma:displayName="Teams Channel Id" ma:internalName="TeamsChannelId">
      <xsd:simpleType>
        <xsd:restriction base="dms:Text"/>
      </xsd:simpleType>
    </xsd:element>
    <xsd:element name="Owner" ma:index="24"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5" nillable="true" ma:displayName="Math Settings" ma:internalName="Math_Settings">
      <xsd:simpleType>
        <xsd:restriction base="dms:Text"/>
      </xsd:simpleType>
    </xsd:element>
    <xsd:element name="DefaultSectionNames" ma:index="26" nillable="true" ma:displayName="Default Section Names" ma:internalName="DefaultSectionNames">
      <xsd:simpleType>
        <xsd:restriction base="dms:Note">
          <xsd:maxLength value="255"/>
        </xsd:restriction>
      </xsd:simpleType>
    </xsd:element>
    <xsd:element name="Templates" ma:index="27" nillable="true" ma:displayName="Templates" ma:internalName="Templates">
      <xsd:simpleType>
        <xsd:restriction base="dms:Note">
          <xsd:maxLength value="255"/>
        </xsd:restriction>
      </xsd:simpleType>
    </xsd:element>
    <xsd:element name="Teachers" ma:index="28"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9"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0"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1" nillable="true" ma:displayName="Distribution Groups" ma:internalName="Distribution_Groups">
      <xsd:simpleType>
        <xsd:restriction base="dms:Note">
          <xsd:maxLength value="255"/>
        </xsd:restriction>
      </xsd:simpleType>
    </xsd:element>
    <xsd:element name="LMS_Mappings" ma:index="32" nillable="true" ma:displayName="LMS Mappings" ma:internalName="LMS_Mappings">
      <xsd:simpleType>
        <xsd:restriction base="dms:Note">
          <xsd:maxLength value="255"/>
        </xsd:restriction>
      </xsd:simpleType>
    </xsd:element>
    <xsd:element name="Invited_Teachers" ma:index="33" nillable="true" ma:displayName="Invited Teachers" ma:internalName="Invited_Teachers">
      <xsd:simpleType>
        <xsd:restriction base="dms:Note">
          <xsd:maxLength value="255"/>
        </xsd:restriction>
      </xsd:simpleType>
    </xsd:element>
    <xsd:element name="Invited_Students" ma:index="34" nillable="true" ma:displayName="Invited Students" ma:internalName="Invited_Students">
      <xsd:simpleType>
        <xsd:restriction base="dms:Note">
          <xsd:maxLength value="255"/>
        </xsd:restriction>
      </xsd:simpleType>
    </xsd:element>
    <xsd:element name="Self_Registration_Enabled" ma:index="35" nillable="true" ma:displayName="Self Registration Enabled" ma:internalName="Self_Registration_Enabled">
      <xsd:simpleType>
        <xsd:restriction base="dms:Boolean"/>
      </xsd:simpleType>
    </xsd:element>
    <xsd:element name="Has_Teacher_Only_SectionGroup" ma:index="36" nillable="true" ma:displayName="Has Teacher Only SectionGroup" ma:internalName="Has_Teacher_Only_SectionGroup">
      <xsd:simpleType>
        <xsd:restriction base="dms:Boolean"/>
      </xsd:simpleType>
    </xsd:element>
    <xsd:element name="Is_Collaboration_Space_Locked" ma:index="37" nillable="true" ma:displayName="Is Collaboration Space Locked" ma:internalName="Is_Collaboration_Space_Locked">
      <xsd:simpleType>
        <xsd:restriction base="dms:Boolean"/>
      </xsd:simpleType>
    </xsd:element>
    <xsd:element name="IsNotebookLocked" ma:index="38" nillable="true" ma:displayName="Is Notebook Locked" ma:internalName="IsNotebookLocked">
      <xsd:simpleType>
        <xsd:restriction base="dms:Boolean"/>
      </xsd:simpleType>
    </xsd:element>
    <xsd:element name="Teams_Channel_Section_Location" ma:index="39" nillable="true" ma:displayName="Teams Channel Section Location" ma:internalName="Teams_Channel_Section_Location">
      <xsd:simpleType>
        <xsd:restriction base="dms:Text"/>
      </xsd:simpleType>
    </xsd:element>
    <xsd:element name="MediaServiceOCR" ma:index="40" nillable="true" ma:displayName="Extracted Text" ma:internalName="MediaServiceOCR" ma:readOnly="true">
      <xsd:simpleType>
        <xsd:restriction base="dms:Note">
          <xsd:maxLength value="255"/>
        </xsd:restriction>
      </xsd:simpleType>
    </xsd:element>
    <xsd:element name="MediaServiceLocation" ma:index="41" nillable="true" ma:displayName="Location" ma:internalName="MediaServiceLocation" ma:readOnly="true">
      <xsd:simpleType>
        <xsd:restriction base="dms:Text"/>
      </xsd:simpleType>
    </xsd:element>
    <xsd:element name="MediaLengthInSeconds" ma:index="4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751ad2b-c24c-4a85-94ac-f6dd6e24479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emplates xmlns="378fe6fc-3317-4668-adbc-c8833dc4b1c3" xsi:nil="true"/>
    <Self_Registration_Enabled xmlns="378fe6fc-3317-4668-adbc-c8833dc4b1c3" xsi:nil="true"/>
    <Teachers xmlns="378fe6fc-3317-4668-adbc-c8833dc4b1c3">
      <UserInfo>
        <DisplayName/>
        <AccountId xsi:nil="true"/>
        <AccountType/>
      </UserInfo>
    </Teachers>
    <AppVersion xmlns="378fe6fc-3317-4668-adbc-c8833dc4b1c3" xsi:nil="true"/>
    <Invited_Teachers xmlns="378fe6fc-3317-4668-adbc-c8833dc4b1c3" xsi:nil="true"/>
    <DefaultSectionNames xmlns="378fe6fc-3317-4668-adbc-c8833dc4b1c3" xsi:nil="true"/>
    <CultureName xmlns="378fe6fc-3317-4668-adbc-c8833dc4b1c3" xsi:nil="true"/>
    <Teams_Channel_Section_Location xmlns="378fe6fc-3317-4668-adbc-c8833dc4b1c3" xsi:nil="true"/>
    <FolderType xmlns="378fe6fc-3317-4668-adbc-c8833dc4b1c3" xsi:nil="true"/>
    <Owner xmlns="378fe6fc-3317-4668-adbc-c8833dc4b1c3">
      <UserInfo>
        <DisplayName/>
        <AccountId xsi:nil="true"/>
        <AccountType/>
      </UserInfo>
    </Owner>
    <Student_Groups xmlns="378fe6fc-3317-4668-adbc-c8833dc4b1c3">
      <UserInfo>
        <DisplayName/>
        <AccountId xsi:nil="true"/>
        <AccountType/>
      </UserInfo>
    </Student_Groups>
    <LMS_Mappings xmlns="378fe6fc-3317-4668-adbc-c8833dc4b1c3" xsi:nil="true"/>
    <NotebookType xmlns="378fe6fc-3317-4668-adbc-c8833dc4b1c3" xsi:nil="true"/>
    <Students xmlns="378fe6fc-3317-4668-adbc-c8833dc4b1c3">
      <UserInfo>
        <DisplayName/>
        <AccountId xsi:nil="true"/>
        <AccountType/>
      </UserInfo>
    </Students>
    <TeamsChannelId xmlns="378fe6fc-3317-4668-adbc-c8833dc4b1c3" xsi:nil="true"/>
    <Math_Settings xmlns="378fe6fc-3317-4668-adbc-c8833dc4b1c3" xsi:nil="true"/>
    <Has_Teacher_Only_SectionGroup xmlns="378fe6fc-3317-4668-adbc-c8833dc4b1c3" xsi:nil="true"/>
    <Distribution_Groups xmlns="378fe6fc-3317-4668-adbc-c8833dc4b1c3" xsi:nil="true"/>
    <Invited_Students xmlns="378fe6fc-3317-4668-adbc-c8833dc4b1c3" xsi:nil="true"/>
    <IsNotebookLocked xmlns="378fe6fc-3317-4668-adbc-c8833dc4b1c3" xsi:nil="true"/>
    <Is_Collaboration_Space_Locked xmlns="378fe6fc-3317-4668-adbc-c8833dc4b1c3" xsi:nil="true"/>
  </documentManagement>
</p:properties>
</file>

<file path=customXml/itemProps1.xml><?xml version="1.0" encoding="utf-8"?>
<ds:datastoreItem xmlns:ds="http://schemas.openxmlformats.org/officeDocument/2006/customXml" ds:itemID="{FAC4CC2E-B14C-412C-B197-31C99553A73D}">
  <ds:schemaRefs>
    <ds:schemaRef ds:uri="http://schemas.openxmlformats.org/officeDocument/2006/bibliography"/>
  </ds:schemaRefs>
</ds:datastoreItem>
</file>

<file path=customXml/itemProps2.xml><?xml version="1.0" encoding="utf-8"?>
<ds:datastoreItem xmlns:ds="http://schemas.openxmlformats.org/officeDocument/2006/customXml" ds:itemID="{09182159-8201-4E5F-810C-3BB54303F0A0}">
  <ds:schemaRefs>
    <ds:schemaRef ds:uri="http://schemas.microsoft.com/sharepoint/v3/contenttype/forms"/>
  </ds:schemaRefs>
</ds:datastoreItem>
</file>

<file path=customXml/itemProps3.xml><?xml version="1.0" encoding="utf-8"?>
<ds:datastoreItem xmlns:ds="http://schemas.openxmlformats.org/officeDocument/2006/customXml" ds:itemID="{96FA9C9A-E4E4-45E5-9292-95A3C331F5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8fe6fc-3317-4668-adbc-c8833dc4b1c3"/>
    <ds:schemaRef ds:uri="8751ad2b-c24c-4a85-94ac-f6dd6e2447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B2A80F-FF55-4183-93E4-86F50B83F878}">
  <ds:schemaRefs>
    <ds:schemaRef ds:uri="http://schemas.microsoft.com/office/2006/metadata/properties"/>
    <ds:schemaRef ds:uri="http://schemas.microsoft.com/office/infopath/2007/PartnerControls"/>
    <ds:schemaRef ds:uri="378fe6fc-3317-4668-adbc-c8833dc4b1c3"/>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840</Words>
  <Characters>5608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30T11:52:00Z</dcterms:created>
  <dcterms:modified xsi:type="dcterms:W3CDTF">2021-08-31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C85642E28F88468C4BE4C2DA87265D</vt:lpwstr>
  </property>
</Properties>
</file>